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BEA48E" w14:textId="27AEB42F" w:rsidR="00686686" w:rsidRPr="00686686" w:rsidRDefault="00686686" w:rsidP="00686686">
      <w:pPr>
        <w:autoSpaceDE w:val="0"/>
        <w:autoSpaceDN w:val="0"/>
        <w:adjustRightInd w:val="0"/>
        <w:spacing w:after="0" w:line="240" w:lineRule="auto"/>
        <w:rPr>
          <w:rFonts w:ascii="Calibri,Bold" w:hAnsi="Calibri,Bold" w:cs="Calibri,Bold"/>
          <w:b/>
          <w:bCs/>
          <w:sz w:val="28"/>
          <w:szCs w:val="28"/>
        </w:rPr>
      </w:pPr>
      <w:r w:rsidRPr="00686686">
        <w:rPr>
          <w:rFonts w:ascii="Calibri,Bold" w:hAnsi="Calibri,Bold" w:cs="Calibri,Bold"/>
          <w:b/>
          <w:bCs/>
          <w:sz w:val="28"/>
          <w:szCs w:val="28"/>
        </w:rPr>
        <w:t>Modulating the DNA Damage Response to Improve</w:t>
      </w:r>
      <w:r w:rsidRPr="00686686">
        <w:rPr>
          <w:rFonts w:ascii="Calibri,Bold" w:hAnsi="Calibri,Bold" w:cs="Calibri,Bold"/>
          <w:b/>
          <w:bCs/>
          <w:sz w:val="28"/>
          <w:szCs w:val="28"/>
        </w:rPr>
        <w:t xml:space="preserve"> </w:t>
      </w:r>
      <w:r w:rsidRPr="00686686">
        <w:rPr>
          <w:rFonts w:ascii="Calibri,Bold" w:hAnsi="Calibri,Bold" w:cs="Calibri,Bold"/>
          <w:b/>
          <w:bCs/>
          <w:sz w:val="28"/>
          <w:szCs w:val="28"/>
        </w:rPr>
        <w:t>Treatment Response in Cervical Cancer</w:t>
      </w:r>
    </w:p>
    <w:p w14:paraId="74433534" w14:textId="77777777" w:rsidR="00686686" w:rsidRDefault="00686686" w:rsidP="00686686">
      <w:pPr>
        <w:autoSpaceDE w:val="0"/>
        <w:autoSpaceDN w:val="0"/>
        <w:adjustRightInd w:val="0"/>
        <w:spacing w:after="0" w:line="240" w:lineRule="auto"/>
        <w:rPr>
          <w:rFonts w:ascii="Calibri,Bold" w:hAnsi="Calibri,Bold" w:cs="Calibri,Bold"/>
          <w:b/>
          <w:bCs/>
          <w:sz w:val="40"/>
          <w:szCs w:val="40"/>
        </w:rPr>
      </w:pPr>
    </w:p>
    <w:p w14:paraId="5CBBCB4D" w14:textId="7E0CDC0C" w:rsidR="00686686" w:rsidRPr="00686686" w:rsidRDefault="00686686" w:rsidP="00686686">
      <w:pPr>
        <w:autoSpaceDE w:val="0"/>
        <w:autoSpaceDN w:val="0"/>
        <w:adjustRightInd w:val="0"/>
        <w:spacing w:after="0" w:line="240" w:lineRule="auto"/>
        <w:rPr>
          <w:rFonts w:cs="Calibri"/>
        </w:rPr>
      </w:pPr>
      <w:r>
        <w:rPr>
          <w:rFonts w:cs="Calibri"/>
        </w:rPr>
        <w:t>Laura H Cossar</w:t>
      </w:r>
      <w:r>
        <w:rPr>
          <w:rFonts w:cs="Calibri"/>
          <w:vertAlign w:val="superscript"/>
        </w:rPr>
        <w:t>a,</w:t>
      </w:r>
      <w:r w:rsidRPr="00686686">
        <w:rPr>
          <w:rFonts w:cs="Calibri"/>
          <w:vertAlign w:val="superscript"/>
        </w:rPr>
        <w:t>b</w:t>
      </w:r>
      <w:r w:rsidRPr="00686686">
        <w:rPr>
          <w:rFonts w:cs="Calibri"/>
        </w:rPr>
        <w:t>, Andrew G Schache</w:t>
      </w:r>
      <w:r w:rsidRPr="00686686">
        <w:rPr>
          <w:rFonts w:cs="Calibri"/>
          <w:vertAlign w:val="superscript"/>
        </w:rPr>
        <w:t>a</w:t>
      </w:r>
      <w:r w:rsidRPr="00686686">
        <w:rPr>
          <w:rFonts w:cs="Calibri"/>
        </w:rPr>
        <w:t>, Janet M Risk</w:t>
      </w:r>
      <w:r w:rsidRPr="00686686">
        <w:rPr>
          <w:rFonts w:cs="Calibri"/>
          <w:vertAlign w:val="superscript"/>
        </w:rPr>
        <w:t>a</w:t>
      </w:r>
      <w:r w:rsidRPr="00686686">
        <w:rPr>
          <w:rFonts w:cs="Calibri"/>
        </w:rPr>
        <w:t>, Joseph J Sacco</w:t>
      </w:r>
      <w:r w:rsidRPr="00686686">
        <w:rPr>
          <w:rFonts w:cs="Calibri"/>
          <w:vertAlign w:val="superscript"/>
        </w:rPr>
        <w:t>a,b</w:t>
      </w:r>
      <w:r w:rsidRPr="00686686">
        <w:rPr>
          <w:rFonts w:cs="Calibri"/>
        </w:rPr>
        <w:t>, Nigel J Jones</w:t>
      </w:r>
      <w:r w:rsidRPr="00686686">
        <w:rPr>
          <w:rFonts w:cs="Calibri"/>
          <w:vertAlign w:val="superscript"/>
        </w:rPr>
        <w:t>c</w:t>
      </w:r>
      <w:r w:rsidRPr="00686686">
        <w:rPr>
          <w:rFonts w:cs="Calibri"/>
        </w:rPr>
        <w:t>, Rosemary</w:t>
      </w:r>
    </w:p>
    <w:p w14:paraId="2B734295" w14:textId="3CF5F68F" w:rsidR="00686686" w:rsidRPr="00686686" w:rsidRDefault="00686686" w:rsidP="00686686">
      <w:pPr>
        <w:autoSpaceDE w:val="0"/>
        <w:autoSpaceDN w:val="0"/>
        <w:adjustRightInd w:val="0"/>
        <w:spacing w:after="0" w:line="240" w:lineRule="auto"/>
        <w:rPr>
          <w:rFonts w:cs="Calibri"/>
        </w:rPr>
      </w:pPr>
      <w:r>
        <w:rPr>
          <w:rFonts w:cs="Calibri"/>
        </w:rPr>
        <w:t>Lord</w:t>
      </w:r>
      <w:r w:rsidRPr="00686686">
        <w:rPr>
          <w:rFonts w:cs="Calibri"/>
          <w:vertAlign w:val="superscript"/>
        </w:rPr>
        <w:t>b</w:t>
      </w:r>
    </w:p>
    <w:p w14:paraId="4300A377" w14:textId="77777777" w:rsidR="00686686" w:rsidRDefault="00686686" w:rsidP="00686686">
      <w:pPr>
        <w:autoSpaceDE w:val="0"/>
        <w:autoSpaceDN w:val="0"/>
        <w:adjustRightInd w:val="0"/>
        <w:spacing w:after="0" w:line="240" w:lineRule="auto"/>
        <w:rPr>
          <w:rFonts w:cs="Calibri"/>
        </w:rPr>
      </w:pPr>
    </w:p>
    <w:p w14:paraId="21BDD3D4" w14:textId="222BDB67" w:rsidR="00686686" w:rsidRPr="00686686" w:rsidRDefault="00686686" w:rsidP="00686686">
      <w:pPr>
        <w:tabs>
          <w:tab w:val="left" w:pos="426"/>
        </w:tabs>
        <w:autoSpaceDE w:val="0"/>
        <w:autoSpaceDN w:val="0"/>
        <w:adjustRightInd w:val="0"/>
        <w:spacing w:after="0" w:line="240" w:lineRule="auto"/>
        <w:ind w:left="426" w:hanging="426"/>
        <w:rPr>
          <w:rFonts w:cs="Calibri"/>
        </w:rPr>
      </w:pPr>
      <w:r>
        <w:rPr>
          <w:rFonts w:cs="Calibri"/>
        </w:rPr>
        <w:t>a:</w:t>
      </w:r>
      <w:r w:rsidRPr="00686686">
        <w:rPr>
          <w:rFonts w:cs="Calibri"/>
        </w:rPr>
        <w:t xml:space="preserve"> </w:t>
      </w:r>
      <w:r>
        <w:rPr>
          <w:rFonts w:cs="Calibri"/>
        </w:rPr>
        <w:tab/>
      </w:r>
      <w:r w:rsidRPr="00686686">
        <w:rPr>
          <w:rFonts w:cs="Calibri"/>
        </w:rPr>
        <w:t>Department of Molecular and Clinical Cancer Medicine, Institute of Translational Medicine,</w:t>
      </w:r>
      <w:r>
        <w:rPr>
          <w:rFonts w:cs="Calibri"/>
        </w:rPr>
        <w:t xml:space="preserve"> </w:t>
      </w:r>
      <w:r w:rsidRPr="00686686">
        <w:rPr>
          <w:rFonts w:cs="Calibri"/>
        </w:rPr>
        <w:t>University of Liverpool, Liverpool, L69 3BX, United Kingdom</w:t>
      </w:r>
    </w:p>
    <w:p w14:paraId="0A743FB7" w14:textId="3FDB7E76" w:rsidR="00686686" w:rsidRPr="00686686" w:rsidRDefault="00686686" w:rsidP="00686686">
      <w:pPr>
        <w:tabs>
          <w:tab w:val="left" w:pos="426"/>
        </w:tabs>
        <w:autoSpaceDE w:val="0"/>
        <w:autoSpaceDN w:val="0"/>
        <w:adjustRightInd w:val="0"/>
        <w:spacing w:after="0" w:line="240" w:lineRule="auto"/>
        <w:ind w:left="426" w:hanging="426"/>
        <w:rPr>
          <w:rFonts w:cs="Calibri"/>
        </w:rPr>
      </w:pPr>
      <w:r w:rsidRPr="00686686">
        <w:rPr>
          <w:rFonts w:cs="Calibri"/>
        </w:rPr>
        <w:t>b</w:t>
      </w:r>
      <w:r>
        <w:rPr>
          <w:rFonts w:cs="Calibri"/>
        </w:rPr>
        <w:t>:</w:t>
      </w:r>
      <w:r w:rsidRPr="00686686">
        <w:rPr>
          <w:rFonts w:cs="Calibri"/>
        </w:rPr>
        <w:t xml:space="preserve"> </w:t>
      </w:r>
      <w:r>
        <w:rPr>
          <w:rFonts w:cs="Calibri"/>
        </w:rPr>
        <w:tab/>
      </w:r>
      <w:r w:rsidRPr="00686686">
        <w:rPr>
          <w:rFonts w:cs="Calibri"/>
        </w:rPr>
        <w:t>Clatterbridge Cancer Centre, Clatterbridge Road, Wirral, CH63 4JY, United Kingdom</w:t>
      </w:r>
    </w:p>
    <w:p w14:paraId="02B77763" w14:textId="3B553674" w:rsidR="00686686" w:rsidRPr="00686686" w:rsidRDefault="00686686" w:rsidP="00686686">
      <w:pPr>
        <w:tabs>
          <w:tab w:val="left" w:pos="426"/>
        </w:tabs>
        <w:autoSpaceDE w:val="0"/>
        <w:autoSpaceDN w:val="0"/>
        <w:adjustRightInd w:val="0"/>
        <w:spacing w:after="0" w:line="240" w:lineRule="auto"/>
        <w:ind w:left="426" w:hanging="426"/>
        <w:rPr>
          <w:b/>
        </w:rPr>
      </w:pPr>
      <w:r w:rsidRPr="00686686">
        <w:rPr>
          <w:rFonts w:cs="Calibri"/>
        </w:rPr>
        <w:t>c</w:t>
      </w:r>
      <w:r>
        <w:rPr>
          <w:rFonts w:cs="Calibri"/>
        </w:rPr>
        <w:t>:</w:t>
      </w:r>
      <w:r>
        <w:rPr>
          <w:rFonts w:cs="Calibri"/>
        </w:rPr>
        <w:tab/>
      </w:r>
      <w:r w:rsidRPr="00686686">
        <w:rPr>
          <w:rFonts w:cs="Arial"/>
        </w:rPr>
        <w:t>Department of Biochemistry, Institute of Integrative Biology, University of Liverpool, Liverpool L69</w:t>
      </w:r>
      <w:r>
        <w:rPr>
          <w:rFonts w:cs="Arial"/>
        </w:rPr>
        <w:t xml:space="preserve"> </w:t>
      </w:r>
      <w:r w:rsidRPr="00686686">
        <w:rPr>
          <w:rFonts w:cs="Arial"/>
        </w:rPr>
        <w:t>7ZB, United Kingdom</w:t>
      </w:r>
      <w:r w:rsidRPr="00686686">
        <w:rPr>
          <w:b/>
        </w:rPr>
        <w:t xml:space="preserve"> </w:t>
      </w:r>
    </w:p>
    <w:p w14:paraId="689E11C0" w14:textId="77777777" w:rsidR="00686686" w:rsidRPr="00686686" w:rsidRDefault="00686686" w:rsidP="00686686">
      <w:pPr>
        <w:rPr>
          <w:b/>
        </w:rPr>
      </w:pPr>
    </w:p>
    <w:p w14:paraId="118CD5EC" w14:textId="38FF68B1" w:rsidR="00686686" w:rsidRDefault="00686686" w:rsidP="00686686">
      <w:pPr>
        <w:autoSpaceDE w:val="0"/>
        <w:autoSpaceDN w:val="0"/>
        <w:adjustRightInd w:val="0"/>
        <w:spacing w:after="0" w:line="240" w:lineRule="auto"/>
        <w:rPr>
          <w:rFonts w:cs="Calibri"/>
          <w:color w:val="000000"/>
        </w:rPr>
      </w:pPr>
      <w:r w:rsidRPr="00686686">
        <w:rPr>
          <w:rFonts w:cs="Calibri"/>
          <w:color w:val="000000"/>
        </w:rPr>
        <w:t>Corresponding author</w:t>
      </w:r>
      <w:r>
        <w:rPr>
          <w:rFonts w:cs="Calibri"/>
          <w:color w:val="000000"/>
        </w:rPr>
        <w:t>:</w:t>
      </w:r>
    </w:p>
    <w:p w14:paraId="5C801701" w14:textId="77777777" w:rsidR="00686686" w:rsidRPr="00686686" w:rsidRDefault="00686686" w:rsidP="00686686">
      <w:pPr>
        <w:autoSpaceDE w:val="0"/>
        <w:autoSpaceDN w:val="0"/>
        <w:adjustRightInd w:val="0"/>
        <w:spacing w:after="0" w:line="240" w:lineRule="auto"/>
        <w:rPr>
          <w:rFonts w:cs="Calibri"/>
          <w:color w:val="000000"/>
        </w:rPr>
      </w:pPr>
    </w:p>
    <w:p w14:paraId="62F7870A" w14:textId="77777777" w:rsidR="00686686" w:rsidRPr="00686686" w:rsidRDefault="00686686" w:rsidP="00686686">
      <w:pPr>
        <w:autoSpaceDE w:val="0"/>
        <w:autoSpaceDN w:val="0"/>
        <w:adjustRightInd w:val="0"/>
        <w:spacing w:after="0" w:line="240" w:lineRule="auto"/>
        <w:rPr>
          <w:rFonts w:cs="Calibri"/>
          <w:color w:val="000000"/>
        </w:rPr>
      </w:pPr>
      <w:r w:rsidRPr="00686686">
        <w:rPr>
          <w:rFonts w:cs="Calibri"/>
          <w:color w:val="000000"/>
        </w:rPr>
        <w:t>Dr Laura Cossar</w:t>
      </w:r>
    </w:p>
    <w:p w14:paraId="4D046F56" w14:textId="77777777" w:rsidR="00686686" w:rsidRPr="00686686" w:rsidRDefault="00686686" w:rsidP="00686686">
      <w:pPr>
        <w:autoSpaceDE w:val="0"/>
        <w:autoSpaceDN w:val="0"/>
        <w:adjustRightInd w:val="0"/>
        <w:spacing w:after="0" w:line="240" w:lineRule="auto"/>
        <w:rPr>
          <w:rFonts w:cs="Calibri"/>
          <w:color w:val="000000"/>
        </w:rPr>
      </w:pPr>
      <w:r w:rsidRPr="00686686">
        <w:rPr>
          <w:rFonts w:cs="Calibri"/>
          <w:color w:val="000000"/>
        </w:rPr>
        <w:t>North West Cancer Research Centre</w:t>
      </w:r>
    </w:p>
    <w:p w14:paraId="3E3014E1" w14:textId="77777777" w:rsidR="00686686" w:rsidRPr="00686686" w:rsidRDefault="00686686" w:rsidP="00686686">
      <w:pPr>
        <w:autoSpaceDE w:val="0"/>
        <w:autoSpaceDN w:val="0"/>
        <w:adjustRightInd w:val="0"/>
        <w:spacing w:after="0" w:line="240" w:lineRule="auto"/>
        <w:rPr>
          <w:rFonts w:cs="Calibri"/>
          <w:color w:val="000000"/>
        </w:rPr>
      </w:pPr>
      <w:r w:rsidRPr="00686686">
        <w:rPr>
          <w:rFonts w:cs="Calibri"/>
          <w:color w:val="000000"/>
        </w:rPr>
        <w:t>200 London Road</w:t>
      </w:r>
    </w:p>
    <w:p w14:paraId="559DBF06" w14:textId="77777777" w:rsidR="00686686" w:rsidRPr="00686686" w:rsidRDefault="00686686" w:rsidP="00686686">
      <w:pPr>
        <w:autoSpaceDE w:val="0"/>
        <w:autoSpaceDN w:val="0"/>
        <w:adjustRightInd w:val="0"/>
        <w:spacing w:after="0" w:line="240" w:lineRule="auto"/>
        <w:rPr>
          <w:rFonts w:cs="Calibri"/>
          <w:color w:val="000000"/>
        </w:rPr>
      </w:pPr>
      <w:r w:rsidRPr="00686686">
        <w:rPr>
          <w:rFonts w:cs="Calibri"/>
          <w:color w:val="000000"/>
        </w:rPr>
        <w:t>Liverpool</w:t>
      </w:r>
    </w:p>
    <w:p w14:paraId="1FB6275E" w14:textId="77777777" w:rsidR="00686686" w:rsidRPr="00686686" w:rsidRDefault="00686686" w:rsidP="00686686">
      <w:pPr>
        <w:autoSpaceDE w:val="0"/>
        <w:autoSpaceDN w:val="0"/>
        <w:adjustRightInd w:val="0"/>
        <w:spacing w:after="0" w:line="240" w:lineRule="auto"/>
        <w:rPr>
          <w:rFonts w:cs="Calibri"/>
          <w:color w:val="000000"/>
        </w:rPr>
      </w:pPr>
      <w:r w:rsidRPr="00686686">
        <w:rPr>
          <w:rFonts w:cs="Calibri"/>
          <w:color w:val="000000"/>
        </w:rPr>
        <w:t>L3 9TA</w:t>
      </w:r>
    </w:p>
    <w:p w14:paraId="3DC60470" w14:textId="695FBA75" w:rsidR="00686686" w:rsidRPr="00686686" w:rsidRDefault="00686686" w:rsidP="00686686">
      <w:pPr>
        <w:rPr>
          <w:b/>
        </w:rPr>
      </w:pPr>
      <w:r w:rsidRPr="00686686">
        <w:rPr>
          <w:rFonts w:cs="Calibri"/>
          <w:color w:val="0563C2"/>
        </w:rPr>
        <w:t>lcossar@liv.ac.uk</w:t>
      </w:r>
      <w:r w:rsidRPr="00686686">
        <w:rPr>
          <w:b/>
        </w:rPr>
        <w:t xml:space="preserve"> </w:t>
      </w:r>
      <w:r w:rsidRPr="00686686">
        <w:rPr>
          <w:b/>
        </w:rPr>
        <w:br w:type="page"/>
      </w:r>
    </w:p>
    <w:p w14:paraId="09E694FB" w14:textId="279943AD" w:rsidR="001376CE" w:rsidRPr="006E485B" w:rsidRDefault="001376CE" w:rsidP="001376CE">
      <w:pPr>
        <w:rPr>
          <w:b/>
        </w:rPr>
      </w:pPr>
      <w:r w:rsidRPr="006E485B">
        <w:rPr>
          <w:b/>
        </w:rPr>
        <w:t>Statement of Search Strategy</w:t>
      </w:r>
    </w:p>
    <w:p w14:paraId="6DEE24C4" w14:textId="77777777" w:rsidR="001376CE" w:rsidRPr="006E485B" w:rsidRDefault="0033176E" w:rsidP="001376CE">
      <w:r w:rsidRPr="006E485B">
        <w:t>T</w:t>
      </w:r>
      <w:r w:rsidR="001376CE" w:rsidRPr="006E485B">
        <w:t>he</w:t>
      </w:r>
      <w:r w:rsidRPr="006E485B">
        <w:t xml:space="preserve"> Pubmed database was searched </w:t>
      </w:r>
      <w:r w:rsidR="001376CE" w:rsidRPr="006E485B">
        <w:t xml:space="preserve">for the term ‘cervical cancer’ in combination with the following search terms: </w:t>
      </w:r>
    </w:p>
    <w:p w14:paraId="64056D42" w14:textId="77777777" w:rsidR="001376CE" w:rsidRPr="006E485B" w:rsidRDefault="001376CE" w:rsidP="001376CE">
      <w:pPr>
        <w:rPr>
          <w:i/>
        </w:rPr>
      </w:pPr>
      <w:r w:rsidRPr="006E485B">
        <w:rPr>
          <w:i/>
        </w:rPr>
        <w:t xml:space="preserve">DNA repair; DNA damage response; ATM; ATR; DNA-PK; Chk1; Chk2; Ku70; Ku80: PARP; Hyperthermia; EGFR; RNR; Proteasome Inhibition; homologous recombination repair; heat shock protein; NHEJ; HDAC; BARD1; BRCA; BRIP1; EXO1; RAD51; XRCC3; </w:t>
      </w:r>
      <w:r w:rsidR="001D2526" w:rsidRPr="006E485B">
        <w:rPr>
          <w:i/>
        </w:rPr>
        <w:t xml:space="preserve">Fanconi anaemia; </w:t>
      </w:r>
      <w:r w:rsidRPr="006E485B">
        <w:rPr>
          <w:i/>
        </w:rPr>
        <w:t>radiosensitivity DNA repair; chemosensitivity DNA repair.</w:t>
      </w:r>
    </w:p>
    <w:p w14:paraId="3F3D7922" w14:textId="77777777" w:rsidR="001376CE" w:rsidRPr="006E485B" w:rsidRDefault="00273769" w:rsidP="001376CE">
      <w:pPr>
        <w:rPr>
          <w:i/>
        </w:rPr>
      </w:pPr>
      <w:r w:rsidRPr="006E485B">
        <w:rPr>
          <w:i/>
        </w:rPr>
        <w:t>And ’HPV’</w:t>
      </w:r>
      <w:r w:rsidR="001376CE" w:rsidRPr="006E485B">
        <w:t xml:space="preserve"> in combination w</w:t>
      </w:r>
      <w:r w:rsidRPr="006E485B">
        <w:t>ith the following search terms</w:t>
      </w:r>
      <w:r w:rsidR="001376CE" w:rsidRPr="006E485B">
        <w:t>:</w:t>
      </w:r>
    </w:p>
    <w:p w14:paraId="345CE65E" w14:textId="77777777" w:rsidR="001376CE" w:rsidRPr="006E485B" w:rsidRDefault="001376CE" w:rsidP="001376CE">
      <w:pPr>
        <w:rPr>
          <w:i/>
        </w:rPr>
      </w:pPr>
      <w:r w:rsidRPr="006E485B">
        <w:rPr>
          <w:i/>
        </w:rPr>
        <w:t>DNA Repair; DNA damage response.</w:t>
      </w:r>
    </w:p>
    <w:p w14:paraId="6AFE75E5" w14:textId="26DFFCDE" w:rsidR="001376CE" w:rsidRPr="006E485B" w:rsidRDefault="001376CE" w:rsidP="001376CE">
      <w:r w:rsidRPr="006E485B">
        <w:t xml:space="preserve">The search </w:t>
      </w:r>
      <w:r w:rsidR="008B5F53" w:rsidRPr="006E485B">
        <w:t xml:space="preserve">was completed in </w:t>
      </w:r>
      <w:r w:rsidR="00412462" w:rsidRPr="00EE0C76">
        <w:t xml:space="preserve">December </w:t>
      </w:r>
      <w:r w:rsidR="008B5F53" w:rsidRPr="00EE0C76">
        <w:t>2016</w:t>
      </w:r>
      <w:r w:rsidR="008B5F53" w:rsidRPr="00181C42">
        <w:t xml:space="preserve"> </w:t>
      </w:r>
      <w:r w:rsidR="008B5F53" w:rsidRPr="006E485B">
        <w:t xml:space="preserve">and the </w:t>
      </w:r>
      <w:r w:rsidRPr="006E485B">
        <w:t>results (limited to those published in English language) were reviewed t</w:t>
      </w:r>
      <w:r w:rsidR="00273769" w:rsidRPr="006E485B">
        <w:t>o identify relevant areas of investigation</w:t>
      </w:r>
      <w:r w:rsidRPr="006E485B">
        <w:t>.</w:t>
      </w:r>
    </w:p>
    <w:p w14:paraId="3EFDB28D" w14:textId="77777777" w:rsidR="001376CE" w:rsidRPr="006E485B" w:rsidRDefault="0033176E" w:rsidP="001376CE">
      <w:r w:rsidRPr="006E485B">
        <w:t>The clinical trials register</w:t>
      </w:r>
      <w:r w:rsidR="001376CE" w:rsidRPr="006E485B">
        <w:t xml:space="preserve"> (</w:t>
      </w:r>
      <w:hyperlink r:id="rId7" w:history="1">
        <w:r w:rsidR="001376CE" w:rsidRPr="006E485B">
          <w:rPr>
            <w:rStyle w:val="Hyperlink"/>
          </w:rPr>
          <w:t>www.clinicaltrials.gov</w:t>
        </w:r>
      </w:hyperlink>
      <w:r w:rsidR="009931A8" w:rsidRPr="006E485B">
        <w:t xml:space="preserve">) </w:t>
      </w:r>
      <w:r w:rsidRPr="006E485B">
        <w:t>was</w:t>
      </w:r>
      <w:r w:rsidR="001376CE" w:rsidRPr="006E485B">
        <w:t xml:space="preserve"> </w:t>
      </w:r>
      <w:r w:rsidR="00273769" w:rsidRPr="006E485B">
        <w:t xml:space="preserve">also </w:t>
      </w:r>
      <w:r w:rsidR="001376CE" w:rsidRPr="006E485B">
        <w:t>searched to identify relevant clinical trials.</w:t>
      </w:r>
    </w:p>
    <w:p w14:paraId="25B7957B" w14:textId="77777777" w:rsidR="001376CE" w:rsidRPr="006E485B" w:rsidRDefault="001376CE" w:rsidP="001376CE">
      <w:pPr>
        <w:rPr>
          <w:b/>
          <w:u w:val="single"/>
          <w:lang w:val="en-US"/>
        </w:rPr>
      </w:pPr>
    </w:p>
    <w:p w14:paraId="0EEE4363" w14:textId="77777777" w:rsidR="003479FB" w:rsidRPr="006E485B" w:rsidRDefault="001376CE" w:rsidP="001376CE">
      <w:pPr>
        <w:rPr>
          <w:b/>
        </w:rPr>
      </w:pPr>
      <w:r w:rsidRPr="006E485B">
        <w:rPr>
          <w:b/>
        </w:rPr>
        <w:t xml:space="preserve">Abstract </w:t>
      </w:r>
    </w:p>
    <w:p w14:paraId="659BED2D" w14:textId="0BAD7AD6" w:rsidR="001376CE" w:rsidRPr="006E485B" w:rsidRDefault="001376CE" w:rsidP="001376CE">
      <w:pPr>
        <w:rPr>
          <w:b/>
        </w:rPr>
      </w:pPr>
      <w:r w:rsidRPr="006E485B">
        <w:t>Cervical cancer is the 4th most common cause of cancer</w:t>
      </w:r>
      <w:r w:rsidR="00A6619E" w:rsidRPr="006E485B">
        <w:t>-</w:t>
      </w:r>
      <w:r w:rsidRPr="006E485B">
        <w:t>related death in women worldwide and new therapeutic approaches are needed to improve clinical outcomes for this group of patients. Current treatment protocols for locally advanced an</w:t>
      </w:r>
      <w:r w:rsidR="001D2526" w:rsidRPr="006E485B">
        <w:t xml:space="preserve">d metastatic disease consist of </w:t>
      </w:r>
      <w:r w:rsidRPr="006E485B">
        <w:t>ionising radiation and chemotherapy</w:t>
      </w:r>
      <w:r w:rsidR="0032593E" w:rsidRPr="006E485B">
        <w:t>.</w:t>
      </w:r>
      <w:r w:rsidRPr="006E485B">
        <w:t xml:space="preserve"> Chemoradiation induces cytotoxic levels of </w:t>
      </w:r>
      <w:r w:rsidR="003559FF" w:rsidRPr="006E485B">
        <w:t>DNA double strand breaks</w:t>
      </w:r>
      <w:r w:rsidRPr="006E485B">
        <w:t xml:space="preserve"> which activates programmed cell death via the DNA Damage Response (DDR). </w:t>
      </w:r>
      <w:r w:rsidRPr="006E485B">
        <w:rPr>
          <w:lang w:val="en-US"/>
        </w:rPr>
        <w:t>Cervical cancers are unique given an almost exclusive association with Human papillomavirus (HPV) infection; a potent man</w:t>
      </w:r>
      <w:r w:rsidR="00DF0B04" w:rsidRPr="006E485B">
        <w:rPr>
          <w:lang w:val="en-US"/>
        </w:rPr>
        <w:t>ipulator of</w:t>
      </w:r>
      <w:r w:rsidRPr="006E485B">
        <w:rPr>
          <w:lang w:val="en-US"/>
        </w:rPr>
        <w:t xml:space="preserve"> </w:t>
      </w:r>
      <w:r w:rsidR="00594CA8" w:rsidRPr="006E485B">
        <w:rPr>
          <w:lang w:val="en-US"/>
        </w:rPr>
        <w:t xml:space="preserve">the </w:t>
      </w:r>
      <w:r w:rsidRPr="006E485B">
        <w:rPr>
          <w:lang w:val="en-US"/>
        </w:rPr>
        <w:t xml:space="preserve">DDR, with the potential to alter tumour sensitivity to DNA damaging agents and influence treatment response. </w:t>
      </w:r>
      <w:r w:rsidRPr="006E485B">
        <w:t xml:space="preserve">This review highlights </w:t>
      </w:r>
      <w:r w:rsidR="003C6B80" w:rsidRPr="00EE0C76">
        <w:t>the</w:t>
      </w:r>
      <w:r w:rsidR="00D06066" w:rsidRPr="00EE0C76">
        <w:t xml:space="preserve"> wide range of </w:t>
      </w:r>
      <w:r w:rsidRPr="00EE0C76">
        <w:t>therapeutic</w:t>
      </w:r>
      <w:r w:rsidRPr="006E485B">
        <w:t xml:space="preserve"> strategies in development which </w:t>
      </w:r>
      <w:r w:rsidR="00D06066" w:rsidRPr="006E485B">
        <w:t>have the potential to</w:t>
      </w:r>
      <w:r w:rsidR="00DF0B04" w:rsidRPr="006E485B">
        <w:t xml:space="preserve"> modulate</w:t>
      </w:r>
      <w:r w:rsidRPr="006E485B">
        <w:t xml:space="preserve"> DDR and sensitise cervical tumours to DNA damaging agents in the context of HPV oncogenesis.</w:t>
      </w:r>
    </w:p>
    <w:p w14:paraId="29E6CABD" w14:textId="77777777" w:rsidR="001376CE" w:rsidRPr="006E485B" w:rsidRDefault="001376CE" w:rsidP="00EE5A2A">
      <w:pPr>
        <w:rPr>
          <w:b/>
          <w:i/>
        </w:rPr>
      </w:pPr>
    </w:p>
    <w:p w14:paraId="15FC8403" w14:textId="77777777" w:rsidR="00EE5A2A" w:rsidRPr="006E485B" w:rsidRDefault="00EE5A2A" w:rsidP="00EE5A2A">
      <w:pPr>
        <w:rPr>
          <w:b/>
          <w:i/>
        </w:rPr>
      </w:pPr>
      <w:r w:rsidRPr="006E485B">
        <w:rPr>
          <w:b/>
          <w:i/>
        </w:rPr>
        <w:t>Key Words</w:t>
      </w:r>
    </w:p>
    <w:p w14:paraId="13612848" w14:textId="77777777" w:rsidR="00790A35" w:rsidRPr="006E485B" w:rsidRDefault="00EE5A2A" w:rsidP="00EE5A2A">
      <w:pPr>
        <w:rPr>
          <w:color w:val="000000" w:themeColor="text1"/>
        </w:rPr>
      </w:pPr>
      <w:r w:rsidRPr="006E485B">
        <w:rPr>
          <w:color w:val="000000" w:themeColor="text1"/>
        </w:rPr>
        <w:t>Cervical Cancer</w:t>
      </w:r>
      <w:r w:rsidR="00970A5A" w:rsidRPr="006E485B">
        <w:rPr>
          <w:color w:val="000000" w:themeColor="text1"/>
        </w:rPr>
        <w:t xml:space="preserve">; </w:t>
      </w:r>
      <w:r w:rsidRPr="006E485B">
        <w:rPr>
          <w:color w:val="000000" w:themeColor="text1"/>
        </w:rPr>
        <w:t>HPV</w:t>
      </w:r>
      <w:r w:rsidR="00970A5A" w:rsidRPr="006E485B">
        <w:rPr>
          <w:color w:val="000000" w:themeColor="text1"/>
        </w:rPr>
        <w:t xml:space="preserve">; </w:t>
      </w:r>
      <w:r w:rsidRPr="006E485B">
        <w:rPr>
          <w:color w:val="000000" w:themeColor="text1"/>
        </w:rPr>
        <w:t>DNA Damage Response</w:t>
      </w:r>
    </w:p>
    <w:p w14:paraId="115306AF" w14:textId="77777777" w:rsidR="007F0D04" w:rsidRPr="006E485B" w:rsidRDefault="007F0D04" w:rsidP="00EE5A2A">
      <w:pPr>
        <w:rPr>
          <w:color w:val="000000" w:themeColor="text1"/>
        </w:rPr>
      </w:pPr>
    </w:p>
    <w:p w14:paraId="393427B7" w14:textId="77777777" w:rsidR="007F0D04" w:rsidRPr="006E485B" w:rsidRDefault="007F0D04" w:rsidP="007F0D04">
      <w:pPr>
        <w:autoSpaceDE w:val="0"/>
        <w:autoSpaceDN w:val="0"/>
        <w:adjustRightInd w:val="0"/>
        <w:spacing w:after="0" w:line="240" w:lineRule="auto"/>
        <w:rPr>
          <w:rFonts w:cs="Verdana-Italic"/>
          <w:b/>
          <w:iCs/>
          <w:color w:val="000000"/>
        </w:rPr>
      </w:pPr>
      <w:r w:rsidRPr="006E485B">
        <w:rPr>
          <w:rFonts w:cs="Verdana-Italic"/>
          <w:b/>
          <w:iCs/>
          <w:color w:val="000000"/>
        </w:rPr>
        <w:t>Abbreviations</w:t>
      </w:r>
    </w:p>
    <w:p w14:paraId="20E45D8A" w14:textId="77777777" w:rsidR="007F0D04" w:rsidRPr="006E485B" w:rsidRDefault="007F0D04" w:rsidP="007F0D04">
      <w:pPr>
        <w:rPr>
          <w:lang w:val="en-US"/>
        </w:rPr>
      </w:pPr>
    </w:p>
    <w:p w14:paraId="73E54A9A" w14:textId="77777777" w:rsidR="007F0D04" w:rsidRPr="006E485B" w:rsidRDefault="007F0D04" w:rsidP="007F0D04">
      <w:pPr>
        <w:rPr>
          <w:lang w:val="en-US"/>
        </w:rPr>
      </w:pPr>
      <w:r w:rsidRPr="006E485B">
        <w:rPr>
          <w:lang w:val="en-US"/>
        </w:rPr>
        <w:t>HPV – Human papillomavirus</w:t>
      </w:r>
    </w:p>
    <w:p w14:paraId="3E6BDD1F" w14:textId="77777777" w:rsidR="007F0D04" w:rsidRPr="006E485B" w:rsidRDefault="007F0D04" w:rsidP="007F0D04">
      <w:pPr>
        <w:rPr>
          <w:lang w:val="en-US"/>
        </w:rPr>
      </w:pPr>
      <w:r w:rsidRPr="006E485B">
        <w:rPr>
          <w:lang w:val="en-US"/>
        </w:rPr>
        <w:t>DDR – DNA Damage Response</w:t>
      </w:r>
    </w:p>
    <w:p w14:paraId="4B0ECCBF" w14:textId="77777777" w:rsidR="007F0D04" w:rsidRPr="006E485B" w:rsidRDefault="007F0D04" w:rsidP="007F0D04">
      <w:pPr>
        <w:rPr>
          <w:lang w:val="en-US"/>
        </w:rPr>
      </w:pPr>
      <w:r w:rsidRPr="006E485B">
        <w:rPr>
          <w:lang w:val="en-US"/>
        </w:rPr>
        <w:t>IR – Ionising Radiation</w:t>
      </w:r>
    </w:p>
    <w:p w14:paraId="11D1971A" w14:textId="77777777" w:rsidR="007F0D04" w:rsidRPr="006E485B" w:rsidRDefault="007F0D04" w:rsidP="007F0D04">
      <w:pPr>
        <w:rPr>
          <w:lang w:val="en-US"/>
        </w:rPr>
      </w:pPr>
      <w:r w:rsidRPr="006E485B">
        <w:rPr>
          <w:lang w:val="en-US"/>
        </w:rPr>
        <w:t>DSB – DNA double-strand break(s)</w:t>
      </w:r>
    </w:p>
    <w:p w14:paraId="309E8083" w14:textId="77777777" w:rsidR="00255AFC" w:rsidRPr="006E485B" w:rsidRDefault="007F0D04" w:rsidP="006876EE">
      <w:pPr>
        <w:rPr>
          <w:lang w:val="en-US"/>
        </w:rPr>
      </w:pPr>
      <w:r w:rsidRPr="006E485B">
        <w:rPr>
          <w:lang w:val="en-US"/>
        </w:rPr>
        <w:t>SSB – DNA single-strand break(s)</w:t>
      </w:r>
    </w:p>
    <w:p w14:paraId="4BB4E0AE" w14:textId="77777777" w:rsidR="001861C1" w:rsidRPr="006E485B" w:rsidRDefault="001861C1" w:rsidP="006876EE">
      <w:pPr>
        <w:rPr>
          <w:lang w:val="en-US"/>
        </w:rPr>
      </w:pPr>
    </w:p>
    <w:p w14:paraId="751C4ACD" w14:textId="77777777" w:rsidR="006876EE" w:rsidRPr="006E485B" w:rsidRDefault="006876EE" w:rsidP="006876EE">
      <w:pPr>
        <w:rPr>
          <w:b/>
          <w:u w:val="single"/>
        </w:rPr>
      </w:pPr>
      <w:r w:rsidRPr="006E485B">
        <w:rPr>
          <w:b/>
          <w:u w:val="single"/>
        </w:rPr>
        <w:lastRenderedPageBreak/>
        <w:t>Introduction</w:t>
      </w:r>
    </w:p>
    <w:p w14:paraId="596E8146" w14:textId="74893F25" w:rsidR="00127CE5" w:rsidRPr="006E485B" w:rsidRDefault="006876EE" w:rsidP="0051759B">
      <w:r w:rsidRPr="006E485B">
        <w:t xml:space="preserve">Cervical cancer is </w:t>
      </w:r>
      <w:r w:rsidR="007A0FA6" w:rsidRPr="006E485B">
        <w:t>the 4</w:t>
      </w:r>
      <w:r w:rsidR="007A0FA6" w:rsidRPr="006E485B">
        <w:rPr>
          <w:vertAlign w:val="superscript"/>
        </w:rPr>
        <w:t>th</w:t>
      </w:r>
      <w:r w:rsidR="007A0FA6" w:rsidRPr="006E485B">
        <w:t xml:space="preserve"> </w:t>
      </w:r>
      <w:r w:rsidR="00CF3686" w:rsidRPr="006E485B">
        <w:t xml:space="preserve">most common </w:t>
      </w:r>
      <w:r w:rsidRPr="006E485B">
        <w:t>cause of cancer</w:t>
      </w:r>
      <w:r w:rsidR="00CF3686" w:rsidRPr="006E485B">
        <w:t>-</w:t>
      </w:r>
      <w:r w:rsidRPr="006E485B">
        <w:t>related death in women worldwide</w:t>
      </w:r>
      <w:r w:rsidR="004A390A" w:rsidRPr="006E485B">
        <w:t xml:space="preserve"> and as such represents a significant global health burden</w:t>
      </w:r>
      <w:r w:rsidRPr="006E485B">
        <w:t xml:space="preserve"> </w:t>
      </w:r>
      <w:r w:rsidR="007F59CB" w:rsidRPr="006E485B">
        <w:fldChar w:fldCharType="begin"/>
      </w:r>
      <w:r w:rsidR="001B7AE2" w:rsidRPr="006E485B">
        <w:instrText xml:space="preserve"> ADDIN EN.CITE &lt;EndNote&gt;&lt;Cite&gt;&lt;Author&gt;Jemal&lt;/Author&gt;&lt;Year&gt;2011&lt;/Year&gt;&lt;RecNum&gt;246&lt;/RecNum&gt;&lt;DisplayText&gt;[1]&lt;/DisplayText&gt;&lt;record&gt;&lt;rec-number&gt;246&lt;/rec-number&gt;&lt;foreign-keys&gt;&lt;key app="EN" db-id="0p2rsf2xk5rwvaewdpx5ps9kp5pdpzrfs22e" timestamp="1481039540"&gt;246&lt;/key&gt;&lt;key app="ENWeb" db-id=""&gt;0&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69-90&lt;/pages&gt;&lt;volume&gt;61&lt;/volume&gt;&lt;number&gt;2&lt;/number&gt;&lt;keywords&gt;&lt;keyword&gt;Humans&lt;/keyword&gt;&lt;keyword&gt;Internationality&lt;/keyword&gt;&lt;keyword&gt;Neoplasms/*epidemiology&lt;/keyword&gt;&lt;/keywords&gt;&lt;dates&gt;&lt;year&gt;2011&lt;/year&gt;&lt;pub-dates&gt;&lt;date&gt;Mar-Apr&lt;/date&gt;&lt;/pub-dates&gt;&lt;/dates&gt;&lt;isbn&gt;1542-4863 (Electronic)&amp;#xD;0007-9235 (Linking)&lt;/isbn&gt;&lt;accession-num&gt;21296855&lt;/accession-num&gt;&lt;urls&gt;&lt;related-urls&gt;&lt;url&gt;http://www.ncbi.nlm.nih.gov/pubmed/21296855&lt;/url&gt;&lt;/related-urls&gt;&lt;/urls&gt;&lt;electronic-resource-num&gt;10.3322/caac.20107&lt;/electronic-resource-num&gt;&lt;/record&gt;&lt;/Cite&gt;&lt;/EndNote&gt;</w:instrText>
      </w:r>
      <w:r w:rsidR="007F59CB" w:rsidRPr="006E485B">
        <w:fldChar w:fldCharType="separate"/>
      </w:r>
      <w:r w:rsidR="009551C4" w:rsidRPr="006E485B">
        <w:rPr>
          <w:noProof/>
        </w:rPr>
        <w:t>[1]</w:t>
      </w:r>
      <w:r w:rsidR="007F59CB" w:rsidRPr="006E485B">
        <w:fldChar w:fldCharType="end"/>
      </w:r>
      <w:r w:rsidRPr="006E485B">
        <w:t>.</w:t>
      </w:r>
      <w:r w:rsidR="00816254" w:rsidRPr="006E485B">
        <w:t xml:space="preserve"> </w:t>
      </w:r>
      <w:r w:rsidR="0010729E" w:rsidRPr="006E485B">
        <w:t>Locally advanced</w:t>
      </w:r>
      <w:r w:rsidR="00B42210" w:rsidRPr="006E485B">
        <w:t xml:space="preserve"> cervical cancer is treated by </w:t>
      </w:r>
      <w:r w:rsidR="0010729E" w:rsidRPr="006E485B">
        <w:t xml:space="preserve">ionising radiation </w:t>
      </w:r>
      <w:r w:rsidR="00C913C9" w:rsidRPr="006E485B">
        <w:t xml:space="preserve">(IR) </w:t>
      </w:r>
      <w:r w:rsidR="00B95FBD" w:rsidRPr="006E485B">
        <w:t>with</w:t>
      </w:r>
      <w:r w:rsidR="0010729E" w:rsidRPr="006E485B">
        <w:t xml:space="preserve"> platinum chemotherapy (</w:t>
      </w:r>
      <w:r w:rsidR="009C7CE0" w:rsidRPr="006E485B">
        <w:t>cisplatin</w:t>
      </w:r>
      <w:r w:rsidR="0010729E" w:rsidRPr="006E485B">
        <w:t xml:space="preserve">), which acts as a radiosensitiser and significantly improves treatment outcomes </w:t>
      </w:r>
      <w:r w:rsidR="007F59CB" w:rsidRPr="006E485B">
        <w:fldChar w:fldCharType="begin">
          <w:fldData xml:space="preserve">PEVuZE5vdGU+PENpdGU+PEF1dGhvcj5WYWxlPC9BdXRob3I+PFllYXI+MjAxMDwvWWVhcj48UmVj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</w:fldData>
        </w:fldChar>
      </w:r>
      <w:r w:rsidR="001B7AE2" w:rsidRPr="006E485B">
        <w:instrText xml:space="preserve"> ADDIN EN.CITE </w:instrText>
      </w:r>
      <w:r w:rsidR="007F59CB" w:rsidRPr="006E485B">
        <w:fldChar w:fldCharType="begin">
          <w:fldData xml:space="preserve">PEVuZE5vdGU+PENpdGU+PEF1dGhvcj5WYWxlPC9BdXRob3I+PFllYXI+MjAxMDwvWWVhcj48UmVj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</w:fldData>
        </w:fldChar>
      </w:r>
      <w:r w:rsidR="001B7AE2" w:rsidRPr="006E485B">
        <w:instrText xml:space="preserve"> ADDIN EN.CITE.DATA </w:instrText>
      </w:r>
      <w:r w:rsidR="007F59CB" w:rsidRPr="006E485B">
        <w:fldChar w:fldCharType="end"/>
      </w:r>
      <w:r w:rsidR="007F59CB" w:rsidRPr="006E485B">
        <w:fldChar w:fldCharType="separate"/>
      </w:r>
      <w:r w:rsidR="009551C4" w:rsidRPr="006E485B">
        <w:rPr>
          <w:noProof/>
        </w:rPr>
        <w:t>[2]</w:t>
      </w:r>
      <w:r w:rsidR="007F59CB" w:rsidRPr="006E485B">
        <w:fldChar w:fldCharType="end"/>
      </w:r>
      <w:r w:rsidR="0010729E" w:rsidRPr="006E485B">
        <w:t xml:space="preserve">. </w:t>
      </w:r>
      <w:r w:rsidR="00086801" w:rsidRPr="006E485B">
        <w:t xml:space="preserve">Many </w:t>
      </w:r>
      <w:r w:rsidR="00816254" w:rsidRPr="006E485B">
        <w:t xml:space="preserve">patients </w:t>
      </w:r>
      <w:r w:rsidRPr="006E485B">
        <w:t xml:space="preserve">have residual disease </w:t>
      </w:r>
      <w:r w:rsidR="005650EB" w:rsidRPr="006E485B">
        <w:t>or</w:t>
      </w:r>
      <w:r w:rsidR="00255AFC" w:rsidRPr="006E485B">
        <w:t xml:space="preserve"> </w:t>
      </w:r>
      <w:r w:rsidR="001861C1" w:rsidRPr="006E485B">
        <w:t>r</w:t>
      </w:r>
      <w:r w:rsidRPr="006E485B">
        <w:t>ecurrence</w:t>
      </w:r>
      <w:r w:rsidR="005F2222" w:rsidRPr="006E485B">
        <w:t xml:space="preserve"> following</w:t>
      </w:r>
      <w:r w:rsidR="00B95FBD" w:rsidRPr="006E485B">
        <w:t xml:space="preserve"> chemoradiation</w:t>
      </w:r>
      <w:r w:rsidR="005F2222" w:rsidRPr="006E485B">
        <w:t xml:space="preserve"> </w:t>
      </w:r>
      <w:r w:rsidR="0010729E" w:rsidRPr="006E485B">
        <w:t xml:space="preserve">with 5 year survival rates for stage IIB and IIIB disease at 61% and 44% respectively </w:t>
      </w:r>
      <w:r w:rsidR="007F59CB" w:rsidRPr="006E485B">
        <w:fldChar w:fldCharType="begin">
          <w:fldData xml:space="preserve">PEVuZE5vdGU+PENpdGU+PEF1dGhvcj5WYWxlPC9BdXRob3I+PFllYXI+MjAxMDwvWWVhcj48UmVj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</w:fldData>
        </w:fldChar>
      </w:r>
      <w:r w:rsidR="001B7AE2" w:rsidRPr="006E485B">
        <w:instrText xml:space="preserve"> ADDIN EN.CITE </w:instrText>
      </w:r>
      <w:r w:rsidR="007F59CB" w:rsidRPr="006E485B">
        <w:fldChar w:fldCharType="begin">
          <w:fldData xml:space="preserve">PEVuZE5vdGU+PENpdGU+PEF1dGhvcj5WYWxlPC9BdXRob3I+PFllYXI+MjAxMDwvWWVhcj48UmVj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</w:fldData>
        </w:fldChar>
      </w:r>
      <w:r w:rsidR="001B7AE2" w:rsidRPr="006E485B">
        <w:instrText xml:space="preserve"> ADDIN EN.CITE.DATA </w:instrText>
      </w:r>
      <w:r w:rsidR="007F59CB" w:rsidRPr="006E485B">
        <w:fldChar w:fldCharType="end"/>
      </w:r>
      <w:r w:rsidR="007F59CB" w:rsidRPr="006E485B">
        <w:fldChar w:fldCharType="separate"/>
      </w:r>
      <w:r w:rsidR="009551C4" w:rsidRPr="006E485B">
        <w:rPr>
          <w:noProof/>
        </w:rPr>
        <w:t>[2]</w:t>
      </w:r>
      <w:r w:rsidR="007F59CB" w:rsidRPr="006E485B">
        <w:fldChar w:fldCharType="end"/>
      </w:r>
      <w:r w:rsidRPr="006E485B">
        <w:t xml:space="preserve">. </w:t>
      </w:r>
      <w:r w:rsidR="00816254" w:rsidRPr="006E485B">
        <w:t xml:space="preserve">Therapeutic </w:t>
      </w:r>
      <w:r w:rsidR="008945EE" w:rsidRPr="006E485B">
        <w:t xml:space="preserve">options for women with </w:t>
      </w:r>
      <w:r w:rsidR="008A7332" w:rsidRPr="006E485B">
        <w:t>recurrent, persistent or</w:t>
      </w:r>
      <w:r w:rsidR="000D4BC8" w:rsidRPr="006E485B">
        <w:t xml:space="preserve"> metastatic disease are limited</w:t>
      </w:r>
      <w:r w:rsidR="008A7332" w:rsidRPr="006E485B">
        <w:t xml:space="preserve"> with platinum-containing doublet chem</w:t>
      </w:r>
      <w:r w:rsidR="005650EB" w:rsidRPr="006E485B">
        <w:t>otherapy regimens resulting in</w:t>
      </w:r>
      <w:r w:rsidR="008A7332" w:rsidRPr="006E485B">
        <w:t xml:space="preserve"> response rate</w:t>
      </w:r>
      <w:r w:rsidR="005650EB" w:rsidRPr="006E485B">
        <w:t>s</w:t>
      </w:r>
      <w:r w:rsidR="008A7332" w:rsidRPr="006E485B">
        <w:t xml:space="preserve"> of 22-29% </w:t>
      </w:r>
      <w:r w:rsidR="007F59CB" w:rsidRPr="006E485B">
        <w:fldChar w:fldCharType="begin">
          <w:fldData xml:space="preserve">PEVuZE5vdGU+PENpdGU+PEF1dGhvcj5Nb25rPC9BdXRob3I+PFllYXI+MjAwOTwvWWVhcj48UmVj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=
</w:fldData>
        </w:fldChar>
      </w:r>
      <w:r w:rsidR="009551C4" w:rsidRPr="006E485B">
        <w:instrText xml:space="preserve"> ADDIN EN.CITE </w:instrText>
      </w:r>
      <w:r w:rsidR="007F59CB" w:rsidRPr="006E485B">
        <w:fldChar w:fldCharType="begin">
          <w:fldData xml:space="preserve">PEVuZE5vdGU+PENpdGU+PEF1dGhvcj5Nb25rPC9BdXRob3I+PFllYXI+MjAwOTwvWWVhcj48UmVj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=
</w:fldData>
        </w:fldChar>
      </w:r>
      <w:r w:rsidR="009551C4" w:rsidRPr="006E485B">
        <w:instrText xml:space="preserve"> ADDIN EN.CITE.DATA </w:instrText>
      </w:r>
      <w:r w:rsidR="007F59CB" w:rsidRPr="006E485B">
        <w:fldChar w:fldCharType="end"/>
      </w:r>
      <w:r w:rsidR="007F59CB" w:rsidRPr="006E485B">
        <w:fldChar w:fldCharType="separate"/>
      </w:r>
      <w:r w:rsidR="009551C4" w:rsidRPr="006E485B">
        <w:rPr>
          <w:noProof/>
        </w:rPr>
        <w:t>[3]</w:t>
      </w:r>
      <w:r w:rsidR="007F59CB" w:rsidRPr="006E485B">
        <w:fldChar w:fldCharType="end"/>
      </w:r>
      <w:r w:rsidR="008A7332" w:rsidRPr="006E485B">
        <w:t xml:space="preserve">. </w:t>
      </w:r>
      <w:r w:rsidR="009C7CE0" w:rsidRPr="006E485B">
        <w:t xml:space="preserve">Some progress has been made with the </w:t>
      </w:r>
      <w:r w:rsidR="007E2A19" w:rsidRPr="006E485B">
        <w:t xml:space="preserve">addition of </w:t>
      </w:r>
      <w:r w:rsidR="000D4BC8" w:rsidRPr="006E485B">
        <w:t xml:space="preserve">the </w:t>
      </w:r>
      <w:r w:rsidR="007E2A19" w:rsidRPr="006E485B">
        <w:t>anti-</w:t>
      </w:r>
      <w:r w:rsidR="000D4BC8" w:rsidRPr="006E485B">
        <w:t>angiogenic agent bevacizumab in th</w:t>
      </w:r>
      <w:r w:rsidR="00256734" w:rsidRPr="006E485B">
        <w:t>is setting, which increases</w:t>
      </w:r>
      <w:r w:rsidR="000D4BC8" w:rsidRPr="006E485B">
        <w:t xml:space="preserve"> overall survival by</w:t>
      </w:r>
      <w:r w:rsidR="009C7CE0" w:rsidRPr="006E485B">
        <w:t xml:space="preserve"> 3.7</w:t>
      </w:r>
      <w:r w:rsidR="00255AFC" w:rsidRPr="006E485B">
        <w:t xml:space="preserve"> months</w:t>
      </w:r>
      <w:r w:rsidR="007E2A19" w:rsidRPr="006E485B">
        <w:t xml:space="preserve"> </w:t>
      </w:r>
      <w:r w:rsidR="007F59CB" w:rsidRPr="006E485B">
        <w:fldChar w:fldCharType="begin">
          <w:fldData xml:space="preserve">PEVuZE5vdGU+PENpdGU+PEF1dGhvcj5UZXdhcmk8L0F1dGhvcj48WWVhcj4yMDE0PC9ZZWFyPjxS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</w:fldData>
        </w:fldChar>
      </w:r>
      <w:r w:rsidR="00990F09" w:rsidRPr="006E485B">
        <w:instrText xml:space="preserve"> ADDIN EN.CITE </w:instrText>
      </w:r>
      <w:r w:rsidR="007F59CB" w:rsidRPr="006E485B">
        <w:fldChar w:fldCharType="begin">
          <w:fldData xml:space="preserve">PEVuZE5vdGU+PENpdGU+PEF1dGhvcj5UZXdhcmk8L0F1dGhvcj48WWVhcj4yMDE0PC9ZZWFyPjxS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</w:fldData>
        </w:fldChar>
      </w:r>
      <w:r w:rsidR="00990F09" w:rsidRPr="006E485B">
        <w:instrText xml:space="preserve"> ADDIN EN.CITE.DATA </w:instrText>
      </w:r>
      <w:r w:rsidR="007F59CB" w:rsidRPr="006E485B">
        <w:fldChar w:fldCharType="end"/>
      </w:r>
      <w:r w:rsidR="007F59CB" w:rsidRPr="006E485B">
        <w:fldChar w:fldCharType="separate"/>
      </w:r>
      <w:r w:rsidR="001D64A0" w:rsidRPr="006E485B">
        <w:rPr>
          <w:noProof/>
        </w:rPr>
        <w:t>[4]</w:t>
      </w:r>
      <w:r w:rsidR="007F59CB" w:rsidRPr="006E485B">
        <w:fldChar w:fldCharType="end"/>
      </w:r>
      <w:r w:rsidR="00241AAA" w:rsidRPr="006E485B">
        <w:t>.</w:t>
      </w:r>
      <w:r w:rsidR="00127CE5" w:rsidRPr="006E485B">
        <w:t xml:space="preserve"> Further therap</w:t>
      </w:r>
      <w:r w:rsidR="007D5D67" w:rsidRPr="006E485B">
        <w:t xml:space="preserve">eutic advancements are needed </w:t>
      </w:r>
      <w:r w:rsidR="0042548F" w:rsidRPr="006E485B">
        <w:t xml:space="preserve">and </w:t>
      </w:r>
      <w:r w:rsidR="005650EB" w:rsidRPr="006E485B">
        <w:t xml:space="preserve">sensitising tumours to </w:t>
      </w:r>
      <w:r w:rsidR="0042548F" w:rsidRPr="006E485B">
        <w:t>radio</w:t>
      </w:r>
      <w:r w:rsidR="005650EB" w:rsidRPr="006E485B">
        <w:t xml:space="preserve">therapy and </w:t>
      </w:r>
      <w:r w:rsidR="0042548F" w:rsidRPr="006E485B">
        <w:t>chemo</w:t>
      </w:r>
      <w:r w:rsidR="005650EB" w:rsidRPr="006E485B">
        <w:t>therapy</w:t>
      </w:r>
      <w:r w:rsidR="0042548F" w:rsidRPr="006E485B">
        <w:t xml:space="preserve"> is an</w:t>
      </w:r>
      <w:r w:rsidR="00127CE5" w:rsidRPr="006E485B">
        <w:t xml:space="preserve"> </w:t>
      </w:r>
      <w:r w:rsidR="00EA4D8A" w:rsidRPr="006E485B">
        <w:t>area of considerable potential</w:t>
      </w:r>
      <w:r w:rsidR="0042548F" w:rsidRPr="006E485B">
        <w:t>.</w:t>
      </w:r>
    </w:p>
    <w:p w14:paraId="7F623C5B" w14:textId="35F23F78" w:rsidR="001D2526" w:rsidRPr="006E485B" w:rsidRDefault="00BB38DF" w:rsidP="001D2526">
      <w:r w:rsidRPr="006E485B">
        <w:t xml:space="preserve">Chemoradiation </w:t>
      </w:r>
      <w:r w:rsidR="00A73BDB" w:rsidRPr="006E485B">
        <w:t>induc</w:t>
      </w:r>
      <w:r w:rsidR="00206592" w:rsidRPr="006E485B">
        <w:t>es</w:t>
      </w:r>
      <w:r w:rsidR="008A5B62" w:rsidRPr="006E485B">
        <w:t xml:space="preserve"> multiple</w:t>
      </w:r>
      <w:r w:rsidR="00105B88" w:rsidRPr="006E485B">
        <w:t xml:space="preserve"> DNA lesions, the most toxic of which are </w:t>
      </w:r>
      <w:r w:rsidR="00EA4D8A" w:rsidRPr="006E485B">
        <w:t xml:space="preserve">DNA </w:t>
      </w:r>
      <w:r w:rsidR="00CF3686" w:rsidRPr="006E485B">
        <w:t>double strand</w:t>
      </w:r>
      <w:r w:rsidR="004F1D47" w:rsidRPr="006E485B">
        <w:t xml:space="preserve"> </w:t>
      </w:r>
      <w:r w:rsidR="00105B88" w:rsidRPr="006E485B">
        <w:t>breaks</w:t>
      </w:r>
      <w:r w:rsidR="001D2526" w:rsidRPr="006E485B">
        <w:t xml:space="preserve"> (DSB)</w:t>
      </w:r>
      <w:r w:rsidR="00105B88" w:rsidRPr="006E485B">
        <w:t>.</w:t>
      </w:r>
      <w:r w:rsidR="001D2526" w:rsidRPr="006E485B">
        <w:t xml:space="preserve"> </w:t>
      </w:r>
      <w:r w:rsidR="00F47677" w:rsidRPr="006E485B">
        <w:t>DNA</w:t>
      </w:r>
      <w:r w:rsidR="001D2526" w:rsidRPr="006E485B">
        <w:t xml:space="preserve"> DSB</w:t>
      </w:r>
      <w:r w:rsidR="00F47677" w:rsidRPr="006E485B">
        <w:t xml:space="preserve"> can</w:t>
      </w:r>
      <w:r w:rsidR="000D4BC8" w:rsidRPr="006E485B">
        <w:t xml:space="preserve"> arise as a direct result of IR</w:t>
      </w:r>
      <w:r w:rsidR="009314F2" w:rsidRPr="006E485B">
        <w:t xml:space="preserve"> or in</w:t>
      </w:r>
      <w:r w:rsidR="00F47677" w:rsidRPr="006E485B">
        <w:t>d</w:t>
      </w:r>
      <w:r w:rsidR="00D51AC9" w:rsidRPr="006E485B">
        <w:t xml:space="preserve">irectly from other types of </w:t>
      </w:r>
      <w:r w:rsidR="00F47677" w:rsidRPr="006E485B">
        <w:t xml:space="preserve">damage </w:t>
      </w:r>
      <w:r w:rsidR="00CD4C1E" w:rsidRPr="006E485B">
        <w:t>such as interstr</w:t>
      </w:r>
      <w:r w:rsidR="007E5EB1" w:rsidRPr="006E485B">
        <w:t>and cross-links</w:t>
      </w:r>
      <w:r w:rsidR="00CD4C1E" w:rsidRPr="006E485B">
        <w:t xml:space="preserve"> induced by platinum chemotherapy</w:t>
      </w:r>
      <w:r w:rsidR="007D5D67" w:rsidRPr="006E485B">
        <w:t xml:space="preserve"> and DNA single-stra</w:t>
      </w:r>
      <w:r w:rsidR="00256734" w:rsidRPr="006E485B">
        <w:t>nd breaks (SSB) caused by</w:t>
      </w:r>
      <w:r w:rsidR="007D5D67" w:rsidRPr="006E485B">
        <w:t xml:space="preserve"> topoisomerase I inhibitor</w:t>
      </w:r>
      <w:r w:rsidR="00144198" w:rsidRPr="006E485B">
        <w:t>s such as</w:t>
      </w:r>
      <w:r w:rsidR="007D5D67" w:rsidRPr="006E485B">
        <w:t xml:space="preserve"> topotecan, </w:t>
      </w:r>
      <w:r w:rsidR="001D2526" w:rsidRPr="006E485B">
        <w:t>particularly when these DNA lesions are encountered by DNA replication forks in S-phase.</w:t>
      </w:r>
      <w:r w:rsidR="00CD4C1E" w:rsidRPr="006E485B">
        <w:t xml:space="preserve"> </w:t>
      </w:r>
      <w:r w:rsidR="001D2526" w:rsidRPr="006E485B">
        <w:t>Cellular survival upon exposure to these treatments depends heavily on the cell’s ability to withstand and repair DNA DSB.</w:t>
      </w:r>
    </w:p>
    <w:p w14:paraId="1BA2E1C5" w14:textId="62CE6323" w:rsidR="001405BE" w:rsidRPr="006E485B" w:rsidRDefault="00AE64A5" w:rsidP="001D2526">
      <w:r w:rsidRPr="00EE0C76">
        <w:t>Cells respond to DNA damage by activating the</w:t>
      </w:r>
      <w:r w:rsidR="00241AAA" w:rsidRPr="00EE0C76">
        <w:t xml:space="preserve"> </w:t>
      </w:r>
      <w:r w:rsidR="0042548F" w:rsidRPr="00EE0C76">
        <w:t>D</w:t>
      </w:r>
      <w:r w:rsidRPr="00EE0C76">
        <w:t>NA Damage Response (D</w:t>
      </w:r>
      <w:r w:rsidR="0042548F" w:rsidRPr="00EE0C76">
        <w:t>DR</w:t>
      </w:r>
      <w:r w:rsidRPr="00EE0C76">
        <w:t>)</w:t>
      </w:r>
      <w:r w:rsidR="0042548F" w:rsidRPr="00EE0C76">
        <w:t xml:space="preserve"> </w:t>
      </w:r>
      <w:r w:rsidRPr="00EE0C76">
        <w:t>which</w:t>
      </w:r>
      <w:r w:rsidR="00CD4C1E" w:rsidRPr="00EE0C76">
        <w:t xml:space="preserve"> </w:t>
      </w:r>
      <w:r w:rsidR="00105B88" w:rsidRPr="00EE0C76">
        <w:t>halt</w:t>
      </w:r>
      <w:r w:rsidRPr="00EE0C76">
        <w:t>s</w:t>
      </w:r>
      <w:r w:rsidR="0051759B" w:rsidRPr="00EE0C76">
        <w:t xml:space="preserve"> cell cycle </w:t>
      </w:r>
      <w:r w:rsidR="00105B88" w:rsidRPr="00EE0C76">
        <w:t xml:space="preserve">progression </w:t>
      </w:r>
      <w:r w:rsidR="00CD4C1E" w:rsidRPr="00EE0C76">
        <w:t>and facilitat</w:t>
      </w:r>
      <w:r w:rsidR="00594CA8" w:rsidRPr="00EE0C76">
        <w:t>es</w:t>
      </w:r>
      <w:r w:rsidR="00CD4C1E" w:rsidRPr="006E485B">
        <w:t xml:space="preserve"> repair of</w:t>
      </w:r>
      <w:r w:rsidR="00105B88" w:rsidRPr="006E485B">
        <w:t xml:space="preserve"> DNA lesion</w:t>
      </w:r>
      <w:r w:rsidR="00CD4C1E" w:rsidRPr="006E485B">
        <w:t>s</w:t>
      </w:r>
      <w:r w:rsidR="00105B88" w:rsidRPr="006E485B">
        <w:t xml:space="preserve"> to prevent mutagenesis</w:t>
      </w:r>
      <w:r w:rsidR="00EA4D8A" w:rsidRPr="006E485B">
        <w:t xml:space="preserve"> and genomic instability</w:t>
      </w:r>
      <w:r w:rsidR="00105B88" w:rsidRPr="006E485B">
        <w:t>. In the cont</w:t>
      </w:r>
      <w:r w:rsidR="00F44682" w:rsidRPr="006E485B">
        <w:t>ext of overwhelming DNA</w:t>
      </w:r>
      <w:r w:rsidR="00DF0B04" w:rsidRPr="006E485B">
        <w:t xml:space="preserve"> damage in replicating cells</w:t>
      </w:r>
      <w:r w:rsidR="0042548F" w:rsidRPr="006E485B">
        <w:t xml:space="preserve"> </w:t>
      </w:r>
      <w:r w:rsidR="00594CA8" w:rsidRPr="006E485B">
        <w:t xml:space="preserve">the </w:t>
      </w:r>
      <w:r w:rsidR="0042548F" w:rsidRPr="006E485B">
        <w:t xml:space="preserve">DDR </w:t>
      </w:r>
      <w:r w:rsidR="00105B88" w:rsidRPr="006E485B">
        <w:t>activate</w:t>
      </w:r>
      <w:r w:rsidR="0042548F" w:rsidRPr="006E485B">
        <w:t>s</w:t>
      </w:r>
      <w:r w:rsidR="00105B88" w:rsidRPr="006E485B">
        <w:t xml:space="preserve"> </w:t>
      </w:r>
      <w:r w:rsidR="00A73BDB" w:rsidRPr="006E485B">
        <w:t>programmed cell death</w:t>
      </w:r>
      <w:r w:rsidR="00105B88" w:rsidRPr="006E485B">
        <w:t xml:space="preserve">, resulting in tumour regression </w:t>
      </w:r>
      <w:r w:rsidR="007F59CB" w:rsidRPr="006E485B">
        <w:fldChar w:fldCharType="begin">
          <w:fldData xml:space="preserve">PEVuZE5vdGU+PENpdGU+PEF1dGhvcj5NYXR0PC9BdXRob3I+PFllYXI+MjAxNjwvWWVhcj48UmVj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</w:fldData>
        </w:fldChar>
      </w:r>
      <w:r w:rsidR="001D64A0" w:rsidRPr="006E485B">
        <w:instrText xml:space="preserve"> ADDIN EN.CITE </w:instrText>
      </w:r>
      <w:r w:rsidR="007F59CB" w:rsidRPr="006E485B">
        <w:fldChar w:fldCharType="begin">
          <w:fldData xml:space="preserve">PEVuZE5vdGU+PENpdGU+PEF1dGhvcj5NYXR0PC9BdXRob3I+PFllYXI+MjAxNjwvWWVhcj48UmVj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</w:fldData>
        </w:fldChar>
      </w:r>
      <w:r w:rsidR="001D64A0" w:rsidRPr="006E485B">
        <w:instrText xml:space="preserve"> ADDIN EN.CITE.DATA </w:instrText>
      </w:r>
      <w:r w:rsidR="007F59CB" w:rsidRPr="006E485B">
        <w:fldChar w:fldCharType="end"/>
      </w:r>
      <w:r w:rsidR="007F59CB" w:rsidRPr="006E485B">
        <w:fldChar w:fldCharType="separate"/>
      </w:r>
      <w:r w:rsidR="001D64A0" w:rsidRPr="006E485B">
        <w:rPr>
          <w:noProof/>
        </w:rPr>
        <w:t>[5]</w:t>
      </w:r>
      <w:r w:rsidR="007F59CB" w:rsidRPr="006E485B">
        <w:fldChar w:fldCharType="end"/>
      </w:r>
      <w:r w:rsidR="00105B88" w:rsidRPr="006E485B">
        <w:t>.</w:t>
      </w:r>
      <w:r w:rsidR="0042548F" w:rsidRPr="006E485B">
        <w:t xml:space="preserve"> C</w:t>
      </w:r>
      <w:r w:rsidR="00FC662C" w:rsidRPr="006E485B">
        <w:t>ancer cells can</w:t>
      </w:r>
      <w:r w:rsidR="00105B88" w:rsidRPr="006E485B">
        <w:t xml:space="preserve"> be</w:t>
      </w:r>
      <w:r w:rsidR="00FC662C" w:rsidRPr="006E485B">
        <w:t>come</w:t>
      </w:r>
      <w:r w:rsidR="00A73BDB" w:rsidRPr="006E485B">
        <w:t xml:space="preserve"> resistant to </w:t>
      </w:r>
      <w:r w:rsidR="0042548F" w:rsidRPr="006E485B">
        <w:t>this process by</w:t>
      </w:r>
      <w:r w:rsidR="00FC662C" w:rsidRPr="006E485B">
        <w:t xml:space="preserve"> </w:t>
      </w:r>
      <w:r w:rsidR="00594CA8" w:rsidRPr="006E485B">
        <w:t xml:space="preserve">deregulation of </w:t>
      </w:r>
      <w:r w:rsidR="00DF0B04" w:rsidRPr="006E485B">
        <w:t>DR</w:t>
      </w:r>
      <w:r w:rsidR="00A73BDB" w:rsidRPr="006E485B">
        <w:t>R</w:t>
      </w:r>
      <w:r w:rsidR="00551609" w:rsidRPr="006E485B">
        <w:t>.</w:t>
      </w:r>
      <w:r w:rsidR="00FC662C" w:rsidRPr="006E485B">
        <w:t xml:space="preserve"> </w:t>
      </w:r>
      <w:r w:rsidR="00206592" w:rsidRPr="006E485B">
        <w:t xml:space="preserve">This concept has particular relevance to cervical cancer, of which 99% are associated with </w:t>
      </w:r>
      <w:r w:rsidR="0051759B" w:rsidRPr="006E485B">
        <w:t xml:space="preserve">high-risk </w:t>
      </w:r>
      <w:r w:rsidR="00206592" w:rsidRPr="006E485B">
        <w:t xml:space="preserve">Human Papillomavirus (HPV) </w:t>
      </w:r>
      <w:r w:rsidR="0051759B" w:rsidRPr="006E485B">
        <w:t xml:space="preserve">infection (HPV 16, 18 31, 33) </w:t>
      </w:r>
      <w:r w:rsidR="007F59CB" w:rsidRPr="006E485B">
        <w:fldChar w:fldCharType="begin">
          <w:fldData xml:space="preserve">PEVuZE5vdGU+PENpdGU+PEF1dGhvcj5HaWxsaXNvbjwvQXV0aG9yPjxZZWFyPjIwMTQ8L1llYXI+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</w:fldData>
        </w:fldChar>
      </w:r>
      <w:r w:rsidR="001B7AE2" w:rsidRPr="006E485B">
        <w:instrText xml:space="preserve"> ADDIN EN.CITE </w:instrText>
      </w:r>
      <w:r w:rsidR="007F59CB" w:rsidRPr="006E485B">
        <w:fldChar w:fldCharType="begin">
          <w:fldData xml:space="preserve">PEVuZE5vdGU+PENpdGU+PEF1dGhvcj5HaWxsaXNvbjwvQXV0aG9yPjxZZWFyPjIwMTQ8L1llYXI+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</w:fldData>
        </w:fldChar>
      </w:r>
      <w:r w:rsidR="001B7AE2" w:rsidRPr="006E485B">
        <w:instrText xml:space="preserve"> ADDIN EN.CITE.DATA </w:instrText>
      </w:r>
      <w:r w:rsidR="007F59CB" w:rsidRPr="006E485B">
        <w:fldChar w:fldCharType="end"/>
      </w:r>
      <w:r w:rsidR="007F59CB" w:rsidRPr="006E485B">
        <w:fldChar w:fldCharType="separate"/>
      </w:r>
      <w:r w:rsidR="001D64A0" w:rsidRPr="006E485B">
        <w:rPr>
          <w:noProof/>
        </w:rPr>
        <w:t>[6]</w:t>
      </w:r>
      <w:r w:rsidR="007F59CB" w:rsidRPr="006E485B">
        <w:fldChar w:fldCharType="end"/>
      </w:r>
      <w:r w:rsidR="003C7BC3" w:rsidRPr="006E485B">
        <w:t xml:space="preserve">, </w:t>
      </w:r>
      <w:r w:rsidR="00EA4D8A" w:rsidRPr="006E485B">
        <w:t>acknowledged</w:t>
      </w:r>
      <w:r w:rsidR="00206592" w:rsidRPr="006E485B">
        <w:t xml:space="preserve"> </w:t>
      </w:r>
      <w:r w:rsidR="0051759B" w:rsidRPr="006E485B">
        <w:t xml:space="preserve">to </w:t>
      </w:r>
      <w:r w:rsidR="00206592" w:rsidRPr="006E485B">
        <w:t>manipulate</w:t>
      </w:r>
      <w:r w:rsidR="0051759B" w:rsidRPr="006E485B">
        <w:t xml:space="preserve"> </w:t>
      </w:r>
      <w:r w:rsidR="00594CA8" w:rsidRPr="006E485B">
        <w:t xml:space="preserve">the </w:t>
      </w:r>
      <w:r w:rsidR="0051759B" w:rsidRPr="006E485B">
        <w:t>DDR</w:t>
      </w:r>
      <w:r w:rsidR="00EA4D8A" w:rsidRPr="006E485B">
        <w:t xml:space="preserve"> at multiple junctures</w:t>
      </w:r>
      <w:r w:rsidR="0051759B" w:rsidRPr="006E485B">
        <w:t xml:space="preserve"> </w:t>
      </w:r>
      <w:r w:rsidR="007F59CB" w:rsidRPr="006E485B">
        <w:fldChar w:fldCharType="begin">
          <w:fldData xml:space="preserve">PEVuZE5vdGU+PENpdGU+PEF1dGhvcj5NY0tpbm5leTwvQXV0aG9yPjxZZWFyPjIwMTU8L1llYXI+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</w:fldData>
        </w:fldChar>
      </w:r>
      <w:r w:rsidR="001B7AE2" w:rsidRPr="006E485B">
        <w:instrText xml:space="preserve"> ADDIN EN.CITE </w:instrText>
      </w:r>
      <w:r w:rsidR="007F59CB" w:rsidRPr="006E485B">
        <w:fldChar w:fldCharType="begin">
          <w:fldData xml:space="preserve">PEVuZE5vdGU+PENpdGU+PEF1dGhvcj5NY0tpbm5leTwvQXV0aG9yPjxZZWFyPjIwMTU8L1llYXI+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</w:fldData>
        </w:fldChar>
      </w:r>
      <w:r w:rsidR="001B7AE2" w:rsidRPr="006E485B">
        <w:instrText xml:space="preserve"> ADDIN EN.CITE.DATA </w:instrText>
      </w:r>
      <w:r w:rsidR="007F59CB" w:rsidRPr="006E485B">
        <w:fldChar w:fldCharType="end"/>
      </w:r>
      <w:r w:rsidR="007F59CB" w:rsidRPr="006E485B">
        <w:fldChar w:fldCharType="separate"/>
      </w:r>
      <w:r w:rsidR="001D64A0" w:rsidRPr="006E485B">
        <w:rPr>
          <w:noProof/>
        </w:rPr>
        <w:t>[7]</w:t>
      </w:r>
      <w:r w:rsidR="007F59CB" w:rsidRPr="006E485B">
        <w:fldChar w:fldCharType="end"/>
      </w:r>
      <w:r w:rsidR="0051759B" w:rsidRPr="006E485B">
        <w:t>.</w:t>
      </w:r>
      <w:r w:rsidR="003C7BC3" w:rsidRPr="006E485B">
        <w:t xml:space="preserve"> </w:t>
      </w:r>
      <w:r w:rsidR="002D6288" w:rsidRPr="00EE0C76">
        <w:t>In order t</w:t>
      </w:r>
      <w:r w:rsidR="00256734" w:rsidRPr="00EE0C76">
        <w:t xml:space="preserve">o </w:t>
      </w:r>
      <w:r w:rsidR="001405BE" w:rsidRPr="00EE0C76">
        <w:t>facilitate</w:t>
      </w:r>
      <w:r w:rsidR="00256734" w:rsidRPr="00EE0C76">
        <w:t xml:space="preserve"> HPV genome replication, </w:t>
      </w:r>
      <w:r w:rsidR="006939CC" w:rsidRPr="00EE0C76">
        <w:t>HPV replication centres</w:t>
      </w:r>
      <w:r w:rsidR="00F100F9" w:rsidRPr="00EE0C76">
        <w:t xml:space="preserve"> </w:t>
      </w:r>
      <w:r w:rsidR="0051759B" w:rsidRPr="00EE0C76">
        <w:t xml:space="preserve">induce localised DDR activation </w:t>
      </w:r>
      <w:r w:rsidR="007F59CB" w:rsidRPr="00EE0C76">
        <w:fldChar w:fldCharType="begin">
          <w:fldData xml:space="preserve">PEVuZE5vdGU+PENpdGU+PEF1dGhvcj5XYWxsYWNlPC9BdXRob3I+PFllYXI+MjAxNDwvWWVhcj48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</w:fldData>
        </w:fldChar>
      </w:r>
      <w:r w:rsidR="001B7AE2" w:rsidRPr="00EE0C76">
        <w:instrText xml:space="preserve"> ADDIN EN.CITE </w:instrText>
      </w:r>
      <w:r w:rsidR="007F59CB" w:rsidRPr="00EE0C76">
        <w:fldChar w:fldCharType="begin">
          <w:fldData xml:space="preserve">PEVuZE5vdGU+PENpdGU+PEF1dGhvcj5XYWxsYWNlPC9BdXRob3I+PFllYXI+MjAxNDwvWWVhcj48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</w:fldData>
        </w:fldChar>
      </w:r>
      <w:r w:rsidR="001B7AE2" w:rsidRPr="00EE0C76">
        <w:instrText xml:space="preserve"> ADDIN EN.CITE.DATA </w:instrText>
      </w:r>
      <w:r w:rsidR="007F59CB" w:rsidRPr="00EE0C76">
        <w:fldChar w:fldCharType="end"/>
      </w:r>
      <w:r w:rsidR="007F59CB" w:rsidRPr="00EE0C76">
        <w:fldChar w:fldCharType="separate"/>
      </w:r>
      <w:r w:rsidR="000B3D63" w:rsidRPr="00EE0C76">
        <w:rPr>
          <w:noProof/>
        </w:rPr>
        <w:t>[8, 9]</w:t>
      </w:r>
      <w:r w:rsidR="007F59CB" w:rsidRPr="00EE0C76">
        <w:fldChar w:fldCharType="end"/>
      </w:r>
      <w:r w:rsidR="001640B8" w:rsidRPr="00EE0C76">
        <w:t xml:space="preserve"> and t</w:t>
      </w:r>
      <w:r w:rsidR="00F24264" w:rsidRPr="00EE0C76">
        <w:t>here is</w:t>
      </w:r>
      <w:r w:rsidR="0051759B" w:rsidRPr="00EE0C76">
        <w:t xml:space="preserve"> evidence that DDR proteins may be upregulated by HPV E7 protein and in response to HPV genomic integration </w:t>
      </w:r>
      <w:r w:rsidR="007F59CB" w:rsidRPr="00EE0C76">
        <w:fldChar w:fldCharType="begin">
          <w:fldData xml:space="preserve">PEVuZE5vdGU+PENpdGU+PEF1dGhvcj5PamVzaW5hPC9BdXRob3I+PFllYXI+MjAxNDwvWWVhcj48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</w:fldData>
        </w:fldChar>
      </w:r>
      <w:r w:rsidR="001B7AE2" w:rsidRPr="00EE0C76">
        <w:instrText xml:space="preserve"> ADDIN EN.CITE </w:instrText>
      </w:r>
      <w:r w:rsidR="007F59CB" w:rsidRPr="00EE0C76">
        <w:fldChar w:fldCharType="begin">
          <w:fldData xml:space="preserve">PEVuZE5vdGU+PENpdGU+PEF1dGhvcj5PamVzaW5hPC9BdXRob3I+PFllYXI+MjAxNDwvWWVhcj48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</w:fldData>
        </w:fldChar>
      </w:r>
      <w:r w:rsidR="001B7AE2" w:rsidRPr="00EE0C76">
        <w:instrText xml:space="preserve"> ADDIN EN.CITE.DATA </w:instrText>
      </w:r>
      <w:r w:rsidR="007F59CB" w:rsidRPr="00EE0C76">
        <w:fldChar w:fldCharType="end"/>
      </w:r>
      <w:r w:rsidR="007F59CB" w:rsidRPr="00EE0C76">
        <w:fldChar w:fldCharType="separate"/>
      </w:r>
      <w:r w:rsidR="00D117C4" w:rsidRPr="00EE0C76">
        <w:rPr>
          <w:noProof/>
        </w:rPr>
        <w:t>[7, 10]</w:t>
      </w:r>
      <w:r w:rsidR="007F59CB" w:rsidRPr="00EE0C76">
        <w:fldChar w:fldCharType="end"/>
      </w:r>
      <w:r w:rsidR="00256734" w:rsidRPr="00EE0C76">
        <w:t>.</w:t>
      </w:r>
      <w:r w:rsidRPr="00EE0C76">
        <w:t xml:space="preserve"> </w:t>
      </w:r>
      <w:r w:rsidR="00663665" w:rsidRPr="00EE0C76">
        <w:t>However, sustained activation of DNA repair promotes</w:t>
      </w:r>
      <w:r w:rsidR="003747EE" w:rsidRPr="00EE0C76">
        <w:t xml:space="preserve"> cell cycle arrest and pro-apoptotic mechanisms</w:t>
      </w:r>
      <w:r w:rsidR="00663665" w:rsidRPr="00EE0C76">
        <w:t>, which would be detrimental to the completion of the viral life cycle.</w:t>
      </w:r>
      <w:r w:rsidR="003747EE" w:rsidRPr="00EE0C76">
        <w:t xml:space="preserve"> </w:t>
      </w:r>
      <w:r w:rsidR="00663665" w:rsidRPr="00EE0C76">
        <w:t xml:space="preserve"> HPV proteins</w:t>
      </w:r>
      <w:r w:rsidR="0051759B" w:rsidRPr="00EE0C76">
        <w:t xml:space="preserve"> abrogat</w:t>
      </w:r>
      <w:r w:rsidR="003747EE" w:rsidRPr="00EE0C76">
        <w:t>e</w:t>
      </w:r>
      <w:r w:rsidR="00377BAC" w:rsidRPr="00EE0C76">
        <w:t xml:space="preserve"> </w:t>
      </w:r>
      <w:r w:rsidR="00DF0B04" w:rsidRPr="00EE0C76">
        <w:t>these features of</w:t>
      </w:r>
      <w:r w:rsidR="00663665" w:rsidRPr="00EE0C76">
        <w:t xml:space="preserve"> </w:t>
      </w:r>
      <w:r w:rsidR="00594CA8" w:rsidRPr="00EE0C76">
        <w:t xml:space="preserve">the </w:t>
      </w:r>
      <w:r w:rsidR="00663665" w:rsidRPr="00EE0C76">
        <w:t>DDR to enable viral replication,</w:t>
      </w:r>
      <w:r w:rsidR="00663665" w:rsidRPr="006E485B">
        <w:t xml:space="preserve"> </w:t>
      </w:r>
      <w:r w:rsidR="0051759B" w:rsidRPr="006E485B">
        <w:t>notably</w:t>
      </w:r>
      <w:r w:rsidR="00377BAC" w:rsidRPr="006E485B">
        <w:t xml:space="preserve"> </w:t>
      </w:r>
      <w:r w:rsidR="00144198" w:rsidRPr="006E485B">
        <w:rPr>
          <w:i/>
        </w:rPr>
        <w:t>via</w:t>
      </w:r>
      <w:r w:rsidR="00377BAC" w:rsidRPr="006E485B">
        <w:rPr>
          <w:i/>
        </w:rPr>
        <w:t xml:space="preserve"> </w:t>
      </w:r>
      <w:r w:rsidR="0051759B" w:rsidRPr="006E485B">
        <w:t xml:space="preserve">E6-mediated degradation of p53 and E7-mediated degradation of retinoblastoma protein (Rb) </w:t>
      </w:r>
      <w:r w:rsidR="007F59CB" w:rsidRPr="006E485B">
        <w:fldChar w:fldCharType="begin"/>
      </w:r>
      <w:r w:rsidR="001B7AE2" w:rsidRPr="006E485B">
        <w:instrText xml:space="preserve"> ADDIN EN.CITE &lt;EndNote&gt;&lt;Cite&gt;&lt;Author&gt;Wallace&lt;/Author&gt;&lt;Year&gt;2014&lt;/Year&gt;&lt;RecNum&gt;1&lt;/RecNum&gt;&lt;DisplayText&gt;[8]&lt;/DisplayText&gt;&lt;record&gt;&lt;rec-number&gt;1&lt;/rec-number&gt;&lt;foreign-keys&gt;&lt;key app="EN" db-id="0p2rsf2xk5rwvaewdpx5ps9kp5pdpzrfs22e" timestamp="1481037455"&gt;1&lt;/key&gt;&lt;key app="ENWeb" db-id=""&gt;0&lt;/key&gt;&lt;/foreign-keys&gt;&lt;ref-type name="Journal Article"&gt;17&lt;/ref-type&gt;&lt;contributors&gt;&lt;authors&gt;&lt;author&gt;Wallace, N. A.&lt;/author&gt;&lt;author&gt;Galloway, D. A.&lt;/author&gt;&lt;/authors&gt;&lt;/contributors&gt;&lt;auth-address&gt;Division of Human Biology, Fred Hutchinson Cancer Research Center, Seattle, WA, USA.&amp;#xD;Division of Human Biology, Fred Hutchinson Cancer Research Center, Seattle, WA, USA. Electronic address: dgallowa@fhcrc.org.&lt;/auth-address&gt;&lt;titles&gt;&lt;title&gt;Manipulation of cellular DNA damage repair machinery facilitates propagation of human papillomaviruses&lt;/title&gt;&lt;secondary-title&gt;Semin Cancer Biol&lt;/secondary-title&gt;&lt;alt-title&gt;Seminars in cancer biology&lt;/alt-title&gt;&lt;/titles&gt;&lt;periodical&gt;&lt;full-title&gt;Semin Cancer Biol&lt;/full-title&gt;&lt;abbr-1&gt;Seminars in cancer biology&lt;/abbr-1&gt;&lt;/periodical&gt;&lt;alt-periodical&gt;&lt;full-title&gt;Semin Cancer Biol&lt;/full-title&gt;&lt;abbr-1&gt;Seminars in cancer biology&lt;/abbr-1&gt;&lt;/alt-periodical&gt;&lt;pages&gt;30-42&lt;/pages&gt;&lt;volume&gt;26&lt;/volume&gt;&lt;keywords&gt;&lt;keyword&gt;Alphapapillomavirus/*physiology&lt;/keyword&gt;&lt;keyword&gt;*DNA Damage&lt;/keyword&gt;&lt;keyword&gt;*DNA Repair&lt;/keyword&gt;&lt;keyword&gt;Humans&lt;/keyword&gt;&lt;keyword&gt;Oncogene Proteins, Viral/genetics/metabolism&lt;/keyword&gt;&lt;keyword&gt;Papillomavirus Infections/*virology&lt;/keyword&gt;&lt;keyword&gt;Viral Proteins/genetics/metabolism&lt;/keyword&gt;&lt;keyword&gt;*Virus Replication&lt;/keyword&gt;&lt;/keywords&gt;&lt;dates&gt;&lt;year&gt;2014&lt;/year&gt;&lt;pub-dates&gt;&lt;date&gt;Jun&lt;/date&gt;&lt;/pub-dates&gt;&lt;/dates&gt;&lt;isbn&gt;1096-3650 (Electronic)&amp;#xD;1044-579X (Linking)&lt;/isbn&gt;&lt;accession-num&gt;24412279&lt;/accession-num&gt;&lt;urls&gt;&lt;related-urls&gt;&lt;url&gt;http://www.ncbi.nlm.nih.gov/pubmed/24412279&lt;/url&gt;&lt;/related-urls&gt;&lt;/urls&gt;&lt;custom2&gt;4050178&lt;/custom2&gt;&lt;electronic-resource-num&gt;10.1016/j.semcancer.2013.12.003&lt;/electronic-resource-num&gt;&lt;/record&gt;&lt;/Cite&gt;&lt;/EndNote&gt;</w:instrText>
      </w:r>
      <w:r w:rsidR="007F59CB" w:rsidRPr="006E485B">
        <w:fldChar w:fldCharType="separate"/>
      </w:r>
      <w:r w:rsidR="001D64A0" w:rsidRPr="006E485B">
        <w:rPr>
          <w:noProof/>
        </w:rPr>
        <w:t>[8]</w:t>
      </w:r>
      <w:r w:rsidR="007F59CB" w:rsidRPr="006E485B">
        <w:fldChar w:fldCharType="end"/>
      </w:r>
      <w:r w:rsidR="0051759B" w:rsidRPr="006E485B">
        <w:t xml:space="preserve">. </w:t>
      </w:r>
      <w:r w:rsidR="00DF0B04" w:rsidRPr="006E485B">
        <w:t>The effect of HPV on</w:t>
      </w:r>
      <w:r w:rsidR="00EA4D8A" w:rsidRPr="006E485B">
        <w:t xml:space="preserve"> </w:t>
      </w:r>
      <w:r w:rsidR="00594CA8" w:rsidRPr="006E485B">
        <w:t xml:space="preserve">the </w:t>
      </w:r>
      <w:r w:rsidR="00EA4D8A" w:rsidRPr="006E485B">
        <w:t>DDR is complex and further investigation is necessary</w:t>
      </w:r>
      <w:r w:rsidR="00FF7A9D" w:rsidRPr="006E485B">
        <w:t xml:space="preserve"> to determine its role </w:t>
      </w:r>
      <w:r w:rsidR="00EA4D8A" w:rsidRPr="006E485B">
        <w:t xml:space="preserve">in mediating the sensitivity of HPV-associated tumours to DNA damaging agents </w:t>
      </w:r>
      <w:r w:rsidR="00EA4D8A" w:rsidRPr="006E485B">
        <w:rPr>
          <w:i/>
        </w:rPr>
        <w:t>in vivo</w:t>
      </w:r>
      <w:r w:rsidR="00EA4D8A" w:rsidRPr="006E485B">
        <w:t>.  Transgenic mice exp</w:t>
      </w:r>
      <w:r w:rsidR="000E5227" w:rsidRPr="006E485B">
        <w:t xml:space="preserve">ressing </w:t>
      </w:r>
      <w:r w:rsidR="00EA4D8A" w:rsidRPr="006E485B">
        <w:t xml:space="preserve">E6/E7 demonstrate an inhibition of DNA repair </w:t>
      </w:r>
      <w:r w:rsidR="007F59CB" w:rsidRPr="006E485B">
        <w:rPr>
          <w:color w:val="000000" w:themeColor="text1"/>
        </w:rPr>
        <w:fldChar w:fldCharType="begin">
          <w:fldData xml:space="preserve">PEVuZE5vdGU+PENpdGU+PEF1dGhvcj5QYXJrPC9BdXRob3I+PFllYXI+MjAxNDwvWWVhcj48UmVj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IyOTAtNTwvcGFnZXM+PHZvbHVtZT45NTwvdm9sdW1lPjxudW1iZXI+NTwvbnVtYmVyPjxrZXl3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</w:fldData>
        </w:fldChar>
      </w:r>
      <w:r w:rsidR="001B7AE2" w:rsidRPr="006E485B">
        <w:rPr>
          <w:color w:val="000000" w:themeColor="text1"/>
        </w:rPr>
        <w:instrText xml:space="preserve"> ADDIN EN.CITE </w:instrText>
      </w:r>
      <w:r w:rsidR="007F59CB" w:rsidRPr="006E485B">
        <w:rPr>
          <w:color w:val="000000" w:themeColor="text1"/>
        </w:rPr>
        <w:fldChar w:fldCharType="begin">
          <w:fldData xml:space="preserve">PEVuZE5vdGU+PENpdGU+PEF1dGhvcj5QYXJrPC9BdXRob3I+PFllYXI+MjAxNDwvWWVhcj48UmVj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IyOTAtNTwvcGFnZXM+PHZvbHVtZT45NTwvdm9sdW1lPjxudW1iZXI+NTwvbnVtYmVyPjxrZXl3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</w:fldData>
        </w:fldChar>
      </w:r>
      <w:r w:rsidR="001B7AE2" w:rsidRPr="006E485B">
        <w:rPr>
          <w:color w:val="000000" w:themeColor="text1"/>
        </w:rPr>
        <w:instrText xml:space="preserve"> ADDIN EN.CITE.DATA </w:instrText>
      </w:r>
      <w:r w:rsidR="007F59CB" w:rsidRPr="006E485B">
        <w:rPr>
          <w:color w:val="000000" w:themeColor="text1"/>
        </w:rPr>
      </w:r>
      <w:r w:rsidR="007F59CB" w:rsidRPr="006E485B">
        <w:rPr>
          <w:color w:val="000000" w:themeColor="text1"/>
        </w:rPr>
        <w:fldChar w:fldCharType="end"/>
      </w:r>
      <w:r w:rsidR="007F59CB" w:rsidRPr="006E485B">
        <w:rPr>
          <w:color w:val="000000" w:themeColor="text1"/>
        </w:rPr>
      </w:r>
      <w:r w:rsidR="007F59CB" w:rsidRPr="006E485B">
        <w:rPr>
          <w:color w:val="000000" w:themeColor="text1"/>
        </w:rPr>
        <w:fldChar w:fldCharType="separate"/>
      </w:r>
      <w:r w:rsidR="00EA4D8A" w:rsidRPr="006E485B">
        <w:rPr>
          <w:noProof/>
          <w:color w:val="000000" w:themeColor="text1"/>
        </w:rPr>
        <w:t>[11, 12]</w:t>
      </w:r>
      <w:r w:rsidR="007F59CB" w:rsidRPr="006E485B">
        <w:rPr>
          <w:color w:val="000000" w:themeColor="text1"/>
        </w:rPr>
        <w:fldChar w:fldCharType="end"/>
      </w:r>
      <w:r w:rsidR="007D5D67" w:rsidRPr="006E485B">
        <w:rPr>
          <w:color w:val="000000" w:themeColor="text1"/>
        </w:rPr>
        <w:t xml:space="preserve"> but </w:t>
      </w:r>
      <w:r w:rsidR="00EA4D8A" w:rsidRPr="006E485B">
        <w:rPr>
          <w:color w:val="000000" w:themeColor="text1"/>
        </w:rPr>
        <w:t>these mode</w:t>
      </w:r>
      <w:r w:rsidR="00E71A5D" w:rsidRPr="006E485B">
        <w:rPr>
          <w:color w:val="000000" w:themeColor="text1"/>
        </w:rPr>
        <w:t>l</w:t>
      </w:r>
      <w:r w:rsidR="00EA4D8A" w:rsidRPr="006E485B">
        <w:rPr>
          <w:color w:val="000000" w:themeColor="text1"/>
        </w:rPr>
        <w:t>s lack</w:t>
      </w:r>
      <w:r w:rsidR="00FF7A9D" w:rsidRPr="006E485B">
        <w:rPr>
          <w:color w:val="000000" w:themeColor="text1"/>
        </w:rPr>
        <w:t xml:space="preserve"> HPV genomic integration sites, </w:t>
      </w:r>
      <w:r w:rsidR="00072CAB" w:rsidRPr="006E485B">
        <w:rPr>
          <w:color w:val="000000" w:themeColor="text1"/>
        </w:rPr>
        <w:t xml:space="preserve">expression of other </w:t>
      </w:r>
      <w:r w:rsidR="00EA4D8A" w:rsidRPr="006E485B">
        <w:rPr>
          <w:color w:val="000000" w:themeColor="text1"/>
        </w:rPr>
        <w:t>HPV protein</w:t>
      </w:r>
      <w:r w:rsidR="00072CAB" w:rsidRPr="006E485B">
        <w:rPr>
          <w:color w:val="000000" w:themeColor="text1"/>
        </w:rPr>
        <w:t xml:space="preserve">s </w:t>
      </w:r>
      <w:r w:rsidR="000E5227" w:rsidRPr="006E485B">
        <w:rPr>
          <w:color w:val="000000" w:themeColor="text1"/>
        </w:rPr>
        <w:t>and have no representation of</w:t>
      </w:r>
      <w:r w:rsidR="00E71A5D" w:rsidRPr="006E485B">
        <w:rPr>
          <w:color w:val="000000" w:themeColor="text1"/>
        </w:rPr>
        <w:t xml:space="preserve"> productive viral replication. </w:t>
      </w:r>
      <w:r w:rsidR="00FF7A9D" w:rsidRPr="006E485B">
        <w:rPr>
          <w:color w:val="000000" w:themeColor="text1"/>
        </w:rPr>
        <w:t>In clinical practice</w:t>
      </w:r>
      <w:r w:rsidR="00144198" w:rsidRPr="006E485B">
        <w:rPr>
          <w:color w:val="000000" w:themeColor="text1"/>
        </w:rPr>
        <w:t>,</w:t>
      </w:r>
      <w:r w:rsidR="000D4BC8" w:rsidRPr="006E485B">
        <w:t xml:space="preserve"> HPV positive cervical and oropharyngeal cancers are </w:t>
      </w:r>
      <w:r w:rsidR="00072CAB" w:rsidRPr="006E485B">
        <w:t xml:space="preserve">recognised as being </w:t>
      </w:r>
      <w:r w:rsidR="000D4BC8" w:rsidRPr="006E485B">
        <w:t xml:space="preserve">more radiosensitive than their </w:t>
      </w:r>
      <w:r w:rsidR="000B3D63" w:rsidRPr="006E485B">
        <w:t xml:space="preserve">HPV negative </w:t>
      </w:r>
      <w:r w:rsidR="00556471" w:rsidRPr="006E485B">
        <w:t xml:space="preserve">counterparts </w:t>
      </w:r>
      <w:r w:rsidR="007F59CB" w:rsidRPr="006E485B">
        <w:fldChar w:fldCharType="begin">
          <w:fldData xml:space="preserve">PEVuZE5vdGU+PENpdGU+PEF1dGhvcj5SaWVja21hbm48L0F1dGhvcj48WWVhcj4yMDEzPC9ZZWFy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</w:fldData>
        </w:fldChar>
      </w:r>
      <w:r w:rsidR="00EA4D8A" w:rsidRPr="006E485B">
        <w:instrText xml:space="preserve"> ADDIN EN.CITE </w:instrText>
      </w:r>
      <w:r w:rsidR="007F59CB" w:rsidRPr="006E485B">
        <w:fldChar w:fldCharType="begin">
          <w:fldData xml:space="preserve">PEVuZE5vdGU+PENpdGU+PEF1dGhvcj5SaWVja21hbm48L0F1dGhvcj48WWVhcj4yMDEzPC9ZZWFy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</w:fldData>
        </w:fldChar>
      </w:r>
      <w:r w:rsidR="00EA4D8A" w:rsidRPr="006E485B">
        <w:instrText xml:space="preserve"> ADDIN EN.CITE.DATA </w:instrText>
      </w:r>
      <w:r w:rsidR="007F59CB" w:rsidRPr="006E485B">
        <w:fldChar w:fldCharType="end"/>
      </w:r>
      <w:r w:rsidR="007F59CB" w:rsidRPr="006E485B">
        <w:fldChar w:fldCharType="separate"/>
      </w:r>
      <w:r w:rsidR="00EA4D8A" w:rsidRPr="006E485B">
        <w:rPr>
          <w:noProof/>
        </w:rPr>
        <w:t>[13, 14]</w:t>
      </w:r>
      <w:r w:rsidR="007F59CB" w:rsidRPr="006E485B">
        <w:fldChar w:fldCharType="end"/>
      </w:r>
      <w:r w:rsidR="00072CAB" w:rsidRPr="006E485B">
        <w:t xml:space="preserve">, but </w:t>
      </w:r>
      <w:r w:rsidR="00991598" w:rsidRPr="006E485B">
        <w:t xml:space="preserve">resistance to DNA damaging therapy still exists </w:t>
      </w:r>
      <w:r w:rsidR="00F24264" w:rsidRPr="006E485B">
        <w:t>as evidenced</w:t>
      </w:r>
      <w:r w:rsidR="00072CAB" w:rsidRPr="006E485B">
        <w:t xml:space="preserve"> by the poor </w:t>
      </w:r>
      <w:r w:rsidR="00CC241E" w:rsidRPr="006E485B">
        <w:t>survival</w:t>
      </w:r>
      <w:r w:rsidR="00072CAB" w:rsidRPr="006E485B">
        <w:t xml:space="preserve"> outcomes in advanced</w:t>
      </w:r>
      <w:r w:rsidR="007D5D67" w:rsidRPr="006E485B">
        <w:t xml:space="preserve"> HPV-positive cervical cancer. </w:t>
      </w:r>
      <w:r w:rsidR="00DF0B04" w:rsidRPr="006E485B">
        <w:t>Therapeutic modulation of</w:t>
      </w:r>
      <w:r w:rsidR="00CC241E" w:rsidRPr="006E485B">
        <w:t xml:space="preserve"> </w:t>
      </w:r>
      <w:r w:rsidR="00594CA8" w:rsidRPr="006E485B">
        <w:t xml:space="preserve">the </w:t>
      </w:r>
      <w:r w:rsidR="00CC241E" w:rsidRPr="006E485B">
        <w:t xml:space="preserve">DDR </w:t>
      </w:r>
      <w:r w:rsidR="00556471" w:rsidRPr="006E485B">
        <w:t>is an attractive strategy to increase treatment res</w:t>
      </w:r>
      <w:r w:rsidR="00E71A5D" w:rsidRPr="006E485B">
        <w:t>ponse</w:t>
      </w:r>
      <w:r w:rsidR="00991598" w:rsidRPr="006E485B">
        <w:t xml:space="preserve"> and</w:t>
      </w:r>
      <w:r w:rsidR="00273769" w:rsidRPr="006E485B">
        <w:t xml:space="preserve"> </w:t>
      </w:r>
      <w:r w:rsidR="00991598" w:rsidRPr="006E485B">
        <w:t>t</w:t>
      </w:r>
      <w:r w:rsidR="00CC241E" w:rsidRPr="006E485B">
        <w:t>h</w:t>
      </w:r>
      <w:r w:rsidR="00E419E0" w:rsidRPr="006E485B">
        <w:t xml:space="preserve">is review provides an overview of existing knowledge surrounding the development of such therapies for cervical cancer </w:t>
      </w:r>
      <w:r w:rsidR="0099633D" w:rsidRPr="006E485B">
        <w:t xml:space="preserve">in the context </w:t>
      </w:r>
      <w:r w:rsidR="0051759B" w:rsidRPr="006E485B">
        <w:t>of HPV-associated oncogenesis.</w:t>
      </w:r>
    </w:p>
    <w:p w14:paraId="7B0D507F" w14:textId="77777777" w:rsidR="001405BE" w:rsidRPr="006E485B" w:rsidRDefault="001405BE" w:rsidP="001D2526"/>
    <w:p w14:paraId="35F70106" w14:textId="77777777" w:rsidR="00686686" w:rsidRDefault="00686686">
      <w:pPr>
        <w:rPr>
          <w:b/>
          <w:i/>
          <w:u w:val="single"/>
        </w:rPr>
      </w:pPr>
      <w:r>
        <w:rPr>
          <w:b/>
          <w:i/>
          <w:u w:val="single"/>
        </w:rPr>
        <w:br w:type="page"/>
      </w:r>
    </w:p>
    <w:p w14:paraId="4104BEAA" w14:textId="39601449" w:rsidR="00164839" w:rsidRPr="006E485B" w:rsidRDefault="00554C50" w:rsidP="001D2526">
      <w:pPr>
        <w:rPr>
          <w:b/>
          <w:i/>
          <w:u w:val="single"/>
        </w:rPr>
      </w:pPr>
      <w:r w:rsidRPr="006E485B">
        <w:rPr>
          <w:b/>
          <w:i/>
          <w:u w:val="single"/>
        </w:rPr>
        <w:t>The DNA Da</w:t>
      </w:r>
      <w:r w:rsidR="001202B4" w:rsidRPr="006E485B">
        <w:rPr>
          <w:b/>
          <w:i/>
          <w:u w:val="single"/>
        </w:rPr>
        <w:t xml:space="preserve">mage Response to </w:t>
      </w:r>
      <w:r w:rsidR="003C706C" w:rsidRPr="006E485B">
        <w:rPr>
          <w:b/>
          <w:i/>
          <w:u w:val="single"/>
        </w:rPr>
        <w:t>Double Strand Breaks</w:t>
      </w:r>
    </w:p>
    <w:p w14:paraId="6E134D88" w14:textId="59F8A3A9" w:rsidR="001D2526" w:rsidRPr="006E485B" w:rsidRDefault="001D2526" w:rsidP="001D2526">
      <w:pPr>
        <w:rPr>
          <w:rStyle w:val="tgc"/>
          <w:rFonts w:cs="Arial"/>
          <w:color w:val="222222"/>
        </w:rPr>
      </w:pPr>
      <w:r w:rsidRPr="008B59B9">
        <w:lastRenderedPageBreak/>
        <w:t xml:space="preserve">Several comprehensive reviews of the cellular response to DNA DSB have been published </w:t>
      </w:r>
      <w:r w:rsidR="007F59CB" w:rsidRPr="008B59B9">
        <w:fldChar w:fldCharType="begin">
          <w:fldData xml:space="preserve">PEVuZE5vdGU+PENpdGU+PEF1dGhvcj5Hb29kYXJ6aTwvQXV0aG9yPjxZZWFyPjIwMTM8L1llYXI+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</w:fldData>
        </w:fldChar>
      </w:r>
      <w:r w:rsidR="001B7AE2" w:rsidRPr="008B59B9">
        <w:instrText xml:space="preserve"> ADDIN EN.CITE </w:instrText>
      </w:r>
      <w:r w:rsidR="007F59CB" w:rsidRPr="008B59B9">
        <w:fldChar w:fldCharType="begin">
          <w:fldData xml:space="preserve">PEVuZE5vdGU+PENpdGU+PEF1dGhvcj5Hb29kYXJ6aTwvQXV0aG9yPjxZZWFyPjIwMTM8L1llYXI+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</w:fldData>
        </w:fldChar>
      </w:r>
      <w:r w:rsidR="001B7AE2" w:rsidRPr="008B59B9">
        <w:instrText xml:space="preserve"> ADDIN EN.CITE.DATA </w:instrText>
      </w:r>
      <w:r w:rsidR="007F59CB" w:rsidRPr="008B59B9">
        <w:fldChar w:fldCharType="end"/>
      </w:r>
      <w:r w:rsidR="007F59CB" w:rsidRPr="008B59B9">
        <w:fldChar w:fldCharType="separate"/>
      </w:r>
      <w:r w:rsidR="00EA4D8A" w:rsidRPr="008B59B9">
        <w:rPr>
          <w:noProof/>
        </w:rPr>
        <w:t>[15-17]</w:t>
      </w:r>
      <w:r w:rsidR="007F59CB" w:rsidRPr="008B59B9">
        <w:fldChar w:fldCharType="end"/>
      </w:r>
      <w:r w:rsidRPr="008B59B9">
        <w:t>, which</w:t>
      </w:r>
      <w:r w:rsidRPr="00EE0C76">
        <w:t xml:space="preserve"> </w:t>
      </w:r>
      <w:r w:rsidR="008A41BA" w:rsidRPr="00EE0C76">
        <w:t>are</w:t>
      </w:r>
      <w:r w:rsidRPr="00EE0C76">
        <w:t xml:space="preserve"> </w:t>
      </w:r>
      <w:r w:rsidRPr="008B59B9">
        <w:t xml:space="preserve">outlined here and illustrated in Figure 1. </w:t>
      </w:r>
      <w:r w:rsidRPr="006E485B">
        <w:rPr>
          <w:rStyle w:val="tgc"/>
          <w:rFonts w:cs="Arial"/>
          <w:color w:val="222222"/>
        </w:rPr>
        <w:t>There are two major pathways b</w:t>
      </w:r>
      <w:r w:rsidR="007F0D04" w:rsidRPr="006E485B">
        <w:rPr>
          <w:rStyle w:val="tgc"/>
          <w:rFonts w:cs="Arial"/>
          <w:color w:val="222222"/>
        </w:rPr>
        <w:t>y which DNA DSB</w:t>
      </w:r>
      <w:r w:rsidRPr="006E485B">
        <w:rPr>
          <w:rStyle w:val="tgc"/>
          <w:rFonts w:cs="Arial"/>
          <w:color w:val="222222"/>
        </w:rPr>
        <w:t xml:space="preserve"> are repaired in mammalian cells; homologous recombination repair (HRR) and non-homologous end joining (NHEJ). HRR utilises the replicated sister chromatid as a template to accurately repair the lesion, and therefore is the method of choice during late S/G2 phase of the cell cycle. </w:t>
      </w:r>
      <w:r w:rsidR="007F0D04" w:rsidRPr="006E485B">
        <w:rPr>
          <w:rStyle w:val="tgc"/>
          <w:rFonts w:cs="Arial"/>
          <w:color w:val="222222"/>
        </w:rPr>
        <w:t>NHEJ, which occurs predominantly in G1,</w:t>
      </w:r>
      <w:r w:rsidRPr="006E485B">
        <w:rPr>
          <w:rStyle w:val="tgc"/>
          <w:rFonts w:cs="Arial"/>
          <w:color w:val="222222"/>
        </w:rPr>
        <w:t xml:space="preserve"> ligates the ends of DNA with minimal processing and is therefore more error-prone, and is consequently suppressed in S/G2 in favour of HRR. </w:t>
      </w:r>
    </w:p>
    <w:p w14:paraId="75924913" w14:textId="5FA471E7" w:rsidR="007F0D04" w:rsidRPr="006E485B" w:rsidRDefault="007F0D04" w:rsidP="007F0D04">
      <w:pPr>
        <w:rPr>
          <w:rFonts w:cs="AdvTimes"/>
          <w:iCs/>
        </w:rPr>
      </w:pPr>
      <w:r w:rsidRPr="006E485B">
        <w:rPr>
          <w:rStyle w:val="tgc"/>
          <w:rFonts w:cs="Arial"/>
          <w:color w:val="222222"/>
        </w:rPr>
        <w:t>The major sensors of DSB are the MRN complex (</w:t>
      </w:r>
      <w:r w:rsidRPr="006E485B">
        <w:rPr>
          <w:rFonts w:eastAsiaTheme="minorEastAsia"/>
          <w:iCs/>
          <w:color w:val="000000" w:themeColor="text1"/>
          <w:kern w:val="24"/>
        </w:rPr>
        <w:t xml:space="preserve">MRE11, RAD50, NBS1) and Ku70/Ku80 heterodimer which bind to the ends of DNA DSB. </w:t>
      </w:r>
      <w:r w:rsidRPr="006E485B">
        <w:rPr>
          <w:rFonts w:cs="AdvTimes"/>
          <w:iCs/>
        </w:rPr>
        <w:t xml:space="preserve">Identification of DSB  activates the PI-3 kinase-like kinase ATM (ataxia telangiectasia mutated), a major signal transducer of DSB, which phosphorylates H2AX, Chk2 kinase and a variety of other proteins, resulting in the recruitment and activation of proteins involved in HRR, NHEJ and cell cycle arrest </w:t>
      </w:r>
      <w:r w:rsidR="007F59CB" w:rsidRPr="006E485B">
        <w:rPr>
          <w:rFonts w:cs="AdvTimes"/>
          <w:iCs/>
        </w:rPr>
        <w:fldChar w:fldCharType="begin">
          <w:fldData xml:space="preserve">PEVuZE5vdGU+PENpdGU+PEF1dGhvcj5Bd2FzdGhpPC9BdXRob3I+PFllYXI+MjAxNTwvWWVhcj48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</w:fldData>
        </w:fldChar>
      </w:r>
      <w:r w:rsidR="00EA4D8A" w:rsidRPr="006E485B">
        <w:rPr>
          <w:rFonts w:cs="AdvTimes"/>
          <w:iCs/>
        </w:rPr>
        <w:instrText xml:space="preserve"> ADDIN EN.CITE </w:instrText>
      </w:r>
      <w:r w:rsidR="007F59CB" w:rsidRPr="006E485B">
        <w:rPr>
          <w:rFonts w:cs="AdvTimes"/>
          <w:iCs/>
        </w:rPr>
        <w:fldChar w:fldCharType="begin">
          <w:fldData xml:space="preserve">PEVuZE5vdGU+PENpdGU+PEF1dGhvcj5Bd2FzdGhpPC9BdXRob3I+PFllYXI+MjAxNTwvWWVhcj48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</w:fldData>
        </w:fldChar>
      </w:r>
      <w:r w:rsidR="00EA4D8A" w:rsidRPr="006E485B">
        <w:rPr>
          <w:rFonts w:cs="AdvTimes"/>
          <w:iCs/>
        </w:rPr>
        <w:instrText xml:space="preserve"> ADDIN EN.CITE.DATA </w:instrText>
      </w:r>
      <w:r w:rsidR="007F59CB" w:rsidRPr="006E485B">
        <w:rPr>
          <w:rFonts w:cs="AdvTimes"/>
          <w:iCs/>
        </w:rPr>
      </w:r>
      <w:r w:rsidR="007F59CB" w:rsidRPr="006E485B">
        <w:rPr>
          <w:rFonts w:cs="AdvTimes"/>
          <w:iCs/>
        </w:rPr>
        <w:fldChar w:fldCharType="end"/>
      </w:r>
      <w:r w:rsidR="007F59CB" w:rsidRPr="006E485B">
        <w:rPr>
          <w:rFonts w:cs="AdvTimes"/>
          <w:iCs/>
        </w:rPr>
      </w:r>
      <w:r w:rsidR="007F59CB" w:rsidRPr="006E485B">
        <w:rPr>
          <w:rFonts w:cs="AdvTimes"/>
          <w:iCs/>
        </w:rPr>
        <w:fldChar w:fldCharType="separate"/>
      </w:r>
      <w:r w:rsidR="00EA4D8A" w:rsidRPr="006E485B">
        <w:rPr>
          <w:rFonts w:cs="AdvTimes"/>
          <w:iCs/>
          <w:noProof/>
        </w:rPr>
        <w:t>[18]</w:t>
      </w:r>
      <w:r w:rsidR="007F59CB" w:rsidRPr="006E485B">
        <w:rPr>
          <w:rFonts w:cs="AdvTimes"/>
          <w:iCs/>
        </w:rPr>
        <w:fldChar w:fldCharType="end"/>
      </w:r>
      <w:r w:rsidRPr="006E485B">
        <w:rPr>
          <w:rFonts w:cs="AdvTimes"/>
          <w:iCs/>
        </w:rPr>
        <w:t>. If HRR is to take place following the binding of DSB by the MRN complex, end resection occurs by MRE11, CtlP and exonuclease 1, which exposes a tail of 3’ ssDNA. Replication protein A (RPA) then bind</w:t>
      </w:r>
      <w:r w:rsidR="00BE5B44" w:rsidRPr="006E485B">
        <w:rPr>
          <w:rFonts w:cs="AdvTimes"/>
          <w:iCs/>
        </w:rPr>
        <w:t>s</w:t>
      </w:r>
      <w:r w:rsidRPr="006E485B">
        <w:rPr>
          <w:rFonts w:cs="AdvTimes"/>
          <w:iCs/>
        </w:rPr>
        <w:t xml:space="preserve"> and stabilise</w:t>
      </w:r>
      <w:r w:rsidR="00BE5B44" w:rsidRPr="006E485B">
        <w:rPr>
          <w:rFonts w:cs="AdvTimes"/>
          <w:iCs/>
        </w:rPr>
        <w:t>s</w:t>
      </w:r>
      <w:r w:rsidRPr="006E485B">
        <w:rPr>
          <w:rFonts w:cs="AdvTimes"/>
          <w:iCs/>
        </w:rPr>
        <w:t xml:space="preserve"> the ssDNA which is then further processed by HRR. Alternatively, another PI-3 kinase-like kinase, ATR (ataxia-telangiectasia and Rad3-related) is activated by ssDNA resulting from stalled or broken replication forks. This leads to Chk1 phosphorylation and the recruitment and activation of further proteins involved in DSB repair, HRR and cell cycle arrest </w:t>
      </w:r>
      <w:r w:rsidR="007F59CB" w:rsidRPr="006E485B">
        <w:rPr>
          <w:rFonts w:cs="AdvTimes"/>
          <w:iCs/>
        </w:rPr>
        <w:fldChar w:fldCharType="begin">
          <w:fldData xml:space="preserve">PEVuZE5vdGU+PENpdGU+PEF1dGhvcj5Bd2FzdGhpPC9BdXRob3I+PFllYXI+MjAxNTwvWWVhcj48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</w:fldData>
        </w:fldChar>
      </w:r>
      <w:r w:rsidR="00EA4D8A" w:rsidRPr="006E485B">
        <w:rPr>
          <w:rFonts w:cs="AdvTimes"/>
          <w:iCs/>
        </w:rPr>
        <w:instrText xml:space="preserve"> ADDIN EN.CITE </w:instrText>
      </w:r>
      <w:r w:rsidR="007F59CB" w:rsidRPr="006E485B">
        <w:rPr>
          <w:rFonts w:cs="AdvTimes"/>
          <w:iCs/>
        </w:rPr>
        <w:fldChar w:fldCharType="begin">
          <w:fldData xml:space="preserve">PEVuZE5vdGU+PENpdGU+PEF1dGhvcj5Bd2FzdGhpPC9BdXRob3I+PFllYXI+MjAxNTwvWWVhcj48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</w:fldData>
        </w:fldChar>
      </w:r>
      <w:r w:rsidR="00EA4D8A" w:rsidRPr="006E485B">
        <w:rPr>
          <w:rFonts w:cs="AdvTimes"/>
          <w:iCs/>
        </w:rPr>
        <w:instrText xml:space="preserve"> ADDIN EN.CITE.DATA </w:instrText>
      </w:r>
      <w:r w:rsidR="007F59CB" w:rsidRPr="006E485B">
        <w:rPr>
          <w:rFonts w:cs="AdvTimes"/>
          <w:iCs/>
        </w:rPr>
      </w:r>
      <w:r w:rsidR="007F59CB" w:rsidRPr="006E485B">
        <w:rPr>
          <w:rFonts w:cs="AdvTimes"/>
          <w:iCs/>
        </w:rPr>
        <w:fldChar w:fldCharType="end"/>
      </w:r>
      <w:r w:rsidR="007F59CB" w:rsidRPr="006E485B">
        <w:rPr>
          <w:rFonts w:cs="AdvTimes"/>
          <w:iCs/>
        </w:rPr>
      </w:r>
      <w:r w:rsidR="007F59CB" w:rsidRPr="006E485B">
        <w:rPr>
          <w:rFonts w:cs="AdvTimes"/>
          <w:iCs/>
        </w:rPr>
        <w:fldChar w:fldCharType="separate"/>
      </w:r>
      <w:r w:rsidR="00EA4D8A" w:rsidRPr="006E485B">
        <w:rPr>
          <w:rFonts w:cs="AdvTimes"/>
          <w:iCs/>
          <w:noProof/>
        </w:rPr>
        <w:t>[18]</w:t>
      </w:r>
      <w:r w:rsidR="007F59CB" w:rsidRPr="006E485B">
        <w:rPr>
          <w:rFonts w:cs="AdvTimes"/>
          <w:iCs/>
        </w:rPr>
        <w:fldChar w:fldCharType="end"/>
      </w:r>
      <w:r w:rsidRPr="006E485B">
        <w:rPr>
          <w:rFonts w:cs="AdvTimes"/>
          <w:iCs/>
        </w:rPr>
        <w:t>. HRR occurs when RAD51 is loaded onto the ssDNA by BRCA2, displacing RPA and forming a nucleofilament complex that identifies areas of sequence homology within the sister chromatid and facilitate strand invasi</w:t>
      </w:r>
      <w:r w:rsidR="003151F8">
        <w:rPr>
          <w:rFonts w:cs="AdvTimes"/>
          <w:iCs/>
        </w:rPr>
        <w:t>on and extension of the</w:t>
      </w:r>
      <w:r w:rsidRPr="006E485B">
        <w:rPr>
          <w:rFonts w:cs="AdvTimes"/>
          <w:iCs/>
        </w:rPr>
        <w:t xml:space="preserve"> 5’ end of DNA, branch migration and resolution into two fully intact sister chromatids.  BRCA2 is required for RAD51 loading and multiple proteins including BRCA1, BARD1, XRCC3 are required for HRR with many, such as Fanconi anaemia protein FANCD2, playing accessory roles.</w:t>
      </w:r>
    </w:p>
    <w:p w14:paraId="080A42AF" w14:textId="77777777" w:rsidR="00C81474" w:rsidRPr="006E485B" w:rsidRDefault="007F0D04" w:rsidP="007F0D04">
      <w:pPr>
        <w:rPr>
          <w:rFonts w:cs="AdvTimes"/>
          <w:iCs/>
        </w:rPr>
      </w:pPr>
      <w:r w:rsidRPr="006E485B">
        <w:rPr>
          <w:rFonts w:cs="AdvTimes"/>
          <w:iCs/>
        </w:rPr>
        <w:t>Alternatively in G1, or in S/G2 if HRR is absent or compromised, NHEJ take places. A synaptic complex including 53BP1 and Ku70/Ku80 is formed at the DSB to protect the DNA from end resection and recruit DNA dependent protein kinase (DNA-PK). Autophosphorylation of DNA-PK regulates the process of aligning and joining the two ends with ligase 4, XRCC4 and XLF.</w:t>
      </w:r>
      <w:r w:rsidR="00A15BBA" w:rsidRPr="006E485B">
        <w:rPr>
          <w:rFonts w:cs="AdvTimes"/>
          <w:iCs/>
        </w:rPr>
        <w:t xml:space="preserve"> </w:t>
      </w:r>
    </w:p>
    <w:p w14:paraId="0CACF2E4" w14:textId="42AF2107" w:rsidR="00033B41" w:rsidRPr="00EE0C76" w:rsidRDefault="00033B41" w:rsidP="00033B41">
      <w:pPr>
        <w:pStyle w:val="NormalWeb"/>
        <w:spacing w:before="0" w:beforeAutospacing="0" w:after="160" w:afterAutospacing="0"/>
        <w:rPr>
          <w:rFonts w:asciiTheme="minorHAnsi" w:hAnsiTheme="minorHAnsi"/>
          <w:color w:val="000000"/>
          <w:sz w:val="22"/>
          <w:szCs w:val="22"/>
        </w:rPr>
      </w:pPr>
      <w:r w:rsidRPr="00EE0C76">
        <w:rPr>
          <w:rFonts w:asciiTheme="minorHAnsi" w:hAnsiTheme="minorHAnsi"/>
          <w:color w:val="000000"/>
          <w:sz w:val="22"/>
          <w:szCs w:val="22"/>
        </w:rPr>
        <w:t>Cellular selection of DSB-repair pathway (HRR or NHEJ) by the DDR is critical for maintaining cell survival whilst preserving genomic stability. Perturbation of this delicate balance may result in evasion of cell cycle checkpoints and apoptosis as evidenced by HPV infection. In the absence or reduction of HRR, illegitimate processing of DSB by NHEJ in S/G2 may allow increased cell survival, but leads to genomic instability through</w:t>
      </w:r>
      <w:r w:rsidR="00377BAC" w:rsidRPr="00EE0C76">
        <w:rPr>
          <w:rFonts w:asciiTheme="minorHAnsi" w:hAnsiTheme="minorHAnsi"/>
          <w:color w:val="000000"/>
          <w:sz w:val="22"/>
          <w:szCs w:val="22"/>
        </w:rPr>
        <w:t xml:space="preserve"> chromosomal rearrangements, which </w:t>
      </w:r>
      <w:r w:rsidRPr="00EE0C76">
        <w:rPr>
          <w:rFonts w:asciiTheme="minorHAnsi" w:hAnsiTheme="minorHAnsi"/>
          <w:color w:val="000000"/>
          <w:sz w:val="22"/>
          <w:szCs w:val="22"/>
        </w:rPr>
        <w:t>are characteristic of many cancers. Alternatively, disrupted DNA repair may offer therapeutic opportunities. In the absence of HRR, very high levels of DSB accumulate and their processing by erroneous NHE</w:t>
      </w:r>
      <w:r w:rsidR="00F24264" w:rsidRPr="00EE0C76">
        <w:rPr>
          <w:rFonts w:asciiTheme="minorHAnsi" w:hAnsiTheme="minorHAnsi"/>
          <w:color w:val="000000"/>
          <w:sz w:val="22"/>
          <w:szCs w:val="22"/>
        </w:rPr>
        <w:t>J</w:t>
      </w:r>
      <w:r w:rsidR="001640B8" w:rsidRPr="00EE0C76">
        <w:rPr>
          <w:rFonts w:asciiTheme="minorHAnsi" w:hAnsiTheme="minorHAnsi"/>
          <w:color w:val="000000"/>
          <w:sz w:val="22"/>
          <w:szCs w:val="22"/>
        </w:rPr>
        <w:t xml:space="preserve"> results in cell death</w:t>
      </w:r>
      <w:r w:rsidRPr="00EE0C76">
        <w:rPr>
          <w:rFonts w:asciiTheme="minorHAnsi" w:hAnsiTheme="minorHAnsi"/>
          <w:color w:val="000000"/>
          <w:sz w:val="22"/>
          <w:szCs w:val="22"/>
        </w:rPr>
        <w:t>.</w:t>
      </w:r>
    </w:p>
    <w:p w14:paraId="61EEDAF6" w14:textId="77777777" w:rsidR="00033B41" w:rsidRPr="00EE0C76" w:rsidRDefault="00033B41" w:rsidP="001202B4">
      <w:pPr>
        <w:rPr>
          <w:rFonts w:cs="AdvTimes"/>
          <w:iCs/>
        </w:rPr>
      </w:pPr>
    </w:p>
    <w:p w14:paraId="41D8179D" w14:textId="77777777" w:rsidR="006335E2" w:rsidRPr="006E485B" w:rsidRDefault="00F95CB9" w:rsidP="001202B4">
      <w:pPr>
        <w:rPr>
          <w:b/>
          <w:i/>
          <w:lang w:val="en-US"/>
        </w:rPr>
      </w:pPr>
      <w:r w:rsidRPr="006E485B">
        <w:rPr>
          <w:b/>
          <w:u w:val="single"/>
          <w:lang w:val="en-US"/>
        </w:rPr>
        <w:t>Pharmacol</w:t>
      </w:r>
      <w:r w:rsidR="0051769C" w:rsidRPr="006E485B">
        <w:rPr>
          <w:b/>
          <w:u w:val="single"/>
          <w:lang w:val="en-US"/>
        </w:rPr>
        <w:t>ogical</w:t>
      </w:r>
      <w:r w:rsidR="00E233D8" w:rsidRPr="006E485B">
        <w:rPr>
          <w:b/>
          <w:u w:val="single"/>
          <w:lang w:val="en-US"/>
        </w:rPr>
        <w:t xml:space="preserve"> Inhibition of </w:t>
      </w:r>
      <w:r w:rsidR="0051769C" w:rsidRPr="006E485B">
        <w:rPr>
          <w:b/>
          <w:u w:val="single"/>
          <w:lang w:val="en-US"/>
        </w:rPr>
        <w:t>DNA Repair Proteins</w:t>
      </w:r>
    </w:p>
    <w:p w14:paraId="1A0EB343" w14:textId="77777777" w:rsidR="00640CA7" w:rsidRPr="006E485B" w:rsidRDefault="004868F9" w:rsidP="001202B4">
      <w:pPr>
        <w:rPr>
          <w:b/>
          <w:i/>
          <w:lang w:val="en-US"/>
        </w:rPr>
      </w:pPr>
      <w:r w:rsidRPr="006E485B">
        <w:rPr>
          <w:b/>
          <w:i/>
          <w:lang w:val="en-US"/>
        </w:rPr>
        <w:t>ATM/ATR inhibition</w:t>
      </w:r>
    </w:p>
    <w:p w14:paraId="40FFC0EB" w14:textId="7225E825" w:rsidR="00E71A5D" w:rsidRPr="006E485B" w:rsidRDefault="00E71A5D" w:rsidP="001202B4">
      <w:pPr>
        <w:rPr>
          <w:b/>
          <w:i/>
          <w:lang w:val="en-US"/>
        </w:rPr>
      </w:pPr>
      <w:r w:rsidRPr="006E485B">
        <w:rPr>
          <w:rFonts w:eastAsia="Times New Roman" w:cs="Calibri"/>
        </w:rPr>
        <w:t xml:space="preserve">The recruitment and activation of ATM is necessary for HPV DNA amplification in differentiated cells </w:t>
      </w:r>
      <w:r w:rsidR="007F59CB" w:rsidRPr="006E485B">
        <w:rPr>
          <w:rFonts w:eastAsia="Times New Roman" w:cs="Calibri"/>
        </w:rPr>
        <w:fldChar w:fldCharType="begin">
          <w:fldData xml:space="preserve">PEVuZE5vdGU+PENpdGU+PEF1dGhvcj5Nb29keTwvQXV0aG9yPjxZZWFyPjIwMDk8L1llYXI+PFJl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==
</w:fldData>
        </w:fldChar>
      </w:r>
      <w:r w:rsidR="001B7AE2" w:rsidRPr="006E485B">
        <w:rPr>
          <w:rFonts w:eastAsia="Times New Roman" w:cs="Calibri"/>
        </w:rPr>
        <w:instrText xml:space="preserve"> ADDIN EN.CITE </w:instrText>
      </w:r>
      <w:r w:rsidR="007F59CB" w:rsidRPr="006E485B">
        <w:rPr>
          <w:rFonts w:eastAsia="Times New Roman" w:cs="Calibri"/>
        </w:rPr>
        <w:fldChar w:fldCharType="begin">
          <w:fldData xml:space="preserve">PEVuZE5vdGU+PENpdGU+PEF1dGhvcj5Nb29keTwvQXV0aG9yPjxZZWFyPjIwMDk8L1llYXI+PFJl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==
</w:fldData>
        </w:fldChar>
      </w:r>
      <w:r w:rsidR="001B7AE2" w:rsidRPr="006E485B">
        <w:rPr>
          <w:rFonts w:eastAsia="Times New Roman" w:cs="Calibri"/>
        </w:rPr>
        <w:instrText xml:space="preserve"> ADDIN EN.CITE.DATA </w:instrText>
      </w:r>
      <w:r w:rsidR="007F59CB" w:rsidRPr="006E485B">
        <w:rPr>
          <w:rFonts w:eastAsia="Times New Roman" w:cs="Calibri"/>
        </w:rPr>
      </w:r>
      <w:r w:rsidR="007F59CB" w:rsidRPr="006E485B">
        <w:rPr>
          <w:rFonts w:eastAsia="Times New Roman" w:cs="Calibri"/>
        </w:rPr>
        <w:fldChar w:fldCharType="end"/>
      </w:r>
      <w:r w:rsidR="007F59CB" w:rsidRPr="006E485B">
        <w:rPr>
          <w:rFonts w:eastAsia="Times New Roman" w:cs="Calibri"/>
        </w:rPr>
      </w:r>
      <w:r w:rsidR="007F59CB" w:rsidRPr="006E485B">
        <w:rPr>
          <w:rFonts w:eastAsia="Times New Roman" w:cs="Calibri"/>
        </w:rPr>
        <w:fldChar w:fldCharType="separate"/>
      </w:r>
      <w:r w:rsidRPr="006E485B">
        <w:rPr>
          <w:rFonts w:eastAsia="Times New Roman" w:cs="Calibri"/>
          <w:noProof/>
        </w:rPr>
        <w:t>[19]</w:t>
      </w:r>
      <w:r w:rsidR="007F59CB" w:rsidRPr="006E485B">
        <w:rPr>
          <w:rFonts w:eastAsia="Times New Roman" w:cs="Calibri"/>
        </w:rPr>
        <w:fldChar w:fldCharType="end"/>
      </w:r>
      <w:r w:rsidR="00F36D58" w:rsidRPr="006E485B">
        <w:rPr>
          <w:rFonts w:eastAsia="Times New Roman" w:cs="Calibri"/>
        </w:rPr>
        <w:t>.</w:t>
      </w:r>
      <w:r w:rsidR="00E24DF2" w:rsidRPr="006E485B">
        <w:rPr>
          <w:rFonts w:eastAsia="Times New Roman" w:cs="Calibri"/>
        </w:rPr>
        <w:t xml:space="preserve"> </w:t>
      </w:r>
      <w:r w:rsidR="00F36D58" w:rsidRPr="006E485B">
        <w:rPr>
          <w:rFonts w:eastAsia="Times New Roman" w:cs="Calibri"/>
        </w:rPr>
        <w:t xml:space="preserve">High levels of ATM activation are </w:t>
      </w:r>
      <w:r w:rsidRPr="006E485B">
        <w:rPr>
          <w:rFonts w:eastAsia="Times New Roman" w:cs="Calibri"/>
        </w:rPr>
        <w:t xml:space="preserve">associated with significantly worse loco-regional control and disease-specific survival in cervical cancer </w:t>
      </w:r>
      <w:r w:rsidR="007F59CB" w:rsidRPr="006E485B">
        <w:rPr>
          <w:rFonts w:eastAsia="Times New Roman" w:cs="Calibri"/>
        </w:rPr>
        <w:fldChar w:fldCharType="begin">
          <w:fldData xml:space="preserve">PEVuZE5vdGU+PENpdGU+PEF1dGhvcj5Sb29zc2luazwvQXV0aG9yPjxZZWFyPjIwMTI8L1llYXI+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</w:fldData>
        </w:fldChar>
      </w:r>
      <w:r w:rsidR="001B7AE2" w:rsidRPr="006E485B">
        <w:rPr>
          <w:rFonts w:eastAsia="Times New Roman" w:cs="Calibri"/>
        </w:rPr>
        <w:instrText xml:space="preserve"> ADDIN EN.CITE </w:instrText>
      </w:r>
      <w:r w:rsidR="007F59CB" w:rsidRPr="006E485B">
        <w:rPr>
          <w:rFonts w:eastAsia="Times New Roman" w:cs="Calibri"/>
        </w:rPr>
        <w:fldChar w:fldCharType="begin">
          <w:fldData xml:space="preserve">PEVuZE5vdGU+PENpdGU+PEF1dGhvcj5Sb29zc2luazwvQXV0aG9yPjxZZWFyPjIwMTI8L1llYXI+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</w:fldData>
        </w:fldChar>
      </w:r>
      <w:r w:rsidR="001B7AE2" w:rsidRPr="006E485B">
        <w:rPr>
          <w:rFonts w:eastAsia="Times New Roman" w:cs="Calibri"/>
        </w:rPr>
        <w:instrText xml:space="preserve"> ADDIN EN.CITE.DATA </w:instrText>
      </w:r>
      <w:r w:rsidR="007F59CB" w:rsidRPr="006E485B">
        <w:rPr>
          <w:rFonts w:eastAsia="Times New Roman" w:cs="Calibri"/>
        </w:rPr>
      </w:r>
      <w:r w:rsidR="007F59CB" w:rsidRPr="006E485B">
        <w:rPr>
          <w:rFonts w:eastAsia="Times New Roman" w:cs="Calibri"/>
        </w:rPr>
        <w:fldChar w:fldCharType="end"/>
      </w:r>
      <w:r w:rsidR="007F59CB" w:rsidRPr="006E485B">
        <w:rPr>
          <w:rFonts w:eastAsia="Times New Roman" w:cs="Calibri"/>
        </w:rPr>
      </w:r>
      <w:r w:rsidR="007F59CB" w:rsidRPr="006E485B">
        <w:rPr>
          <w:rFonts w:eastAsia="Times New Roman" w:cs="Calibri"/>
        </w:rPr>
        <w:fldChar w:fldCharType="separate"/>
      </w:r>
      <w:r w:rsidRPr="006E485B">
        <w:rPr>
          <w:rFonts w:eastAsia="Times New Roman" w:cs="Calibri"/>
          <w:noProof/>
        </w:rPr>
        <w:t>[20]</w:t>
      </w:r>
      <w:r w:rsidR="007F59CB" w:rsidRPr="006E485B">
        <w:rPr>
          <w:rFonts w:eastAsia="Times New Roman" w:cs="Calibri"/>
        </w:rPr>
        <w:fldChar w:fldCharType="end"/>
      </w:r>
      <w:r w:rsidR="00F36D58" w:rsidRPr="006E485B">
        <w:rPr>
          <w:rFonts w:eastAsia="Times New Roman" w:cs="Calibri"/>
        </w:rPr>
        <w:t xml:space="preserve"> and studies demonstrate</w:t>
      </w:r>
      <w:r w:rsidRPr="006E485B">
        <w:rPr>
          <w:rFonts w:eastAsia="Times New Roman" w:cs="Calibri"/>
        </w:rPr>
        <w:t xml:space="preserve"> a direct correlation b</w:t>
      </w:r>
      <w:r w:rsidR="00F36D58" w:rsidRPr="006E485B">
        <w:rPr>
          <w:rFonts w:eastAsia="Times New Roman" w:cs="Calibri"/>
        </w:rPr>
        <w:t>etween high baseline phospho-</w:t>
      </w:r>
      <w:r w:rsidRPr="006E485B">
        <w:rPr>
          <w:rFonts w:eastAsia="Times New Roman" w:cs="Calibri"/>
        </w:rPr>
        <w:t xml:space="preserve">ATM in cervical cancer cell lines and resistance to IR </w:t>
      </w:r>
      <w:r w:rsidR="007F59CB" w:rsidRPr="006E485B">
        <w:rPr>
          <w:rFonts w:eastAsia="Times New Roman" w:cs="Calibri"/>
        </w:rPr>
        <w:fldChar w:fldCharType="begin">
          <w:fldData xml:space="preserve">PEVuZE5vdGU+PENpdGU+PEF1dGhvcj5Sb29zc2luazwvQXV0aG9yPjxZZWFyPjIwMTI8L1llYXI+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</w:fldData>
        </w:fldChar>
      </w:r>
      <w:r w:rsidR="001B7AE2" w:rsidRPr="006E485B">
        <w:rPr>
          <w:rFonts w:eastAsia="Times New Roman" w:cs="Calibri"/>
        </w:rPr>
        <w:instrText xml:space="preserve"> ADDIN EN.CITE </w:instrText>
      </w:r>
      <w:r w:rsidR="007F59CB" w:rsidRPr="006E485B">
        <w:rPr>
          <w:rFonts w:eastAsia="Times New Roman" w:cs="Calibri"/>
        </w:rPr>
        <w:fldChar w:fldCharType="begin">
          <w:fldData xml:space="preserve">PEVuZE5vdGU+PENpdGU+PEF1dGhvcj5Sb29zc2luazwvQXV0aG9yPjxZZWFyPjIwMTI8L1llYXI+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</w:fldData>
        </w:fldChar>
      </w:r>
      <w:r w:rsidR="001B7AE2" w:rsidRPr="006E485B">
        <w:rPr>
          <w:rFonts w:eastAsia="Times New Roman" w:cs="Calibri"/>
        </w:rPr>
        <w:instrText xml:space="preserve"> ADDIN EN.CITE.DATA </w:instrText>
      </w:r>
      <w:r w:rsidR="007F59CB" w:rsidRPr="006E485B">
        <w:rPr>
          <w:rFonts w:eastAsia="Times New Roman" w:cs="Calibri"/>
        </w:rPr>
      </w:r>
      <w:r w:rsidR="007F59CB" w:rsidRPr="006E485B">
        <w:rPr>
          <w:rFonts w:eastAsia="Times New Roman" w:cs="Calibri"/>
        </w:rPr>
        <w:fldChar w:fldCharType="end"/>
      </w:r>
      <w:r w:rsidR="007F59CB" w:rsidRPr="006E485B">
        <w:rPr>
          <w:rFonts w:eastAsia="Times New Roman" w:cs="Calibri"/>
        </w:rPr>
      </w:r>
      <w:r w:rsidR="007F59CB" w:rsidRPr="006E485B">
        <w:rPr>
          <w:rFonts w:eastAsia="Times New Roman" w:cs="Calibri"/>
        </w:rPr>
        <w:fldChar w:fldCharType="separate"/>
      </w:r>
      <w:r w:rsidRPr="006E485B">
        <w:rPr>
          <w:rFonts w:eastAsia="Times New Roman" w:cs="Calibri"/>
          <w:noProof/>
        </w:rPr>
        <w:t>[20]</w:t>
      </w:r>
      <w:r w:rsidR="007F59CB" w:rsidRPr="006E485B">
        <w:rPr>
          <w:rFonts w:eastAsia="Times New Roman" w:cs="Calibri"/>
        </w:rPr>
        <w:fldChar w:fldCharType="end"/>
      </w:r>
      <w:r w:rsidRPr="006E485B">
        <w:rPr>
          <w:rFonts w:eastAsia="Times New Roman" w:cs="Calibri"/>
        </w:rPr>
        <w:t xml:space="preserve">. </w:t>
      </w:r>
      <w:r w:rsidR="00FB3066" w:rsidRPr="00EE0C76">
        <w:rPr>
          <w:rFonts w:eastAsia="Times New Roman" w:cs="Calibri"/>
        </w:rPr>
        <w:t xml:space="preserve">Increased ATR expression has also been implicated in the pathogenesis of cervical cancer with an increased copy </w:t>
      </w:r>
      <w:r w:rsidR="00FB3066" w:rsidRPr="00EE0C76">
        <w:rPr>
          <w:rFonts w:eastAsia="Times New Roman" w:cs="Calibri"/>
        </w:rPr>
        <w:lastRenderedPageBreak/>
        <w:t xml:space="preserve">number found in cervical cancer specimens </w:t>
      </w:r>
      <w:r w:rsidR="007F59CB" w:rsidRPr="00EE0C76">
        <w:rPr>
          <w:rFonts w:eastAsia="Times New Roman" w:cs="Calibri"/>
        </w:rPr>
        <w:fldChar w:fldCharType="begin">
          <w:fldData xml:space="preserve">PEVuZE5vdGU+PENpdGU+PEF1dGhvcj5Sb3ljaG93ZGh1cnk8L0F1dGhvcj48WWVhcj4yMDE3PC9Z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</w:fldData>
        </w:fldChar>
      </w:r>
      <w:r w:rsidR="00FB3066" w:rsidRPr="00EE0C76">
        <w:rPr>
          <w:rFonts w:eastAsia="Times New Roman" w:cs="Calibri"/>
        </w:rPr>
        <w:instrText xml:space="preserve"> ADDIN EN.CITE </w:instrText>
      </w:r>
      <w:r w:rsidR="007F59CB" w:rsidRPr="00EE0C76">
        <w:rPr>
          <w:rFonts w:eastAsia="Times New Roman" w:cs="Calibri"/>
        </w:rPr>
        <w:fldChar w:fldCharType="begin">
          <w:fldData xml:space="preserve">PEVuZE5vdGU+PENpdGU+PEF1dGhvcj5Sb3ljaG93ZGh1cnk8L0F1dGhvcj48WWVhcj4yMDE3PC9Z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</w:fldData>
        </w:fldChar>
      </w:r>
      <w:r w:rsidR="00FB3066" w:rsidRPr="00EE0C76">
        <w:rPr>
          <w:rFonts w:eastAsia="Times New Roman" w:cs="Calibri"/>
        </w:rPr>
        <w:instrText xml:space="preserve"> ADDIN EN.CITE.DATA </w:instrText>
      </w:r>
      <w:r w:rsidR="007F59CB" w:rsidRPr="00EE0C76">
        <w:rPr>
          <w:rFonts w:eastAsia="Times New Roman" w:cs="Calibri"/>
        </w:rPr>
      </w:r>
      <w:r w:rsidR="007F59CB" w:rsidRPr="00EE0C76">
        <w:rPr>
          <w:rFonts w:eastAsia="Times New Roman" w:cs="Calibri"/>
        </w:rPr>
        <w:fldChar w:fldCharType="end"/>
      </w:r>
      <w:r w:rsidR="007F59CB" w:rsidRPr="00EE0C76">
        <w:rPr>
          <w:rFonts w:eastAsia="Times New Roman" w:cs="Calibri"/>
        </w:rPr>
      </w:r>
      <w:r w:rsidR="007F59CB" w:rsidRPr="00EE0C76">
        <w:rPr>
          <w:rFonts w:eastAsia="Times New Roman" w:cs="Calibri"/>
        </w:rPr>
        <w:fldChar w:fldCharType="separate"/>
      </w:r>
      <w:r w:rsidR="00FB3066" w:rsidRPr="00EE0C76">
        <w:rPr>
          <w:rFonts w:eastAsia="Times New Roman" w:cs="Calibri"/>
          <w:noProof/>
        </w:rPr>
        <w:t>[21]</w:t>
      </w:r>
      <w:r w:rsidR="007F59CB" w:rsidRPr="00EE0C76">
        <w:rPr>
          <w:rFonts w:eastAsia="Times New Roman" w:cs="Calibri"/>
        </w:rPr>
        <w:fldChar w:fldCharType="end"/>
      </w:r>
      <w:r w:rsidR="00FB3066" w:rsidRPr="00EE0C76">
        <w:rPr>
          <w:rFonts w:eastAsia="Times New Roman" w:cs="Calibri"/>
        </w:rPr>
        <w:t>.</w:t>
      </w:r>
      <w:r w:rsidR="009351F1" w:rsidRPr="008B59B9">
        <w:rPr>
          <w:rFonts w:eastAsia="Times New Roman" w:cs="Calibri"/>
          <w:u w:val="single"/>
        </w:rPr>
        <w:t xml:space="preserve"> </w:t>
      </w:r>
      <w:r w:rsidRPr="006E485B">
        <w:rPr>
          <w:rFonts w:eastAsia="Times New Roman" w:cs="Calibri"/>
        </w:rPr>
        <w:t>P</w:t>
      </w:r>
      <w:r w:rsidRPr="006E485B">
        <w:rPr>
          <w:rFonts w:eastAsia="Times New Roman" w:cs="Times New Roman"/>
        </w:rPr>
        <w:t>re-clinical stud</w:t>
      </w:r>
      <w:r w:rsidR="00F36D58" w:rsidRPr="006E485B">
        <w:rPr>
          <w:rFonts w:eastAsia="Times New Roman" w:cs="Times New Roman"/>
        </w:rPr>
        <w:t xml:space="preserve">ies </w:t>
      </w:r>
      <w:r w:rsidRPr="006E485B">
        <w:rPr>
          <w:rFonts w:eastAsia="Times New Roman" w:cs="Times New Roman"/>
        </w:rPr>
        <w:t>demon</w:t>
      </w:r>
      <w:r w:rsidR="00F36D58" w:rsidRPr="006E485B">
        <w:rPr>
          <w:rFonts w:eastAsia="Times New Roman" w:cs="Times New Roman"/>
        </w:rPr>
        <w:t>strate</w:t>
      </w:r>
      <w:r w:rsidRPr="006E485B">
        <w:rPr>
          <w:rFonts w:eastAsia="Times New Roman" w:cs="Times New Roman"/>
        </w:rPr>
        <w:t xml:space="preserve"> the radiosensitising effect of ATM</w:t>
      </w:r>
      <w:r w:rsidR="00D77CA7" w:rsidRPr="006E485B">
        <w:rPr>
          <w:rFonts w:eastAsia="Times New Roman" w:cs="Times New Roman"/>
        </w:rPr>
        <w:t>/ATR</w:t>
      </w:r>
      <w:r w:rsidRPr="006E485B">
        <w:rPr>
          <w:rFonts w:eastAsia="Times New Roman" w:cs="Times New Roman"/>
        </w:rPr>
        <w:t xml:space="preserve"> inhibition</w:t>
      </w:r>
      <w:r w:rsidR="00D77CA7" w:rsidRPr="006E485B">
        <w:rPr>
          <w:rFonts w:eastAsia="Times New Roman" w:cs="Times New Roman"/>
        </w:rPr>
        <w:t xml:space="preserve"> </w:t>
      </w:r>
      <w:r w:rsidR="00D77CA7" w:rsidRPr="006E485B">
        <w:rPr>
          <w:rFonts w:eastAsia="Times New Roman" w:cs="Times New Roman"/>
          <w:i/>
        </w:rPr>
        <w:t>in vitro</w:t>
      </w:r>
      <w:r w:rsidRPr="006E485B">
        <w:rPr>
          <w:rFonts w:eastAsia="Times New Roman" w:cs="Times New Roman"/>
        </w:rPr>
        <w:t xml:space="preserve"> </w:t>
      </w:r>
      <w:r w:rsidR="007F59CB" w:rsidRPr="006E485B">
        <w:rPr>
          <w:rFonts w:eastAsia="Times New Roman" w:cs="Times New Roman"/>
        </w:rPr>
        <w:fldChar w:fldCharType="begin">
          <w:fldData xml:space="preserve">PEVuZE5vdGU+PENpdGU+PEF1dGhvcj5QcmljZTwvQXV0aG9yPjxZZWFyPjE5OTY8L1llYXI+PFJl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yNDYtNTA8L3BhZ2VzPjx2b2x1bWU+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</w:fldData>
        </w:fldChar>
      </w:r>
      <w:r w:rsidR="00FB3066" w:rsidRPr="006E485B">
        <w:rPr>
          <w:rFonts w:eastAsia="Times New Roman" w:cs="Times New Roman"/>
        </w:rPr>
        <w:instrText xml:space="preserve"> ADDIN EN.CITE </w:instrText>
      </w:r>
      <w:r w:rsidR="007F59CB" w:rsidRPr="006E485B">
        <w:rPr>
          <w:rFonts w:eastAsia="Times New Roman" w:cs="Times New Roman"/>
        </w:rPr>
        <w:fldChar w:fldCharType="begin">
          <w:fldData xml:space="preserve">PEVuZE5vdGU+PENpdGU+PEF1dGhvcj5QcmljZTwvQXV0aG9yPjxZZWFyPjE5OTY8L1llYXI+PFJl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yNDYtNTA8L3BhZ2VzPjx2b2x1bWU+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</w:fldData>
        </w:fldChar>
      </w:r>
      <w:r w:rsidR="00FB3066" w:rsidRPr="006E485B">
        <w:rPr>
          <w:rFonts w:eastAsia="Times New Roman" w:cs="Times New Roman"/>
        </w:rPr>
        <w:instrText xml:space="preserve"> ADDIN EN.CITE.DATA </w:instrText>
      </w:r>
      <w:r w:rsidR="007F59CB" w:rsidRPr="006E485B">
        <w:rPr>
          <w:rFonts w:eastAsia="Times New Roman" w:cs="Times New Roman"/>
        </w:rPr>
      </w:r>
      <w:r w:rsidR="007F59CB" w:rsidRPr="006E485B">
        <w:rPr>
          <w:rFonts w:eastAsia="Times New Roman" w:cs="Times New Roman"/>
        </w:rPr>
        <w:fldChar w:fldCharType="end"/>
      </w:r>
      <w:r w:rsidR="007F59CB" w:rsidRPr="006E485B">
        <w:rPr>
          <w:rFonts w:eastAsia="Times New Roman" w:cs="Times New Roman"/>
        </w:rPr>
      </w:r>
      <w:r w:rsidR="007F59CB" w:rsidRPr="006E485B">
        <w:rPr>
          <w:rFonts w:eastAsia="Times New Roman" w:cs="Times New Roman"/>
        </w:rPr>
        <w:fldChar w:fldCharType="separate"/>
      </w:r>
      <w:r w:rsidR="00FB3066" w:rsidRPr="006E485B">
        <w:rPr>
          <w:rFonts w:eastAsia="Times New Roman" w:cs="Times New Roman"/>
          <w:noProof/>
        </w:rPr>
        <w:t>[22-24]</w:t>
      </w:r>
      <w:r w:rsidR="007F59CB" w:rsidRPr="006E485B">
        <w:rPr>
          <w:rFonts w:eastAsia="Times New Roman" w:cs="Times New Roman"/>
        </w:rPr>
        <w:fldChar w:fldCharType="end"/>
      </w:r>
      <w:r w:rsidR="00F36D58" w:rsidRPr="006E485B">
        <w:rPr>
          <w:rFonts w:eastAsia="Times New Roman" w:cs="Times New Roman"/>
        </w:rPr>
        <w:t xml:space="preserve"> </w:t>
      </w:r>
      <w:r w:rsidR="007F59CB" w:rsidRPr="006E485B">
        <w:rPr>
          <w:rFonts w:eastAsia="Times New Roman" w:cs="Times New Roman"/>
        </w:rPr>
        <w:fldChar w:fldCharType="begin">
          <w:fldData xml:space="preserve">PEVuZE5vdGU+PENpdGU+PEF1dGhvcj5UZW5nPC9BdXRob3I+PFllYXI+MjAxNTwvWWVhcj48UmVj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</w:fldData>
        </w:fldChar>
      </w:r>
      <w:r w:rsidR="00FB3066" w:rsidRPr="006E485B">
        <w:rPr>
          <w:rFonts w:eastAsia="Times New Roman" w:cs="Times New Roman"/>
        </w:rPr>
        <w:instrText xml:space="preserve"> ADDIN EN.CITE </w:instrText>
      </w:r>
      <w:r w:rsidR="007F59CB" w:rsidRPr="006E485B">
        <w:rPr>
          <w:rFonts w:eastAsia="Times New Roman" w:cs="Times New Roman"/>
        </w:rPr>
        <w:fldChar w:fldCharType="begin">
          <w:fldData xml:space="preserve">PEVuZE5vdGU+PENpdGU+PEF1dGhvcj5UZW5nPC9BdXRob3I+PFllYXI+MjAxNTwvWWVhcj48UmVj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</w:fldData>
        </w:fldChar>
      </w:r>
      <w:r w:rsidR="00FB3066" w:rsidRPr="006E485B">
        <w:rPr>
          <w:rFonts w:eastAsia="Times New Roman" w:cs="Times New Roman"/>
        </w:rPr>
        <w:instrText xml:space="preserve"> ADDIN EN.CITE.DATA </w:instrText>
      </w:r>
      <w:r w:rsidR="007F59CB" w:rsidRPr="006E485B">
        <w:rPr>
          <w:rFonts w:eastAsia="Times New Roman" w:cs="Times New Roman"/>
        </w:rPr>
      </w:r>
      <w:r w:rsidR="007F59CB" w:rsidRPr="006E485B">
        <w:rPr>
          <w:rFonts w:eastAsia="Times New Roman" w:cs="Times New Roman"/>
        </w:rPr>
        <w:fldChar w:fldCharType="end"/>
      </w:r>
      <w:r w:rsidR="007F59CB" w:rsidRPr="006E485B">
        <w:rPr>
          <w:rFonts w:eastAsia="Times New Roman" w:cs="Times New Roman"/>
        </w:rPr>
      </w:r>
      <w:r w:rsidR="007F59CB" w:rsidRPr="006E485B">
        <w:rPr>
          <w:rFonts w:eastAsia="Times New Roman" w:cs="Times New Roman"/>
        </w:rPr>
        <w:fldChar w:fldCharType="separate"/>
      </w:r>
      <w:r w:rsidR="00FB3066" w:rsidRPr="006E485B">
        <w:rPr>
          <w:rFonts w:eastAsia="Times New Roman" w:cs="Times New Roman"/>
          <w:noProof/>
        </w:rPr>
        <w:t>[25]</w:t>
      </w:r>
      <w:r w:rsidR="007F59CB" w:rsidRPr="006E485B">
        <w:rPr>
          <w:rFonts w:eastAsia="Times New Roman" w:cs="Times New Roman"/>
        </w:rPr>
        <w:fldChar w:fldCharType="end"/>
      </w:r>
      <w:r w:rsidRPr="006E485B">
        <w:rPr>
          <w:rFonts w:eastAsia="Times New Roman" w:cs="Times New Roman"/>
        </w:rPr>
        <w:t>.</w:t>
      </w:r>
    </w:p>
    <w:p w14:paraId="2E98DE53" w14:textId="13ACE9B6" w:rsidR="00E24DF2" w:rsidRPr="006E485B" w:rsidRDefault="00E71A5D" w:rsidP="007A0FA6">
      <w:pPr>
        <w:spacing w:after="200" w:line="276" w:lineRule="auto"/>
        <w:rPr>
          <w:rFonts w:eastAsia="Times New Roman" w:cs="Calibri"/>
          <w:lang w:eastAsia="en-GB"/>
        </w:rPr>
      </w:pPr>
      <w:r w:rsidRPr="006E485B">
        <w:rPr>
          <w:rFonts w:eastAsia="Times New Roman" w:cs="Times New Roman"/>
        </w:rPr>
        <w:t xml:space="preserve">The development of ATR/ATM inhibitors in cervical cancer has been extensively reviewed </w:t>
      </w:r>
      <w:r w:rsidR="007F59CB" w:rsidRPr="006E485B">
        <w:rPr>
          <w:rFonts w:eastAsia="Times New Roman" w:cs="Times New Roman"/>
        </w:rPr>
        <w:fldChar w:fldCharType="begin">
          <w:fldData xml:space="preserve">PEVuZE5vdGU+PENpdGU+PEF1dGhvcj5XaWVyaW5nYTwvQXV0aG9yPjxZZWFyPjIwMTY8L1llYXI+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</w:fldData>
        </w:fldChar>
      </w:r>
      <w:r w:rsidR="00FB3066" w:rsidRPr="006E485B">
        <w:rPr>
          <w:rFonts w:eastAsia="Times New Roman" w:cs="Times New Roman"/>
        </w:rPr>
        <w:instrText xml:space="preserve"> ADDIN EN.CITE </w:instrText>
      </w:r>
      <w:r w:rsidR="007F59CB" w:rsidRPr="006E485B">
        <w:rPr>
          <w:rFonts w:eastAsia="Times New Roman" w:cs="Times New Roman"/>
        </w:rPr>
        <w:fldChar w:fldCharType="begin">
          <w:fldData xml:space="preserve">PEVuZE5vdGU+PENpdGU+PEF1dGhvcj5XaWVyaW5nYTwvQXV0aG9yPjxZZWFyPjIwMTY8L1llYXI+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</w:fldData>
        </w:fldChar>
      </w:r>
      <w:r w:rsidR="00FB3066" w:rsidRPr="006E485B">
        <w:rPr>
          <w:rFonts w:eastAsia="Times New Roman" w:cs="Times New Roman"/>
        </w:rPr>
        <w:instrText xml:space="preserve"> ADDIN EN.CITE.DATA </w:instrText>
      </w:r>
      <w:r w:rsidR="007F59CB" w:rsidRPr="006E485B">
        <w:rPr>
          <w:rFonts w:eastAsia="Times New Roman" w:cs="Times New Roman"/>
        </w:rPr>
      </w:r>
      <w:r w:rsidR="007F59CB" w:rsidRPr="006E485B">
        <w:rPr>
          <w:rFonts w:eastAsia="Times New Roman" w:cs="Times New Roman"/>
        </w:rPr>
        <w:fldChar w:fldCharType="end"/>
      </w:r>
      <w:r w:rsidR="007F59CB" w:rsidRPr="006E485B">
        <w:rPr>
          <w:rFonts w:eastAsia="Times New Roman" w:cs="Times New Roman"/>
        </w:rPr>
      </w:r>
      <w:r w:rsidR="007F59CB" w:rsidRPr="006E485B">
        <w:rPr>
          <w:rFonts w:eastAsia="Times New Roman" w:cs="Times New Roman"/>
        </w:rPr>
        <w:fldChar w:fldCharType="separate"/>
      </w:r>
      <w:r w:rsidR="00FB3066" w:rsidRPr="006E485B">
        <w:rPr>
          <w:rFonts w:eastAsia="Times New Roman" w:cs="Times New Roman"/>
          <w:noProof/>
        </w:rPr>
        <w:t>[26]</w:t>
      </w:r>
      <w:r w:rsidR="007F59CB" w:rsidRPr="006E485B">
        <w:rPr>
          <w:rFonts w:eastAsia="Times New Roman" w:cs="Times New Roman"/>
        </w:rPr>
        <w:fldChar w:fldCharType="end"/>
      </w:r>
      <w:r w:rsidRPr="006E485B">
        <w:rPr>
          <w:rFonts w:eastAsia="Times New Roman" w:cs="Times New Roman"/>
        </w:rPr>
        <w:t xml:space="preserve">. Notably, pre-clinical observations have demonstrated that p53 deficient cells have increased sensitivity to ATR inhibitor VE-821 due to increased reliance on ATR-mediated checkpoint control following the loss of p53 </w:t>
      </w:r>
      <w:r w:rsidR="007F59CB" w:rsidRPr="006E485B">
        <w:rPr>
          <w:rFonts w:eastAsia="Times New Roman" w:cs="Times New Roman"/>
        </w:rPr>
        <w:fldChar w:fldCharType="begin">
          <w:fldData xml:space="preserve">PEVuZE5vdGU+PENpdGU+PEF1dGhvcj5SZWFwZXI8L0F1dGhvcj48WWVhcj4yMDExPC9ZZWFyPjxS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</w:fldData>
        </w:fldChar>
      </w:r>
      <w:r w:rsidR="00FB3066" w:rsidRPr="006E485B">
        <w:rPr>
          <w:rFonts w:eastAsia="Times New Roman" w:cs="Times New Roman"/>
        </w:rPr>
        <w:instrText xml:space="preserve"> ADDIN EN.CITE </w:instrText>
      </w:r>
      <w:r w:rsidR="007F59CB" w:rsidRPr="006E485B">
        <w:rPr>
          <w:rFonts w:eastAsia="Times New Roman" w:cs="Times New Roman"/>
        </w:rPr>
        <w:fldChar w:fldCharType="begin">
          <w:fldData xml:space="preserve">PEVuZE5vdGU+PENpdGU+PEF1dGhvcj5SZWFwZXI8L0F1dGhvcj48WWVhcj4yMDExPC9ZZWFyPjxS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</w:fldData>
        </w:fldChar>
      </w:r>
      <w:r w:rsidR="00FB3066" w:rsidRPr="006E485B">
        <w:rPr>
          <w:rFonts w:eastAsia="Times New Roman" w:cs="Times New Roman"/>
        </w:rPr>
        <w:instrText xml:space="preserve"> ADDIN EN.CITE.DATA </w:instrText>
      </w:r>
      <w:r w:rsidR="007F59CB" w:rsidRPr="006E485B">
        <w:rPr>
          <w:rFonts w:eastAsia="Times New Roman" w:cs="Times New Roman"/>
        </w:rPr>
      </w:r>
      <w:r w:rsidR="007F59CB" w:rsidRPr="006E485B">
        <w:rPr>
          <w:rFonts w:eastAsia="Times New Roman" w:cs="Times New Roman"/>
        </w:rPr>
        <w:fldChar w:fldCharType="end"/>
      </w:r>
      <w:r w:rsidR="007F59CB" w:rsidRPr="006E485B">
        <w:rPr>
          <w:rFonts w:eastAsia="Times New Roman" w:cs="Times New Roman"/>
        </w:rPr>
      </w:r>
      <w:r w:rsidR="007F59CB" w:rsidRPr="006E485B">
        <w:rPr>
          <w:rFonts w:eastAsia="Times New Roman" w:cs="Times New Roman"/>
        </w:rPr>
        <w:fldChar w:fldCharType="separate"/>
      </w:r>
      <w:r w:rsidR="00FB3066" w:rsidRPr="006E485B">
        <w:rPr>
          <w:rFonts w:eastAsia="Times New Roman" w:cs="Times New Roman"/>
          <w:noProof/>
        </w:rPr>
        <w:t>[27]</w:t>
      </w:r>
      <w:r w:rsidR="007F59CB" w:rsidRPr="006E485B">
        <w:rPr>
          <w:rFonts w:eastAsia="Times New Roman" w:cs="Times New Roman"/>
        </w:rPr>
        <w:fldChar w:fldCharType="end"/>
      </w:r>
      <w:r w:rsidRPr="006E485B">
        <w:rPr>
          <w:rFonts w:eastAsia="Times New Roman" w:cs="Times New Roman"/>
        </w:rPr>
        <w:t xml:space="preserve"> </w:t>
      </w:r>
      <w:r w:rsidR="007F59CB" w:rsidRPr="006E485B">
        <w:rPr>
          <w:rFonts w:eastAsia="Times New Roman" w:cs="Times New Roman"/>
        </w:rPr>
        <w:fldChar w:fldCharType="begin">
          <w:fldData xml:space="preserve">PEVuZE5vdGU+PENpdGU+PEF1dGhvcj5DaGFycmllcjwvQXV0aG9yPjxZZWFyPjIwMTE8L1llYXI+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</w:fldData>
        </w:fldChar>
      </w:r>
      <w:r w:rsidR="00FB3066" w:rsidRPr="006E485B">
        <w:rPr>
          <w:rFonts w:eastAsia="Times New Roman" w:cs="Times New Roman"/>
        </w:rPr>
        <w:instrText xml:space="preserve"> ADDIN EN.CITE </w:instrText>
      </w:r>
      <w:r w:rsidR="007F59CB" w:rsidRPr="006E485B">
        <w:rPr>
          <w:rFonts w:eastAsia="Times New Roman" w:cs="Times New Roman"/>
        </w:rPr>
        <w:fldChar w:fldCharType="begin">
          <w:fldData xml:space="preserve">PEVuZE5vdGU+PENpdGU+PEF1dGhvcj5DaGFycmllcjwvQXV0aG9yPjxZZWFyPjIwMTE8L1llYXI+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</w:fldData>
        </w:fldChar>
      </w:r>
      <w:r w:rsidR="00FB3066" w:rsidRPr="006E485B">
        <w:rPr>
          <w:rFonts w:eastAsia="Times New Roman" w:cs="Times New Roman"/>
        </w:rPr>
        <w:instrText xml:space="preserve"> ADDIN EN.CITE.DATA </w:instrText>
      </w:r>
      <w:r w:rsidR="007F59CB" w:rsidRPr="006E485B">
        <w:rPr>
          <w:rFonts w:eastAsia="Times New Roman" w:cs="Times New Roman"/>
        </w:rPr>
      </w:r>
      <w:r w:rsidR="007F59CB" w:rsidRPr="006E485B">
        <w:rPr>
          <w:rFonts w:eastAsia="Times New Roman" w:cs="Times New Roman"/>
        </w:rPr>
        <w:fldChar w:fldCharType="end"/>
      </w:r>
      <w:r w:rsidR="007F59CB" w:rsidRPr="006E485B">
        <w:rPr>
          <w:rFonts w:eastAsia="Times New Roman" w:cs="Times New Roman"/>
        </w:rPr>
      </w:r>
      <w:r w:rsidR="007F59CB" w:rsidRPr="006E485B">
        <w:rPr>
          <w:rFonts w:eastAsia="Times New Roman" w:cs="Times New Roman"/>
        </w:rPr>
        <w:fldChar w:fldCharType="separate"/>
      </w:r>
      <w:r w:rsidR="00FB3066" w:rsidRPr="006E485B">
        <w:rPr>
          <w:rFonts w:eastAsia="Times New Roman" w:cs="Times New Roman"/>
          <w:noProof/>
        </w:rPr>
        <w:t>[28]</w:t>
      </w:r>
      <w:r w:rsidR="007F59CB" w:rsidRPr="006E485B">
        <w:rPr>
          <w:rFonts w:eastAsia="Times New Roman" w:cs="Times New Roman"/>
        </w:rPr>
        <w:fldChar w:fldCharType="end"/>
      </w:r>
      <w:r w:rsidRPr="006E485B">
        <w:rPr>
          <w:rFonts w:eastAsia="Times New Roman" w:cs="Times New Roman"/>
        </w:rPr>
        <w:t>. This may also be applicable to cells with abrogated p53 due to HPV infection.</w:t>
      </w:r>
      <w:r w:rsidR="00164839" w:rsidRPr="006E485B">
        <w:rPr>
          <w:rFonts w:eastAsia="Times New Roman" w:cs="Times New Roman"/>
        </w:rPr>
        <w:t xml:space="preserve"> </w:t>
      </w:r>
      <w:r w:rsidRPr="006E485B">
        <w:rPr>
          <w:rFonts w:eastAsia="Times New Roman" w:cs="Calibri"/>
          <w:lang w:eastAsia="en-GB"/>
        </w:rPr>
        <w:t>Several p</w:t>
      </w:r>
      <w:r w:rsidRPr="006E485B">
        <w:rPr>
          <w:rFonts w:eastAsia="Times New Roman" w:cs="Times New Roman"/>
        </w:rPr>
        <w:t>hase I studies are underway with ATR (AZD6738, VX-970) and ATM (</w:t>
      </w:r>
      <w:r w:rsidRPr="006E485B">
        <w:t xml:space="preserve">AZD0156) </w:t>
      </w:r>
      <w:r w:rsidRPr="006E485B">
        <w:rPr>
          <w:rFonts w:eastAsia="Times New Roman" w:cs="Times New Roman"/>
        </w:rPr>
        <w:t>inhibitors in advanced solid malig</w:t>
      </w:r>
      <w:r w:rsidR="004B4DB8" w:rsidRPr="006E485B">
        <w:rPr>
          <w:rFonts w:eastAsia="Times New Roman" w:cs="Times New Roman"/>
        </w:rPr>
        <w:t>nancies</w:t>
      </w:r>
      <w:r w:rsidRPr="006E485B">
        <w:rPr>
          <w:rFonts w:eastAsia="Times New Roman" w:cs="Times New Roman"/>
        </w:rPr>
        <w:t>, however none to date specifically in cervical cancer.</w:t>
      </w:r>
      <w:r w:rsidRPr="006E485B">
        <w:rPr>
          <w:rFonts w:eastAsia="Times New Roman" w:cs="Calibri"/>
          <w:lang w:eastAsia="en-GB"/>
        </w:rPr>
        <w:t xml:space="preserve"> An inhibitor of Chk1 (a downstream kinase of ATR) has also been developed </w:t>
      </w:r>
      <w:r w:rsidRPr="006E485B">
        <w:rPr>
          <w:rFonts w:eastAsia="Times New Roman" w:cs="Times New Roman"/>
        </w:rPr>
        <w:t>(LY2606368). A</w:t>
      </w:r>
      <w:r w:rsidRPr="006E485B">
        <w:rPr>
          <w:rFonts w:eastAsia="Times New Roman" w:cs="Calibri"/>
          <w:lang w:eastAsia="en-GB"/>
        </w:rPr>
        <w:t xml:space="preserve"> Phase I trial </w:t>
      </w:r>
      <w:r w:rsidRPr="006E485B">
        <w:rPr>
          <w:rFonts w:eastAsia="Times New Roman" w:cs="Times New Roman"/>
        </w:rPr>
        <w:t xml:space="preserve">in squamous cell cancers </w:t>
      </w:r>
      <w:r w:rsidRPr="006E485B">
        <w:rPr>
          <w:rFonts w:eastAsia="Times New Roman" w:cs="Calibri"/>
          <w:lang w:eastAsia="en-GB"/>
        </w:rPr>
        <w:t>suggest a favourable toxicity with this drug</w:t>
      </w:r>
      <w:r w:rsidR="00FA7249" w:rsidRPr="006E485B">
        <w:rPr>
          <w:rFonts w:eastAsia="Times New Roman" w:cs="Calibri"/>
          <w:lang w:eastAsia="en-GB"/>
        </w:rPr>
        <w:t xml:space="preserve"> </w:t>
      </w:r>
      <w:r w:rsidR="00FA7249" w:rsidRPr="006E485B">
        <w:rPr>
          <w:rFonts w:eastAsia="Times New Roman" w:cs="Calibri"/>
          <w:lang w:eastAsia="en-GB"/>
        </w:rPr>
        <w:fldChar w:fldCharType="begin">
          <w:fldData xml:space="preserve">PEVuZE5vdGU+PENpdGU+PEF1dGhvcj5Ib25nPC9BdXRob3I+PFllYXI+MjAxNjwvWWVhcj48UmVj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</w:fldData>
        </w:fldChar>
      </w:r>
      <w:r w:rsidR="00FA7249" w:rsidRPr="006E485B">
        <w:rPr>
          <w:rFonts w:eastAsia="Times New Roman" w:cs="Calibri"/>
          <w:lang w:eastAsia="en-GB"/>
        </w:rPr>
        <w:instrText xml:space="preserve"> ADDIN EN.CITE </w:instrText>
      </w:r>
      <w:r w:rsidR="00FA7249" w:rsidRPr="006E485B">
        <w:rPr>
          <w:rFonts w:eastAsia="Times New Roman" w:cs="Calibri"/>
          <w:lang w:eastAsia="en-GB"/>
        </w:rPr>
        <w:fldChar w:fldCharType="begin">
          <w:fldData xml:space="preserve">PEVuZE5vdGU+PENpdGU+PEF1dGhvcj5Ib25nPC9BdXRob3I+PFllYXI+MjAxNjwvWWVhcj48UmVj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</w:fldData>
        </w:fldChar>
      </w:r>
      <w:r w:rsidR="00FA7249" w:rsidRPr="006E485B">
        <w:rPr>
          <w:rFonts w:eastAsia="Times New Roman" w:cs="Calibri"/>
          <w:lang w:eastAsia="en-GB"/>
        </w:rPr>
        <w:instrText xml:space="preserve"> ADDIN EN.CITE.DATA </w:instrText>
      </w:r>
      <w:r w:rsidR="00FA7249" w:rsidRPr="006E485B">
        <w:rPr>
          <w:rFonts w:eastAsia="Times New Roman" w:cs="Calibri"/>
          <w:lang w:eastAsia="en-GB"/>
        </w:rPr>
      </w:r>
      <w:r w:rsidR="00FA7249" w:rsidRPr="006E485B">
        <w:rPr>
          <w:rFonts w:eastAsia="Times New Roman" w:cs="Calibri"/>
          <w:lang w:eastAsia="en-GB"/>
        </w:rPr>
        <w:fldChar w:fldCharType="end"/>
      </w:r>
      <w:r w:rsidR="00FA7249" w:rsidRPr="006E485B">
        <w:rPr>
          <w:rFonts w:eastAsia="Times New Roman" w:cs="Calibri"/>
          <w:lang w:eastAsia="en-GB"/>
        </w:rPr>
      </w:r>
      <w:r w:rsidR="00FA7249" w:rsidRPr="006E485B">
        <w:rPr>
          <w:rFonts w:eastAsia="Times New Roman" w:cs="Calibri"/>
          <w:lang w:eastAsia="en-GB"/>
        </w:rPr>
        <w:fldChar w:fldCharType="separate"/>
      </w:r>
      <w:r w:rsidR="00FA7249" w:rsidRPr="006E485B">
        <w:rPr>
          <w:rFonts w:eastAsia="Times New Roman" w:cs="Calibri"/>
          <w:noProof/>
          <w:lang w:eastAsia="en-GB"/>
        </w:rPr>
        <w:t>[29]</w:t>
      </w:r>
      <w:r w:rsidR="00FA7249" w:rsidRPr="006E485B">
        <w:rPr>
          <w:rFonts w:eastAsia="Times New Roman" w:cs="Calibri"/>
          <w:lang w:eastAsia="en-GB"/>
        </w:rPr>
        <w:fldChar w:fldCharType="end"/>
      </w:r>
      <w:r w:rsidRPr="006E485B">
        <w:rPr>
          <w:rFonts w:eastAsia="Times New Roman" w:cs="Calibri"/>
          <w:lang w:eastAsia="en-GB"/>
        </w:rPr>
        <w:t xml:space="preserve">. </w:t>
      </w:r>
    </w:p>
    <w:p w14:paraId="45B21123" w14:textId="77777777" w:rsidR="00B237AA" w:rsidRPr="00EE0C76" w:rsidRDefault="007F59CB" w:rsidP="007A0FA6">
      <w:pPr>
        <w:spacing w:after="200" w:line="276" w:lineRule="auto"/>
        <w:rPr>
          <w:rFonts w:eastAsia="Times New Roman" w:cs="Calibri"/>
          <w:b/>
          <w:i/>
          <w:lang w:eastAsia="en-GB"/>
        </w:rPr>
      </w:pPr>
      <w:r w:rsidRPr="00EE0C76">
        <w:rPr>
          <w:rFonts w:eastAsia="Times New Roman" w:cs="Calibri"/>
          <w:b/>
          <w:i/>
          <w:lang w:eastAsia="en-GB"/>
        </w:rPr>
        <w:t>DNA-PK Inhibition</w:t>
      </w:r>
    </w:p>
    <w:p w14:paraId="00F70F5D" w14:textId="3EFB2F29" w:rsidR="00144198" w:rsidRPr="00EE0C76" w:rsidRDefault="00B237AA" w:rsidP="00DC000F">
      <w:pPr>
        <w:rPr>
          <w:rFonts w:eastAsia="Times New Roman" w:cs="Times New Roman"/>
        </w:rPr>
      </w:pPr>
      <w:r w:rsidRPr="00EE0C76">
        <w:rPr>
          <w:rFonts w:eastAsia="Times New Roman" w:cs="Calibri"/>
          <w:lang w:eastAsia="en-GB"/>
        </w:rPr>
        <w:t>DNA-PK overexpression has been implicated in radio-resistant cervical tumours</w:t>
      </w:r>
      <w:r w:rsidR="007C787C" w:rsidRPr="00EE0C76">
        <w:rPr>
          <w:rFonts w:eastAsia="Times New Roman" w:cs="Calibri"/>
          <w:lang w:eastAsia="en-GB"/>
        </w:rPr>
        <w:t xml:space="preserve"> </w:t>
      </w:r>
      <w:r w:rsidR="007F59CB" w:rsidRPr="00EE0C76">
        <w:rPr>
          <w:rFonts w:eastAsia="Times New Roman" w:cs="Calibri"/>
          <w:lang w:eastAsia="en-GB"/>
        </w:rPr>
        <w:fldChar w:fldCharType="begin">
          <w:fldData xml:space="preserve">PEVuZE5vdGU+PENpdGU+PEF1dGhvcj5CZXNrb3c8L0F1dGhvcj48WWVhcj4yMDA5PC9ZZWFyPjxS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</w:fldData>
        </w:fldChar>
      </w:r>
      <w:r w:rsidR="00FA7249" w:rsidRPr="00EE0C76">
        <w:rPr>
          <w:rFonts w:eastAsia="Times New Roman" w:cs="Calibri"/>
          <w:lang w:eastAsia="en-GB"/>
        </w:rPr>
        <w:instrText xml:space="preserve"> ADDIN EN.CITE </w:instrText>
      </w:r>
      <w:r w:rsidR="00FA7249" w:rsidRPr="00EE0C76">
        <w:rPr>
          <w:rFonts w:eastAsia="Times New Roman" w:cs="Calibri"/>
          <w:lang w:eastAsia="en-GB"/>
        </w:rPr>
        <w:fldChar w:fldCharType="begin">
          <w:fldData xml:space="preserve">PEVuZE5vdGU+PENpdGU+PEF1dGhvcj5CZXNrb3c8L0F1dGhvcj48WWVhcj4yMDA5PC9ZZWFyPjxS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</w:fldData>
        </w:fldChar>
      </w:r>
      <w:r w:rsidR="00FA7249" w:rsidRPr="00EE0C76">
        <w:rPr>
          <w:rFonts w:eastAsia="Times New Roman" w:cs="Calibri"/>
          <w:lang w:eastAsia="en-GB"/>
        </w:rPr>
        <w:instrText xml:space="preserve"> ADDIN EN.CITE.DATA </w:instrText>
      </w:r>
      <w:r w:rsidR="00FA7249" w:rsidRPr="00EE0C76">
        <w:rPr>
          <w:rFonts w:eastAsia="Times New Roman" w:cs="Calibri"/>
          <w:lang w:eastAsia="en-GB"/>
        </w:rPr>
      </w:r>
      <w:r w:rsidR="00FA7249" w:rsidRPr="00EE0C76">
        <w:rPr>
          <w:rFonts w:eastAsia="Times New Roman" w:cs="Calibri"/>
          <w:lang w:eastAsia="en-GB"/>
        </w:rPr>
        <w:fldChar w:fldCharType="end"/>
      </w:r>
      <w:r w:rsidR="007F59CB" w:rsidRPr="00EE0C76">
        <w:rPr>
          <w:rFonts w:eastAsia="Times New Roman" w:cs="Calibri"/>
          <w:lang w:eastAsia="en-GB"/>
        </w:rPr>
      </w:r>
      <w:r w:rsidR="007F59CB" w:rsidRPr="00EE0C76">
        <w:rPr>
          <w:rFonts w:eastAsia="Times New Roman" w:cs="Calibri"/>
          <w:lang w:eastAsia="en-GB"/>
        </w:rPr>
        <w:fldChar w:fldCharType="separate"/>
      </w:r>
      <w:r w:rsidR="00FA7249" w:rsidRPr="00EE0C76">
        <w:rPr>
          <w:rFonts w:eastAsia="Times New Roman" w:cs="Calibri"/>
          <w:noProof/>
          <w:lang w:eastAsia="en-GB"/>
        </w:rPr>
        <w:t>[30]</w:t>
      </w:r>
      <w:r w:rsidR="007F59CB" w:rsidRPr="00EE0C76">
        <w:rPr>
          <w:rFonts w:eastAsia="Times New Roman" w:cs="Calibri"/>
          <w:lang w:eastAsia="en-GB"/>
        </w:rPr>
        <w:fldChar w:fldCharType="end"/>
      </w:r>
      <w:r w:rsidRPr="00EE0C76">
        <w:rPr>
          <w:rFonts w:eastAsia="Times New Roman" w:cs="Calibri"/>
          <w:lang w:eastAsia="en-GB"/>
        </w:rPr>
        <w:t>, and inhibition of this key NHEJ protein has been associated with increased chemosensitivity and radiosensitivity o</w:t>
      </w:r>
      <w:r w:rsidR="000C5857" w:rsidRPr="00EE0C76">
        <w:rPr>
          <w:rFonts w:eastAsia="Times New Roman" w:cs="Calibri"/>
          <w:lang w:eastAsia="en-GB"/>
        </w:rPr>
        <w:t xml:space="preserve">f cervical cell lines </w:t>
      </w:r>
      <w:r w:rsidR="007F59CB" w:rsidRPr="00EE0C76">
        <w:rPr>
          <w:rFonts w:eastAsia="Times New Roman" w:cs="Calibri"/>
          <w:lang w:eastAsia="en-GB"/>
        </w:rPr>
        <w:fldChar w:fldCharType="begin">
          <w:fldData xml:space="preserve">PEVuZE5vdGU+PENpdGU+PEF1dGhvcj5UaWFuPC9BdXRob3I+PFllYXI+MjAwNzwvWWVhcj48UmVj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</w:fldData>
        </w:fldChar>
      </w:r>
      <w:r w:rsidR="00FA7249" w:rsidRPr="00EE0C76">
        <w:rPr>
          <w:rFonts w:eastAsia="Times New Roman" w:cs="Calibri"/>
          <w:lang w:eastAsia="en-GB"/>
        </w:rPr>
        <w:instrText xml:space="preserve"> ADDIN EN.CITE </w:instrText>
      </w:r>
      <w:r w:rsidR="00FA7249" w:rsidRPr="00EE0C76">
        <w:rPr>
          <w:rFonts w:eastAsia="Times New Roman" w:cs="Calibri"/>
          <w:lang w:eastAsia="en-GB"/>
        </w:rPr>
        <w:fldChar w:fldCharType="begin">
          <w:fldData xml:space="preserve">PEVuZE5vdGU+PENpdGU+PEF1dGhvcj5UaWFuPC9BdXRob3I+PFllYXI+MjAwNzwvWWVhcj48UmVj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</w:fldData>
        </w:fldChar>
      </w:r>
      <w:r w:rsidR="00FA7249" w:rsidRPr="00EE0C76">
        <w:rPr>
          <w:rFonts w:eastAsia="Times New Roman" w:cs="Calibri"/>
          <w:lang w:eastAsia="en-GB"/>
        </w:rPr>
        <w:instrText xml:space="preserve"> ADDIN EN.CITE.DATA </w:instrText>
      </w:r>
      <w:r w:rsidR="00FA7249" w:rsidRPr="00EE0C76">
        <w:rPr>
          <w:rFonts w:eastAsia="Times New Roman" w:cs="Calibri"/>
          <w:lang w:eastAsia="en-GB"/>
        </w:rPr>
      </w:r>
      <w:r w:rsidR="00FA7249" w:rsidRPr="00EE0C76">
        <w:rPr>
          <w:rFonts w:eastAsia="Times New Roman" w:cs="Calibri"/>
          <w:lang w:eastAsia="en-GB"/>
        </w:rPr>
        <w:fldChar w:fldCharType="end"/>
      </w:r>
      <w:r w:rsidR="007F59CB" w:rsidRPr="00EE0C76">
        <w:rPr>
          <w:rFonts w:eastAsia="Times New Roman" w:cs="Calibri"/>
          <w:lang w:eastAsia="en-GB"/>
        </w:rPr>
      </w:r>
      <w:r w:rsidR="007F59CB" w:rsidRPr="00EE0C76">
        <w:rPr>
          <w:rFonts w:eastAsia="Times New Roman" w:cs="Calibri"/>
          <w:lang w:eastAsia="en-GB"/>
        </w:rPr>
        <w:fldChar w:fldCharType="separate"/>
      </w:r>
      <w:r w:rsidR="00FA7249" w:rsidRPr="00EE0C76">
        <w:rPr>
          <w:rFonts w:eastAsia="Times New Roman" w:cs="Calibri"/>
          <w:noProof/>
          <w:lang w:eastAsia="en-GB"/>
        </w:rPr>
        <w:t>[24, 31]</w:t>
      </w:r>
      <w:r w:rsidR="007F59CB" w:rsidRPr="00EE0C76">
        <w:rPr>
          <w:rFonts w:eastAsia="Times New Roman" w:cs="Calibri"/>
          <w:lang w:eastAsia="en-GB"/>
        </w:rPr>
        <w:fldChar w:fldCharType="end"/>
      </w:r>
      <w:r w:rsidRPr="00EE0C76">
        <w:rPr>
          <w:rFonts w:eastAsia="Times New Roman" w:cs="Calibri"/>
          <w:lang w:eastAsia="en-GB"/>
        </w:rPr>
        <w:t xml:space="preserve">. The specific DNA-PK inhibitor NU7441 has demonstrated a radiosensitising effect in </w:t>
      </w:r>
      <w:r w:rsidR="00F96A40" w:rsidRPr="00EE0C76">
        <w:rPr>
          <w:rFonts w:eastAsia="Times New Roman" w:cs="Calibri"/>
          <w:lang w:eastAsia="en-GB"/>
        </w:rPr>
        <w:t>SiHa</w:t>
      </w:r>
      <w:r w:rsidRPr="00EE0C76">
        <w:rPr>
          <w:rFonts w:eastAsia="Times New Roman" w:cs="Calibri"/>
          <w:lang w:eastAsia="en-GB"/>
        </w:rPr>
        <w:t xml:space="preserve"> and </w:t>
      </w:r>
      <w:r w:rsidR="00F96A40" w:rsidRPr="00EE0C76">
        <w:rPr>
          <w:rFonts w:eastAsia="Times New Roman" w:cs="Calibri"/>
          <w:lang w:eastAsia="en-GB"/>
        </w:rPr>
        <w:t>HeLa</w:t>
      </w:r>
      <w:r w:rsidRPr="00EE0C76">
        <w:rPr>
          <w:rFonts w:eastAsia="Times New Roman" w:cs="Calibri"/>
          <w:lang w:eastAsia="en-GB"/>
        </w:rPr>
        <w:t xml:space="preserve"> cells lines and xenograft models </w:t>
      </w:r>
      <w:r w:rsidR="007F59CB" w:rsidRPr="00EE0C76">
        <w:rPr>
          <w:rFonts w:eastAsia="Times New Roman" w:cs="Calibri"/>
          <w:lang w:eastAsia="en-GB"/>
        </w:rPr>
        <w:fldChar w:fldCharType="begin"/>
      </w:r>
      <w:r w:rsidR="00FA7249" w:rsidRPr="00EE0C76">
        <w:rPr>
          <w:rFonts w:eastAsia="Times New Roman" w:cs="Calibri"/>
          <w:lang w:eastAsia="en-GB"/>
        </w:rPr>
        <w:instrText xml:space="preserve"> ADDIN EN.CITE &lt;EndNote&gt;&lt;Cite&gt;&lt;Author&gt;van Oorschot&lt;/Author&gt;&lt;Year&gt;2016&lt;/Year&gt;&lt;RecNum&gt;1204&lt;/RecNum&gt;&lt;DisplayText&gt;[32]&lt;/DisplayText&gt;&lt;record&gt;&lt;rec-number&gt;1204&lt;/rec-number&gt;&lt;foreign-keys&gt;&lt;key app="EN" db-id="0p2rsf2xk5rwvaewdpx5ps9kp5pdpzrfs22e" timestamp="1484051103"&gt;1204&lt;/key&gt;&lt;/foreign-keys&gt;&lt;ref-type name="Journal Article"&gt;17&lt;/ref-type&gt;&lt;contributors&gt;&lt;authors&gt;&lt;author&gt;van Oorschot, B.&lt;/author&gt;&lt;author&gt;Granata, G.&lt;/author&gt;&lt;author&gt;Di Franco, S.&lt;/author&gt;&lt;author&gt;Ten Cate, R.&lt;/author&gt;&lt;author&gt;Rodermond, H. M.&lt;/author&gt;&lt;author&gt;Todaro, M.&lt;/author&gt;&lt;author&gt;Medema, J. P.&lt;/author&gt;&lt;author&gt;Franken, N. A.&lt;/author&gt;&lt;/authors&gt;&lt;/contributors&gt;&lt;auth-address&gt;Laboratory for Experimental Oncology and Radiobiology (LEXOR), Center for Experimental Molecular Medicine, Department of Radiation Oncology, Academic Medical Center, Cancer Genomics Center, Amsterdam, The Netherlands.&amp;#xD;Department of Surgical, Oncological and Stomatological Sciences (DICHIRONS), Cellular and Molecular Pathophysiology Laboratory, University of Palermo, Palermo, Italy.&amp;#xD;Biomedical Department of Internal and Specialistic Medicine (DIBIMIS), University of Palermo, Palermo, Italy.&lt;/auth-address&gt;&lt;titles&gt;&lt;title&gt;Targeting dna double strand break repair with hyperthermia and dna-pkcs inhibition to enhance the effect of radiation treatment&lt;/title&gt;&lt;secondary-title&gt;Oncotarget&lt;/secondary-title&gt;&lt;/titles&gt;&lt;periodical&gt;&lt;full-title&gt;Oncotarget&lt;/full-title&gt;&lt;/periodical&gt;&lt;pages&gt;65504-65513&lt;/pages&gt;&lt;volume&gt;7&lt;/volume&gt;&lt;number&gt;40&lt;/number&gt;&lt;keywords&gt;&lt;keyword&gt;DNA repair&lt;/keyword&gt;&lt;keyword&gt;double-strand breaks&lt;/keyword&gt;&lt;keyword&gt;hyperthermia&lt;/keyword&gt;&lt;keyword&gt;radiation oncology&lt;/keyword&gt;&lt;/keywords&gt;&lt;dates&gt;&lt;year&gt;2016&lt;/year&gt;&lt;pub-dates&gt;&lt;date&gt;Oct 04&lt;/date&gt;&lt;/pub-dates&gt;&lt;/dates&gt;&lt;isbn&gt;1949-2553 (Electronic)&amp;#xD;1949-2553 (Linking)&lt;/isbn&gt;&lt;accession-num&gt;27602767&lt;/accession-num&gt;&lt;urls&gt;&lt;related-urls&gt;&lt;url&gt;https://www.ncbi.nlm.nih.gov/pubmed/27602767&lt;/url&gt;&lt;/related-urls&gt;&lt;/urls&gt;&lt;electronic-resource-num&gt;10.18632/oncotarget.11798&lt;/electronic-resource-num&gt;&lt;/record&gt;&lt;/Cite&gt;&lt;/EndNote&gt;</w:instrText>
      </w:r>
      <w:r w:rsidR="007F59CB" w:rsidRPr="00EE0C76">
        <w:rPr>
          <w:rFonts w:eastAsia="Times New Roman" w:cs="Calibri"/>
          <w:lang w:eastAsia="en-GB"/>
        </w:rPr>
        <w:fldChar w:fldCharType="separate"/>
      </w:r>
      <w:r w:rsidR="00FA7249" w:rsidRPr="00EE0C76">
        <w:rPr>
          <w:rFonts w:eastAsia="Times New Roman" w:cs="Calibri"/>
          <w:noProof/>
          <w:lang w:eastAsia="en-GB"/>
        </w:rPr>
        <w:t>[32]</w:t>
      </w:r>
      <w:r w:rsidR="007F59CB" w:rsidRPr="00EE0C76">
        <w:rPr>
          <w:rFonts w:eastAsia="Times New Roman" w:cs="Calibri"/>
          <w:lang w:eastAsia="en-GB"/>
        </w:rPr>
        <w:fldChar w:fldCharType="end"/>
      </w:r>
      <w:r w:rsidRPr="00EE0C76">
        <w:rPr>
          <w:rFonts w:eastAsia="Times New Roman" w:cs="Calibri"/>
          <w:lang w:eastAsia="en-GB"/>
        </w:rPr>
        <w:t xml:space="preserve"> </w:t>
      </w:r>
      <w:r w:rsidR="007F59CB" w:rsidRPr="00EE0C76">
        <w:rPr>
          <w:rFonts w:eastAsia="Times New Roman" w:cs="Calibri"/>
          <w:lang w:eastAsia="en-GB"/>
        </w:rPr>
        <w:fldChar w:fldCharType="begin"/>
      </w:r>
      <w:r w:rsidR="00FA7249" w:rsidRPr="00EE0C76">
        <w:rPr>
          <w:rFonts w:eastAsia="Times New Roman" w:cs="Calibri"/>
          <w:lang w:eastAsia="en-GB"/>
        </w:rPr>
        <w:instrText xml:space="preserve"> ADDIN EN.CITE &lt;EndNote&gt;&lt;Cite&gt;&lt;Author&gt;Vavrova&lt;/Author&gt;&lt;Year&gt;2016&lt;/Year&gt;&lt;RecNum&gt;1209&lt;/RecNum&gt;&lt;DisplayText&gt;[33]&lt;/DisplayText&gt;&lt;record&gt;&lt;rec-number&gt;1209&lt;/rec-number&gt;&lt;foreign-keys&gt;&lt;key app="EN" db-id="0p2rsf2xk5rwvaewdpx5ps9kp5pdpzrfs22e" timestamp="1484051201"&gt;1209&lt;/key&gt;&lt;/foreign-keys&gt;&lt;ref-type name="Journal Article"&gt;17&lt;/ref-type&gt;&lt;contributors&gt;&lt;authors&gt;&lt;author&gt;Vavrova, J.&lt;/author&gt;&lt;author&gt;Zarybnicka, L.&lt;/author&gt;&lt;author&gt;Jost, P.&lt;/author&gt;&lt;author&gt;Tichy, A.&lt;/author&gt;&lt;author&gt;Rezacova, M.&lt;/author&gt;&lt;author&gt;Sinkorova, Z.&lt;/author&gt;&lt;author&gt;Pejchal, J.&lt;/author&gt;&lt;/authors&gt;&lt;/contributors&gt;&lt;auth-address&gt;Department of Radiobiology, Faculty of Military Health Sciences, Hradec Kralove, University of Defence Brno, Czech Republic.&amp;#xD;Centre of Advanced Studies, Faculty of Military Health Sciences, Hradec Kralove, University of Defence Brno, Czech Republic.&amp;#xD;Institute of Medical Biochemistry, Charles University Prague, Faculty of Medicine in Hradec Kralove, Czech Republic.&lt;/auth-address&gt;&lt;titles&gt;&lt;title&gt;Comparison of the Radiosensitizing Effect of ATR, ATM and DNA-PK Kinase Inhibitors on Cervical Carcinoma Cells&lt;/title&gt;&lt;secondary-title&gt;Folia Biol (Praha)&lt;/secondary-title&gt;&lt;/titles&gt;&lt;periodical&gt;&lt;full-title&gt;Folia Biol (Praha)&lt;/full-title&gt;&lt;/periodical&gt;&lt;pages&gt;167-74&lt;/pages&gt;&lt;volume&gt;62&lt;/volume&gt;&lt;number&gt;4&lt;/number&gt;&lt;dates&gt;&lt;year&gt;2016&lt;/year&gt;&lt;/dates&gt;&lt;isbn&gt;0015-5500 (Print)&amp;#xD;0015-5500 (Linking)&lt;/isbn&gt;&lt;accession-num&gt;27643582&lt;/accession-num&gt;&lt;urls&gt;&lt;related-urls&gt;&lt;url&gt;https://www.ncbi.nlm.nih.gov/pubmed/27643582&lt;/url&gt;&lt;/related-urls&gt;&lt;/urls&gt;&lt;/record&gt;&lt;/Cite&gt;&lt;/EndNote&gt;</w:instrText>
      </w:r>
      <w:r w:rsidR="007F59CB" w:rsidRPr="00EE0C76">
        <w:rPr>
          <w:rFonts w:eastAsia="Times New Roman" w:cs="Calibri"/>
          <w:lang w:eastAsia="en-GB"/>
        </w:rPr>
        <w:fldChar w:fldCharType="separate"/>
      </w:r>
      <w:r w:rsidR="00FA7249" w:rsidRPr="00EE0C76">
        <w:rPr>
          <w:rFonts w:eastAsia="Times New Roman" w:cs="Calibri"/>
          <w:noProof/>
          <w:lang w:eastAsia="en-GB"/>
        </w:rPr>
        <w:t>[33]</w:t>
      </w:r>
      <w:r w:rsidR="007F59CB" w:rsidRPr="00EE0C76">
        <w:rPr>
          <w:rFonts w:eastAsia="Times New Roman" w:cs="Calibri"/>
          <w:lang w:eastAsia="en-GB"/>
        </w:rPr>
        <w:fldChar w:fldCharType="end"/>
      </w:r>
      <w:r w:rsidRPr="00EE0C76">
        <w:rPr>
          <w:rFonts w:eastAsia="Times New Roman" w:cs="Calibri"/>
          <w:lang w:eastAsia="en-GB"/>
        </w:rPr>
        <w:t>.</w:t>
      </w:r>
      <w:r w:rsidR="00141D67" w:rsidRPr="00EE0C76">
        <w:rPr>
          <w:rFonts w:eastAsia="Times New Roman" w:cs="Calibri"/>
          <w:lang w:eastAsia="en-GB"/>
        </w:rPr>
        <w:t xml:space="preserve"> A phase I clinical study</w:t>
      </w:r>
      <w:r w:rsidRPr="00EE0C76">
        <w:rPr>
          <w:rFonts w:eastAsia="Times New Roman" w:cs="Calibri"/>
          <w:lang w:eastAsia="en-GB"/>
        </w:rPr>
        <w:t xml:space="preserve"> of the DNA-PK inhibitor</w:t>
      </w:r>
      <w:r w:rsidR="007F59CB" w:rsidRPr="00EE0C76">
        <w:rPr>
          <w:rFonts w:eastAsia="Times New Roman" w:cs="Calibri"/>
          <w:lang w:eastAsia="en-GB"/>
        </w:rPr>
        <w:t xml:space="preserve"> </w:t>
      </w:r>
      <w:r w:rsidR="007F59CB" w:rsidRPr="00EE0C76">
        <w:t>MSC2490484A</w:t>
      </w:r>
      <w:r w:rsidR="00141D67" w:rsidRPr="00EE0C76">
        <w:t xml:space="preserve"> is underway i</w:t>
      </w:r>
      <w:r w:rsidR="00430A9D" w:rsidRPr="00EE0C76">
        <w:t xml:space="preserve">n combination with </w:t>
      </w:r>
      <w:r w:rsidR="00141D67" w:rsidRPr="00EE0C76">
        <w:t>radiotherapy in solid tumours (</w:t>
      </w:r>
      <w:r w:rsidR="007F59CB" w:rsidRPr="00EE0C76">
        <w:rPr>
          <w:rFonts w:eastAsia="Times New Roman" w:cs="Times New Roman"/>
        </w:rPr>
        <w:t>NCT02516813</w:t>
      </w:r>
      <w:r w:rsidR="00141D67" w:rsidRPr="00EE0C76">
        <w:rPr>
          <w:rFonts w:eastAsia="Times New Roman" w:cs="Times New Roman"/>
        </w:rPr>
        <w:t>).</w:t>
      </w:r>
    </w:p>
    <w:p w14:paraId="3EF8B18D" w14:textId="77777777" w:rsidR="00BA0D92" w:rsidRPr="006E485B" w:rsidRDefault="00780675" w:rsidP="007A0FA6">
      <w:pPr>
        <w:spacing w:after="200" w:line="276" w:lineRule="auto"/>
        <w:rPr>
          <w:b/>
          <w:i/>
          <w:lang w:val="en-US"/>
        </w:rPr>
      </w:pPr>
      <w:r w:rsidRPr="006E485B">
        <w:rPr>
          <w:b/>
          <w:i/>
          <w:u w:val="single"/>
        </w:rPr>
        <w:t>P</w:t>
      </w:r>
      <w:r w:rsidRPr="006E485B">
        <w:rPr>
          <w:b/>
          <w:i/>
        </w:rPr>
        <w:t xml:space="preserve">oly </w:t>
      </w:r>
      <w:r w:rsidRPr="006E485B">
        <w:rPr>
          <w:b/>
          <w:i/>
          <w:u w:val="single"/>
        </w:rPr>
        <w:t>A</w:t>
      </w:r>
      <w:r w:rsidRPr="006E485B">
        <w:rPr>
          <w:b/>
          <w:i/>
        </w:rPr>
        <w:t xml:space="preserve">DP </w:t>
      </w:r>
      <w:r w:rsidRPr="006E485B">
        <w:rPr>
          <w:b/>
          <w:i/>
          <w:u w:val="single"/>
        </w:rPr>
        <w:t>R</w:t>
      </w:r>
      <w:r w:rsidRPr="006E485B">
        <w:rPr>
          <w:b/>
          <w:i/>
        </w:rPr>
        <w:t xml:space="preserve">ibose </w:t>
      </w:r>
      <w:r w:rsidRPr="006E485B">
        <w:rPr>
          <w:b/>
          <w:i/>
          <w:u w:val="single"/>
        </w:rPr>
        <w:t>P</w:t>
      </w:r>
      <w:r w:rsidRPr="006E485B">
        <w:rPr>
          <w:b/>
          <w:i/>
        </w:rPr>
        <w:t>olymerase</w:t>
      </w:r>
      <w:r w:rsidRPr="006E485B">
        <w:rPr>
          <w:rFonts w:eastAsia="Times New Roman" w:cs="Times New Roman"/>
          <w:b/>
          <w:i/>
        </w:rPr>
        <w:t xml:space="preserve"> (</w:t>
      </w:r>
      <w:r w:rsidR="00033B41" w:rsidRPr="006E485B">
        <w:fldChar w:fldCharType="begin"/>
      </w:r>
      <w:r w:rsidR="00033B41" w:rsidRPr="006E485B">
        <w:fldChar w:fldCharType="separate"/>
      </w:r>
      <w:r w:rsidR="00BA0D92" w:rsidRPr="006E485B">
        <w:rPr>
          <w:b/>
          <w:i/>
        </w:rPr>
        <w:t>(6)</w:t>
      </w:r>
      <w:r w:rsidR="00033B41" w:rsidRPr="006E485B">
        <w:rPr>
          <w:b/>
          <w:i/>
        </w:rPr>
        <w:fldChar w:fldCharType="end"/>
      </w:r>
      <w:r w:rsidR="00BA0D92" w:rsidRPr="006E485B">
        <w:rPr>
          <w:b/>
          <w:i/>
          <w:lang w:val="en-US"/>
        </w:rPr>
        <w:t>PARP</w:t>
      </w:r>
      <w:r w:rsidRPr="006E485B">
        <w:rPr>
          <w:b/>
          <w:i/>
          <w:lang w:val="en-US"/>
        </w:rPr>
        <w:t>)</w:t>
      </w:r>
      <w:r w:rsidR="00BA0D92" w:rsidRPr="006E485B">
        <w:rPr>
          <w:b/>
          <w:i/>
          <w:lang w:val="en-US"/>
        </w:rPr>
        <w:t xml:space="preserve"> Inhibition</w:t>
      </w:r>
    </w:p>
    <w:p w14:paraId="65C041E1" w14:textId="3BE3693D" w:rsidR="00E71A5D" w:rsidRPr="006E485B" w:rsidRDefault="00E71A5D" w:rsidP="00E71A5D">
      <w:r w:rsidRPr="006E485B">
        <w:rPr>
          <w:lang w:val="en-US"/>
        </w:rPr>
        <w:t xml:space="preserve">The PARP1 protein has multiple functions in DNA repair and is a key factor in base excision repair of base lesions and SSB, which may be caused by IR. If unrepaired, these lesions can give rise to DSB </w:t>
      </w:r>
      <w:r w:rsidR="00430A9D" w:rsidRPr="006E485B">
        <w:rPr>
          <w:lang w:val="en-US"/>
        </w:rPr>
        <w:t xml:space="preserve">resulting from </w:t>
      </w:r>
      <w:r w:rsidRPr="006E485B">
        <w:rPr>
          <w:lang w:val="en-US"/>
        </w:rPr>
        <w:t>replication fork</w:t>
      </w:r>
      <w:r w:rsidR="00430A9D" w:rsidRPr="006E485B">
        <w:rPr>
          <w:lang w:val="en-US"/>
        </w:rPr>
        <w:t xml:space="preserve"> collapse</w:t>
      </w:r>
      <w:r w:rsidRPr="006E485B">
        <w:rPr>
          <w:lang w:val="en-US"/>
        </w:rPr>
        <w:t xml:space="preserve"> in dividing cells, and therefore loss of PARP1 function can lead to an increased requirement for HRR</w:t>
      </w:r>
      <w:r w:rsidR="007A21F5" w:rsidRPr="006E485B">
        <w:rPr>
          <w:lang w:val="en-US"/>
        </w:rPr>
        <w:t xml:space="preserve"> </w:t>
      </w:r>
      <w:r w:rsidR="006D49D5" w:rsidRPr="00EE0C76">
        <w:rPr>
          <w:lang w:val="en-US"/>
        </w:rPr>
        <w:t>(f</w:t>
      </w:r>
      <w:r w:rsidR="007A21F5" w:rsidRPr="00EE0C76">
        <w:rPr>
          <w:lang w:val="en-US"/>
        </w:rPr>
        <w:t>igure 2.)</w:t>
      </w:r>
      <w:r w:rsidRPr="00EE0C76">
        <w:rPr>
          <w:lang w:val="en-US"/>
        </w:rPr>
        <w:t>.</w:t>
      </w:r>
      <w:r w:rsidRPr="006E485B">
        <w:rPr>
          <w:lang w:val="en-US"/>
        </w:rPr>
        <w:t xml:space="preserve"> This is exploited therapeutically in ovarian cancers with HRR deficiency resulting in ‘synthetic lethality’ as reviewed elsewhere </w:t>
      </w:r>
      <w:r w:rsidR="007F59CB" w:rsidRPr="006E485B">
        <w:fldChar w:fldCharType="begin">
          <w:fldData xml:space="preserve">PEVuZE5vdGU+PENpdGU+PEF1dGhvcj5TY290dDwvQXV0aG9yPjxZZWFyPjIwMTU8L1llYXI+PFJl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EzOTctNDA2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</w:fldData>
        </w:fldChar>
      </w:r>
      <w:r w:rsidR="00FA7249" w:rsidRPr="006E485B">
        <w:instrText xml:space="preserve"> ADDIN EN.CITE </w:instrText>
      </w:r>
      <w:r w:rsidR="00FA7249" w:rsidRPr="006E485B">
        <w:fldChar w:fldCharType="begin">
          <w:fldData xml:space="preserve">PEVuZE5vdGU+PENpdGU+PEF1dGhvcj5TY290dDwvQXV0aG9yPjxZZWFyPjIwMTU8L1llYXI+PFJl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EzOTctNDA2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</w:fldData>
        </w:fldChar>
      </w:r>
      <w:r w:rsidR="00FA7249" w:rsidRPr="006E485B">
        <w:instrText xml:space="preserve"> ADDIN EN.CITE.DATA </w:instrText>
      </w:r>
      <w:r w:rsidR="00FA7249" w:rsidRPr="006E485B">
        <w:fldChar w:fldCharType="end"/>
      </w:r>
      <w:r w:rsidR="007F59CB" w:rsidRPr="006E485B">
        <w:fldChar w:fldCharType="separate"/>
      </w:r>
      <w:r w:rsidR="00FA7249" w:rsidRPr="006E485B">
        <w:rPr>
          <w:noProof/>
        </w:rPr>
        <w:t>[34]</w:t>
      </w:r>
      <w:r w:rsidR="007F59CB" w:rsidRPr="006E485B">
        <w:fldChar w:fldCharType="end"/>
      </w:r>
      <w:r w:rsidR="002D6288" w:rsidRPr="006E485B">
        <w:t>. There are studies which suggest</w:t>
      </w:r>
      <w:r w:rsidRPr="006E485B">
        <w:t xml:space="preserve"> a small number of cervical cancers have defects in HRR and therefore may</w:t>
      </w:r>
      <w:r w:rsidR="002819C9" w:rsidRPr="006E485B">
        <w:t xml:space="preserve"> be susceptible to this </w:t>
      </w:r>
      <w:r w:rsidRPr="006E485B">
        <w:t xml:space="preserve">approach </w:t>
      </w:r>
      <w:r w:rsidR="007F59CB" w:rsidRPr="006E485B">
        <w:fldChar w:fldCharType="begin">
          <w:fldData xml:space="preserve">PEVuZE5vdGU+PENpdGU+PEF1dGhvcj5OYXJheWFuPC9BdXRob3I+PFllYXI+MjAwNDwvWWVhcj48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yMjkwLTU8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</w:fldData>
        </w:fldChar>
      </w:r>
      <w:r w:rsidR="00FA7249" w:rsidRPr="006E485B">
        <w:instrText xml:space="preserve"> ADDIN EN.CITE </w:instrText>
      </w:r>
      <w:r w:rsidR="00FA7249" w:rsidRPr="006E485B">
        <w:fldChar w:fldCharType="begin">
          <w:fldData xml:space="preserve">PEVuZE5vdGU+PENpdGU+PEF1dGhvcj5OYXJheWFuPC9BdXRob3I+PFllYXI+MjAwNDwvWWVhcj48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yMjkwLTU8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</w:fldData>
        </w:fldChar>
      </w:r>
      <w:r w:rsidR="00FA7249" w:rsidRPr="006E485B">
        <w:instrText xml:space="preserve"> ADDIN EN.CITE.DATA </w:instrText>
      </w:r>
      <w:r w:rsidR="00FA7249" w:rsidRPr="006E485B">
        <w:fldChar w:fldCharType="end"/>
      </w:r>
      <w:r w:rsidR="007F59CB" w:rsidRPr="006E485B">
        <w:fldChar w:fldCharType="separate"/>
      </w:r>
      <w:r w:rsidR="00FA7249" w:rsidRPr="006E485B">
        <w:rPr>
          <w:noProof/>
        </w:rPr>
        <w:t>[11, 12, 35, 36]</w:t>
      </w:r>
      <w:r w:rsidR="007F59CB" w:rsidRPr="006E485B">
        <w:fldChar w:fldCharType="end"/>
      </w:r>
      <w:r w:rsidRPr="006E485B">
        <w:t xml:space="preserve">. </w:t>
      </w:r>
    </w:p>
    <w:p w14:paraId="1BAC3A32" w14:textId="7F994600" w:rsidR="00E71A5D" w:rsidRPr="006E485B" w:rsidRDefault="00E71A5D" w:rsidP="00E71A5D">
      <w:r w:rsidRPr="006E485B">
        <w:t xml:space="preserve">PARP inhibitors may also be used to sensitise tumours to DNA damaging agents. Studies have suggested a role for PARP1 in chromatin remodelling by the NuRd complex at the site of DSB, as well promoting BRCA1 loading </w:t>
      </w:r>
      <w:r w:rsidR="007F59CB" w:rsidRPr="006E485B">
        <w:fldChar w:fldCharType="begin"/>
      </w:r>
      <w:r w:rsidR="00FA7249" w:rsidRPr="006E485B">
        <w:instrText xml:space="preserve"> ADDIN EN.CITE &lt;EndNote&gt;&lt;Cite&gt;&lt;Author&gt;Price&lt;/Author&gt;&lt;Year&gt;2013&lt;/Year&gt;&lt;RecNum&gt;1600&lt;/RecNum&gt;&lt;DisplayText&gt;[37]&lt;/DisplayText&gt;&lt;record&gt;&lt;rec-number&gt;1600&lt;/rec-number&gt;&lt;foreign-keys&gt;&lt;key app="EN" db-id="25w2a0awhv2wtjerrx2x9saswef2zf5vzadw" timestamp="1468859529"&gt;1600&lt;/key&gt;&lt;/foreign-keys&gt;&lt;ref-type name="Journal Article"&gt;17&lt;/ref-type&gt;&lt;contributors&gt;&lt;authors&gt;&lt;author&gt;Price, B. D.&lt;/author&gt;&lt;author&gt;D&amp;apos;Andrea, A. D.&lt;/author&gt;&lt;/authors&gt;&lt;/contributors&gt;&lt;auth-address&gt;Division of Genomic Stability and DNA Repair, Department of Radiation Oncology, Dana-Farber Cancer Institute, Harvard Medical School, Boston, MA 02215, USA.&lt;/auth-address&gt;&lt;titles&gt;&lt;title&gt;Chromatin remodeling at DNA double-strand breaks&lt;/title&gt;&lt;secondary-title&gt;Cell&lt;/secondary-title&gt;&lt;/titles&gt;&lt;periodical&gt;&lt;full-title&gt;Cell&lt;/full-title&gt;&lt;/periodical&gt;&lt;pages&gt;1344-54&lt;/pages&gt;&lt;volume&gt;152&lt;/volume&gt;&lt;number&gt;6&lt;/number&gt;&lt;keywords&gt;&lt;keyword&gt;Animals&lt;/keyword&gt;&lt;keyword&gt;*Chromatin Assembly and Disassembly&lt;/keyword&gt;&lt;keyword&gt;*DNA Breaks, Double-Stranded&lt;/keyword&gt;&lt;keyword&gt;*DNA Repair&lt;/keyword&gt;&lt;keyword&gt;Genomic Instability&lt;/keyword&gt;&lt;keyword&gt;Histones/metabolism&lt;/keyword&gt;&lt;keyword&gt;Humans&lt;/keyword&gt;&lt;keyword&gt;Neoplasms/genetics&lt;/keyword&gt;&lt;/keywords&gt;&lt;dates&gt;&lt;year&gt;2013&lt;/year&gt;&lt;pub-dates&gt;&lt;date&gt;Mar 14&lt;/date&gt;&lt;/pub-dates&gt;&lt;/dates&gt;&lt;isbn&gt;1097-4172 (Electronic)&amp;#xD;0092-8674 (Linking)&lt;/isbn&gt;&lt;accession-num&gt;23498941&lt;/accession-num&gt;&lt;urls&gt;&lt;related-urls&gt;&lt;url&gt;http://www.ncbi.nlm.nih.gov/pubmed/23498941&lt;/url&gt;&lt;/related-urls&gt;&lt;/urls&gt;&lt;custom2&gt;PMC3670600&lt;/custom2&gt;&lt;electronic-resource-num&gt;10.1016/j.cell.2013.02.011&lt;/electronic-resource-num&gt;&lt;/record&gt;&lt;/Cite&gt;&lt;/EndNote&gt;</w:instrText>
      </w:r>
      <w:r w:rsidR="007F59CB" w:rsidRPr="006E485B">
        <w:fldChar w:fldCharType="separate"/>
      </w:r>
      <w:r w:rsidR="00FA7249" w:rsidRPr="006E485B">
        <w:rPr>
          <w:noProof/>
        </w:rPr>
        <w:t>[37]</w:t>
      </w:r>
      <w:r w:rsidR="007F59CB" w:rsidRPr="006E485B">
        <w:fldChar w:fldCharType="end"/>
      </w:r>
      <w:r w:rsidR="002819C9" w:rsidRPr="006E485B">
        <w:t>. There is</w:t>
      </w:r>
      <w:r w:rsidRPr="006E485B">
        <w:t xml:space="preserve"> evidence that PARP-inhibition can reduce expression levels of BRCA1 and RAD51 by p130/E2F4 mediated promoter repression </w:t>
      </w:r>
      <w:r w:rsidR="007F59CB" w:rsidRPr="006E485B">
        <w:fldChar w:fldCharType="begin">
          <w:fldData xml:space="preserve">PEVuZE5vdGU+PENpdGU+PEF1dGhvcj5IZWdhbjwvQXV0aG9yPjxZZWFyPjIwMTA8L1llYXI+PFJl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</w:fldData>
        </w:fldChar>
      </w:r>
      <w:r w:rsidR="00FA7249" w:rsidRPr="006E485B">
        <w:instrText xml:space="preserve"> ADDIN EN.CITE </w:instrText>
      </w:r>
      <w:r w:rsidR="00FA7249" w:rsidRPr="006E485B">
        <w:fldChar w:fldCharType="begin">
          <w:fldData xml:space="preserve">PEVuZE5vdGU+PENpdGU+PEF1dGhvcj5IZWdhbjwvQXV0aG9yPjxZZWFyPjIwMTA8L1llYXI+PFJl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</w:fldData>
        </w:fldChar>
      </w:r>
      <w:r w:rsidR="00FA7249" w:rsidRPr="006E485B">
        <w:instrText xml:space="preserve"> ADDIN EN.CITE.DATA </w:instrText>
      </w:r>
      <w:r w:rsidR="00FA7249" w:rsidRPr="006E485B">
        <w:fldChar w:fldCharType="end"/>
      </w:r>
      <w:r w:rsidR="007F59CB" w:rsidRPr="006E485B">
        <w:fldChar w:fldCharType="separate"/>
      </w:r>
      <w:r w:rsidR="00FA7249" w:rsidRPr="006E485B">
        <w:rPr>
          <w:noProof/>
        </w:rPr>
        <w:t>[38]</w:t>
      </w:r>
      <w:r w:rsidR="007F59CB" w:rsidRPr="006E485B">
        <w:fldChar w:fldCharType="end"/>
      </w:r>
      <w:r w:rsidR="00430A9D" w:rsidRPr="006E485B">
        <w:t xml:space="preserve"> although i</w:t>
      </w:r>
      <w:r w:rsidR="00430A9D" w:rsidRPr="006E485B">
        <w:rPr>
          <w:rFonts w:cs="AdvTT7c3c51d9"/>
        </w:rPr>
        <w:t>nterestingly</w:t>
      </w:r>
      <w:r w:rsidRPr="006E485B">
        <w:rPr>
          <w:rFonts w:cs="AdvTT7c3c51d9"/>
        </w:rPr>
        <w:t xml:space="preserve"> this study demonstrated a loss of p130-mediated repression in the presence of HPV E7 protein</w:t>
      </w:r>
      <w:r w:rsidR="00430A9D" w:rsidRPr="006E485B">
        <w:rPr>
          <w:rFonts w:cs="AdvTT7c3c51d9"/>
        </w:rPr>
        <w:t>.</w:t>
      </w:r>
    </w:p>
    <w:p w14:paraId="39414165" w14:textId="2CB49E1B" w:rsidR="000B0B10" w:rsidRPr="006E485B" w:rsidRDefault="000B0B10" w:rsidP="000B0B10">
      <w:r w:rsidRPr="00EE0C76">
        <w:t>In support of the use of PARP inhibitors in cervical cancer,</w:t>
      </w:r>
      <w:r w:rsidR="00776A44" w:rsidRPr="00EE0C76">
        <w:t xml:space="preserve"> </w:t>
      </w:r>
      <w:r w:rsidR="009351F1" w:rsidRPr="00EE0C76">
        <w:t>studies have demonstrated increase</w:t>
      </w:r>
      <w:r w:rsidR="00D12F6F" w:rsidRPr="00EE0C76">
        <w:t xml:space="preserve">d copy </w:t>
      </w:r>
      <w:r w:rsidR="009351F1" w:rsidRPr="00EE0C76">
        <w:t xml:space="preserve">overexpression </w:t>
      </w:r>
      <w:r w:rsidR="00D12F6F" w:rsidRPr="00EE0C76">
        <w:t>of</w:t>
      </w:r>
      <w:r w:rsidRPr="00EE0C76">
        <w:t xml:space="preserve"> PARP1</w:t>
      </w:r>
      <w:r w:rsidR="009351F1" w:rsidRPr="00EE0C76">
        <w:t xml:space="preserve"> </w:t>
      </w:r>
      <w:r w:rsidRPr="00EE0C76">
        <w:t xml:space="preserve">in cervical tumours </w:t>
      </w:r>
      <w:r w:rsidR="007F59CB" w:rsidRPr="00EE0C76">
        <w:fldChar w:fldCharType="begin">
          <w:fldData xml:space="preserve">PEVuZE5vdGU+PENpdGU+PEF1dGhvcj5IYXNzdW1pLUZ1a2FzYXdhPC9BdXRob3I+PFllYXI+MjAx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</w:fldData>
        </w:fldChar>
      </w:r>
      <w:r w:rsidR="00FA7249" w:rsidRPr="00EE0C76">
        <w:instrText xml:space="preserve"> ADDIN EN.CITE </w:instrText>
      </w:r>
      <w:r w:rsidR="00FA7249" w:rsidRPr="00EE0C76">
        <w:fldChar w:fldCharType="begin">
          <w:fldData xml:space="preserve">PEVuZE5vdGU+PENpdGU+PEF1dGhvcj5IYXNzdW1pLUZ1a2FzYXdhPC9BdXRob3I+PFllYXI+MjAx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</w:fldData>
        </w:fldChar>
      </w:r>
      <w:r w:rsidR="00FA7249" w:rsidRPr="00EE0C76">
        <w:instrText xml:space="preserve"> ADDIN EN.CITE.DATA </w:instrText>
      </w:r>
      <w:r w:rsidR="00FA7249" w:rsidRPr="00EE0C76">
        <w:fldChar w:fldCharType="end"/>
      </w:r>
      <w:r w:rsidR="007F59CB" w:rsidRPr="00EE0C76">
        <w:fldChar w:fldCharType="separate"/>
      </w:r>
      <w:r w:rsidR="00FA7249" w:rsidRPr="00EE0C76">
        <w:rPr>
          <w:noProof/>
        </w:rPr>
        <w:t>[21, 39]</w:t>
      </w:r>
      <w:r w:rsidR="007F59CB" w:rsidRPr="00EE0C76">
        <w:fldChar w:fldCharType="end"/>
      </w:r>
      <w:r w:rsidR="000153B7" w:rsidRPr="006E485B">
        <w:t xml:space="preserve"> and </w:t>
      </w:r>
      <w:r w:rsidRPr="006E485B">
        <w:t xml:space="preserve">PARP1 levels post-irradiation are inversely correlated to radiation sensitivity of </w:t>
      </w:r>
      <w:r w:rsidR="00F96A40" w:rsidRPr="006E485B">
        <w:t>C</w:t>
      </w:r>
      <w:r w:rsidRPr="006E485B">
        <w:t xml:space="preserve">aski cervical cancer cells </w:t>
      </w:r>
      <w:r w:rsidR="007F59CB" w:rsidRPr="006E485B">
        <w:fldChar w:fldCharType="begin">
          <w:fldData xml:space="preserve">PEVuZE5vdGU+PENpdGU+PEF1dGhvcj5TaHVua3dpbGVyPC9BdXRob3I+PFllYXI+MjAxMzwvWWVh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</w:fldData>
        </w:fldChar>
      </w:r>
      <w:r w:rsidR="00FA7249" w:rsidRPr="006E485B">
        <w:instrText xml:space="preserve"> ADDIN EN.CITE </w:instrText>
      </w:r>
      <w:r w:rsidR="00FA7249" w:rsidRPr="006E485B">
        <w:fldChar w:fldCharType="begin">
          <w:fldData xml:space="preserve">PEVuZE5vdGU+PENpdGU+PEF1dGhvcj5TaHVua3dpbGVyPC9BdXRob3I+PFllYXI+MjAxMzwvWWVh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</w:fldData>
        </w:fldChar>
      </w:r>
      <w:r w:rsidR="00FA7249" w:rsidRPr="006E485B">
        <w:instrText xml:space="preserve"> ADDIN EN.CITE.DATA </w:instrText>
      </w:r>
      <w:r w:rsidR="00FA7249" w:rsidRPr="006E485B">
        <w:fldChar w:fldCharType="end"/>
      </w:r>
      <w:r w:rsidR="007F59CB" w:rsidRPr="006E485B">
        <w:fldChar w:fldCharType="separate"/>
      </w:r>
      <w:r w:rsidR="00FA7249" w:rsidRPr="006E485B">
        <w:rPr>
          <w:noProof/>
        </w:rPr>
        <w:t>[40, 41]</w:t>
      </w:r>
      <w:r w:rsidR="007F59CB" w:rsidRPr="006E485B">
        <w:fldChar w:fldCharType="end"/>
      </w:r>
      <w:r w:rsidRPr="006E485B">
        <w:t xml:space="preserve">. Increased PARP1 expression is found in a generated cisplatin-resistant </w:t>
      </w:r>
      <w:r w:rsidR="00AD427B" w:rsidRPr="006E485B">
        <w:t>HeLa</w:t>
      </w:r>
      <w:r w:rsidRPr="006E485B">
        <w:t xml:space="preserve"> cell line, the chemosensitivity of which is increased by PARP inhibition </w:t>
      </w:r>
      <w:r w:rsidR="007F59CB" w:rsidRPr="006E485B">
        <w:fldChar w:fldCharType="begin">
          <w:fldData xml:space="preserve">PEVuZE5vdGU+PENpdGU+PEF1dGhvcj5NaWNoZWxzPC9BdXRob3I+PFllYXI+MjAxMzwvWWVhcj48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</w:fldData>
        </w:fldChar>
      </w:r>
      <w:r w:rsidR="00FA7249" w:rsidRPr="006E485B">
        <w:instrText xml:space="preserve"> ADDIN EN.CITE </w:instrText>
      </w:r>
      <w:r w:rsidR="00FA7249" w:rsidRPr="006E485B">
        <w:fldChar w:fldCharType="begin">
          <w:fldData xml:space="preserve">PEVuZE5vdGU+PENpdGU+PEF1dGhvcj5NaWNoZWxzPC9BdXRob3I+PFllYXI+MjAxMzwvWWVhcj48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</w:fldData>
        </w:fldChar>
      </w:r>
      <w:r w:rsidR="00FA7249" w:rsidRPr="006E485B">
        <w:instrText xml:space="preserve"> ADDIN EN.CITE.DATA </w:instrText>
      </w:r>
      <w:r w:rsidR="00FA7249" w:rsidRPr="006E485B">
        <w:fldChar w:fldCharType="end"/>
      </w:r>
      <w:r w:rsidR="007F59CB" w:rsidRPr="006E485B">
        <w:fldChar w:fldCharType="separate"/>
      </w:r>
      <w:r w:rsidR="00FA7249" w:rsidRPr="006E485B">
        <w:rPr>
          <w:noProof/>
        </w:rPr>
        <w:t>[42]</w:t>
      </w:r>
      <w:r w:rsidR="007F59CB" w:rsidRPr="006E485B">
        <w:fldChar w:fldCharType="end"/>
      </w:r>
      <w:r w:rsidRPr="006E485B">
        <w:t xml:space="preserve">. The PARP inhibitor veliparib has been studied in a cervical cancer xenograft model and resulted in the delayed the resolution of phosphorylated H2AX (a marker of DSB) and potentiated the cytotoxic effects of chemotherapeutic agents </w:t>
      </w:r>
      <w:r w:rsidR="007F59CB" w:rsidRPr="006E485B">
        <w:fldChar w:fldCharType="begin">
          <w:fldData xml:space="preserve">PEVuZE5vdGU+PENpdGU+PEF1dGhvcj5LZWxsYW5kPC9BdXRob3I+PFllYXI+MTk4OTwvWWVhcj48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=
</w:fldData>
        </w:fldChar>
      </w:r>
      <w:r w:rsidR="00FA7249" w:rsidRPr="006E485B">
        <w:instrText xml:space="preserve"> ADDIN EN.CITE </w:instrText>
      </w:r>
      <w:r w:rsidR="00FA7249" w:rsidRPr="006E485B">
        <w:fldChar w:fldCharType="begin">
          <w:fldData xml:space="preserve">PEVuZE5vdGU+PENpdGU+PEF1dGhvcj5LZWxsYW5kPC9BdXRob3I+PFllYXI+MTk4OTwvWWVhcj48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=
</w:fldData>
        </w:fldChar>
      </w:r>
      <w:r w:rsidR="00FA7249" w:rsidRPr="006E485B">
        <w:instrText xml:space="preserve"> ADDIN EN.CITE.DATA </w:instrText>
      </w:r>
      <w:r w:rsidR="00FA7249" w:rsidRPr="006E485B">
        <w:fldChar w:fldCharType="end"/>
      </w:r>
      <w:r w:rsidR="007F59CB" w:rsidRPr="006E485B">
        <w:fldChar w:fldCharType="separate"/>
      </w:r>
      <w:r w:rsidR="00FA7249" w:rsidRPr="006E485B">
        <w:rPr>
          <w:noProof/>
        </w:rPr>
        <w:t>[43]</w:t>
      </w:r>
      <w:r w:rsidR="007F59CB" w:rsidRPr="006E485B">
        <w:fldChar w:fldCharType="end"/>
      </w:r>
      <w:r w:rsidRPr="006E485B">
        <w:t>.</w:t>
      </w:r>
      <w:r w:rsidR="002F161D" w:rsidRPr="006E485B">
        <w:t xml:space="preserve"> </w:t>
      </w:r>
    </w:p>
    <w:p w14:paraId="063AC201" w14:textId="77777777" w:rsidR="001405BE" w:rsidRPr="006E485B" w:rsidRDefault="000B0B10" w:rsidP="002D6288">
      <w:pPr>
        <w:autoSpaceDE w:val="0"/>
        <w:autoSpaceDN w:val="0"/>
        <w:adjustRightInd w:val="0"/>
        <w:spacing w:after="0" w:line="240" w:lineRule="auto"/>
      </w:pPr>
      <w:r w:rsidRPr="006E485B">
        <w:t>Early stage clinical trials are underway utilising PARP inhibitors in cervical cancer. A phase I-II study of</w:t>
      </w:r>
      <w:r w:rsidR="002D6288" w:rsidRPr="006E485B">
        <w:t xml:space="preserve"> topotecan and veliparib</w:t>
      </w:r>
      <w:r w:rsidRPr="006E485B">
        <w:t xml:space="preserve"> showed a low response rate of 7%</w:t>
      </w:r>
      <w:r w:rsidR="002D6288" w:rsidRPr="006E485B">
        <w:t>, however this was in</w:t>
      </w:r>
      <w:r w:rsidRPr="006E485B">
        <w:t xml:space="preserve"> patients who had already received at least one line of systemic chemotherapy for recurrent or persistent disease </w:t>
      </w:r>
      <w:r w:rsidR="007F59CB" w:rsidRPr="006E485B">
        <w:fldChar w:fldCharType="begin">
          <w:fldData xml:space="preserve">PEVuZE5vdGU+PENpdGU+PEF1dGhvcj5LdW5vczwvQXV0aG9yPjxZZWFyPjIwMTU8L1llYXI+PFJl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</w:fldData>
        </w:fldChar>
      </w:r>
      <w:r w:rsidR="00FA7249" w:rsidRPr="006E485B">
        <w:instrText xml:space="preserve"> ADDIN EN.CITE </w:instrText>
      </w:r>
      <w:r w:rsidR="00FA7249" w:rsidRPr="006E485B">
        <w:fldChar w:fldCharType="begin">
          <w:fldData xml:space="preserve">PEVuZE5vdGU+PENpdGU+PEF1dGhvcj5LdW5vczwvQXV0aG9yPjxZZWFyPjIwMTU8L1llYXI+PFJl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</w:fldData>
        </w:fldChar>
      </w:r>
      <w:r w:rsidR="00FA7249" w:rsidRPr="006E485B">
        <w:instrText xml:space="preserve"> ADDIN EN.CITE.DATA </w:instrText>
      </w:r>
      <w:r w:rsidR="00FA7249" w:rsidRPr="006E485B">
        <w:fldChar w:fldCharType="end"/>
      </w:r>
      <w:r w:rsidR="007F59CB" w:rsidRPr="006E485B">
        <w:fldChar w:fldCharType="separate"/>
      </w:r>
      <w:r w:rsidR="00FA7249" w:rsidRPr="006E485B">
        <w:rPr>
          <w:noProof/>
        </w:rPr>
        <w:t>[44]</w:t>
      </w:r>
      <w:r w:rsidR="007F59CB" w:rsidRPr="006E485B">
        <w:fldChar w:fldCharType="end"/>
      </w:r>
      <w:r w:rsidR="00AA2020" w:rsidRPr="006E485B">
        <w:t xml:space="preserve">. </w:t>
      </w:r>
      <w:r w:rsidRPr="006E485B">
        <w:t>W</w:t>
      </w:r>
      <w:r w:rsidRPr="006E485B">
        <w:rPr>
          <w:rFonts w:cs="AdvTT7c3c51d9"/>
        </w:rPr>
        <w:t>omen whose initial tumour samples demonstrated low</w:t>
      </w:r>
      <w:r w:rsidR="002D6288" w:rsidRPr="006E485B">
        <w:rPr>
          <w:rFonts w:cs="AdvTT7c3c51d9"/>
        </w:rPr>
        <w:t xml:space="preserve"> PARP1 expression </w:t>
      </w:r>
      <w:r w:rsidRPr="006E485B">
        <w:rPr>
          <w:rFonts w:cs="AdvTT7c3c51d9"/>
        </w:rPr>
        <w:t xml:space="preserve">were more likely to have a longer progression-free interval and survival after veliparib-topotecan therapy. Ongoing clinical studies with </w:t>
      </w:r>
      <w:r w:rsidR="004E17A9" w:rsidRPr="006E485B">
        <w:rPr>
          <w:rFonts w:cs="AdvTT7c3c51d9"/>
        </w:rPr>
        <w:t>PARP inhibitors</w:t>
      </w:r>
      <w:r w:rsidR="003C6648" w:rsidRPr="006E485B">
        <w:t xml:space="preserve"> i</w:t>
      </w:r>
      <w:r w:rsidR="002D6288" w:rsidRPr="006E485B">
        <w:t xml:space="preserve">n </w:t>
      </w:r>
      <w:r w:rsidRPr="006E485B">
        <w:t>cervical cancer are listed in Table 1</w:t>
      </w:r>
      <w:r w:rsidR="001405BE" w:rsidRPr="006E485B">
        <w:t>.</w:t>
      </w:r>
    </w:p>
    <w:p w14:paraId="2DC09649" w14:textId="77777777" w:rsidR="001405BE" w:rsidRPr="006E485B" w:rsidRDefault="001405BE" w:rsidP="002D6288">
      <w:pPr>
        <w:autoSpaceDE w:val="0"/>
        <w:autoSpaceDN w:val="0"/>
        <w:adjustRightInd w:val="0"/>
        <w:spacing w:after="0" w:line="240" w:lineRule="auto"/>
      </w:pPr>
    </w:p>
    <w:p w14:paraId="5D46C90D" w14:textId="1731490D" w:rsidR="006323F4" w:rsidRPr="006E485B" w:rsidRDefault="00B96E15" w:rsidP="002D6288">
      <w:pPr>
        <w:autoSpaceDE w:val="0"/>
        <w:autoSpaceDN w:val="0"/>
        <w:adjustRightInd w:val="0"/>
        <w:spacing w:after="0" w:line="240" w:lineRule="auto"/>
      </w:pPr>
      <w:r w:rsidRPr="006E485B">
        <w:rPr>
          <w:b/>
          <w:u w:val="single"/>
          <w:lang w:val="en-US"/>
        </w:rPr>
        <w:t xml:space="preserve">Indirect </w:t>
      </w:r>
      <w:r w:rsidR="00B56541" w:rsidRPr="006E485B">
        <w:rPr>
          <w:b/>
          <w:u w:val="single"/>
          <w:lang w:val="en-US"/>
        </w:rPr>
        <w:t xml:space="preserve">Pharmacological </w:t>
      </w:r>
      <w:r w:rsidRPr="006E485B">
        <w:rPr>
          <w:b/>
          <w:u w:val="single"/>
          <w:lang w:val="en-US"/>
        </w:rPr>
        <w:t>Modulation of</w:t>
      </w:r>
      <w:r w:rsidR="007354FA" w:rsidRPr="006E485B">
        <w:rPr>
          <w:b/>
          <w:u w:val="single"/>
          <w:lang w:val="en-US"/>
        </w:rPr>
        <w:t xml:space="preserve"> the DNA </w:t>
      </w:r>
      <w:r w:rsidRPr="006E485B">
        <w:rPr>
          <w:b/>
          <w:u w:val="single"/>
          <w:lang w:val="en-US"/>
        </w:rPr>
        <w:t xml:space="preserve">Damage Response </w:t>
      </w:r>
    </w:p>
    <w:p w14:paraId="7F9BCD83" w14:textId="77777777" w:rsidR="00E24686" w:rsidRPr="006E485B" w:rsidRDefault="007F59CB" w:rsidP="002B5D1B">
      <w:pPr>
        <w:autoSpaceDE w:val="0"/>
        <w:autoSpaceDN w:val="0"/>
        <w:adjustRightInd w:val="0"/>
        <w:spacing w:after="0" w:line="240" w:lineRule="auto"/>
        <w:rPr>
          <w:b/>
          <w:i/>
        </w:rPr>
      </w:pPr>
      <w:r w:rsidRPr="006E485B">
        <w:rPr>
          <w:b/>
          <w:i/>
        </w:rPr>
        <w:t>Anti</w:t>
      </w:r>
      <w:r w:rsidR="00E24686" w:rsidRPr="006E485B">
        <w:rPr>
          <w:b/>
          <w:i/>
        </w:rPr>
        <w:t>-</w:t>
      </w:r>
      <w:r w:rsidRPr="006E485B">
        <w:rPr>
          <w:b/>
          <w:i/>
        </w:rPr>
        <w:t>angiogenics</w:t>
      </w:r>
    </w:p>
    <w:p w14:paraId="1A7A350E" w14:textId="77777777" w:rsidR="00E1120A" w:rsidRPr="006E485B" w:rsidRDefault="00E1120A" w:rsidP="002B5D1B">
      <w:pPr>
        <w:autoSpaceDE w:val="0"/>
        <w:autoSpaceDN w:val="0"/>
        <w:adjustRightInd w:val="0"/>
        <w:spacing w:after="0" w:line="240" w:lineRule="auto"/>
      </w:pPr>
    </w:p>
    <w:p w14:paraId="5E9B51E3" w14:textId="3D8A4273" w:rsidR="004430B8" w:rsidRPr="00EE0C76" w:rsidRDefault="00E1120A" w:rsidP="004430B8">
      <w:pPr>
        <w:autoSpaceDE w:val="0"/>
        <w:autoSpaceDN w:val="0"/>
        <w:adjustRightInd w:val="0"/>
        <w:spacing w:after="0" w:line="240" w:lineRule="auto"/>
      </w:pPr>
      <w:r w:rsidRPr="00EE0C76">
        <w:t>S</w:t>
      </w:r>
      <w:r w:rsidR="00776A44" w:rsidRPr="00EE0C76">
        <w:t xml:space="preserve">ensitivity to DNA damaging therapy may also be conferred through indirect </w:t>
      </w:r>
      <w:r w:rsidR="00953293" w:rsidRPr="00EE0C76">
        <w:t>mod</w:t>
      </w:r>
      <w:r w:rsidR="00522213" w:rsidRPr="00EE0C76">
        <w:t xml:space="preserve">ulation of DDR </w:t>
      </w:r>
      <w:r w:rsidR="00990F09" w:rsidRPr="00EE0C76">
        <w:t>activity</w:t>
      </w:r>
      <w:r w:rsidR="00522213" w:rsidRPr="00EE0C76">
        <w:t xml:space="preserve"> by</w:t>
      </w:r>
      <w:r w:rsidR="004A4749" w:rsidRPr="00EE0C76">
        <w:t xml:space="preserve"> other </w:t>
      </w:r>
      <w:r w:rsidR="00990F09" w:rsidRPr="00EE0C76">
        <w:t>cellular pathways</w:t>
      </w:r>
      <w:r w:rsidR="00153738" w:rsidRPr="00EE0C76">
        <w:t xml:space="preserve"> (Figure 3)</w:t>
      </w:r>
      <w:r w:rsidR="00990F09" w:rsidRPr="00EE0C76">
        <w:t>.</w:t>
      </w:r>
      <w:r w:rsidR="002B5D1B" w:rsidRPr="00EE0C76">
        <w:t xml:space="preserve">  </w:t>
      </w:r>
      <w:r w:rsidR="006E22E0" w:rsidRPr="00EE0C76">
        <w:t>A</w:t>
      </w:r>
      <w:r w:rsidR="00990F09" w:rsidRPr="00EE0C76">
        <w:t xml:space="preserve">ntiangiogenic agents </w:t>
      </w:r>
      <w:r w:rsidR="006E22E0" w:rsidRPr="00EE0C76">
        <w:t xml:space="preserve">bevacizumab and cediranib </w:t>
      </w:r>
      <w:r w:rsidR="00990F09" w:rsidRPr="00EE0C76">
        <w:t>have been trialled in combination with chemotherapy in advanced</w:t>
      </w:r>
      <w:r w:rsidR="006E22E0" w:rsidRPr="00EE0C76">
        <w:t xml:space="preserve"> cervic</w:t>
      </w:r>
      <w:r w:rsidR="00FA7249" w:rsidRPr="00EE0C76">
        <w:t xml:space="preserve">al cancer with improved </w:t>
      </w:r>
      <w:r w:rsidR="006E22E0" w:rsidRPr="00EE0C76">
        <w:t>survival</w:t>
      </w:r>
      <w:r w:rsidR="00FA7249" w:rsidRPr="00EE0C76">
        <w:t xml:space="preserve"> outcomes</w:t>
      </w:r>
      <w:r w:rsidR="00990F09" w:rsidRPr="00EE0C76">
        <w:t xml:space="preserve"> </w:t>
      </w:r>
      <w:r w:rsidR="007F59CB" w:rsidRPr="00EE0C76">
        <w:fldChar w:fldCharType="begin">
          <w:fldData xml:space="preserve">PEVuZE5vdGU+PENpdGU+PEF1dGhvcj5UZXdhcmk8L0F1dGhvcj48WWVhcj4yMDE0PC9ZZWFyPjxS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</w:fldData>
        </w:fldChar>
      </w:r>
      <w:r w:rsidR="00990F09" w:rsidRPr="00EE0C76">
        <w:instrText xml:space="preserve"> ADDIN EN.CITE </w:instrText>
      </w:r>
      <w:r w:rsidR="007F59CB" w:rsidRPr="00EE0C76">
        <w:fldChar w:fldCharType="begin">
          <w:fldData xml:space="preserve">PEVuZE5vdGU+PENpdGU+PEF1dGhvcj5UZXdhcmk8L0F1dGhvcj48WWVhcj4yMDE0PC9ZZWFyPjxS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</w:fldData>
        </w:fldChar>
      </w:r>
      <w:r w:rsidR="00990F09" w:rsidRPr="00EE0C76">
        <w:instrText xml:space="preserve"> ADDIN EN.CITE.DATA </w:instrText>
      </w:r>
      <w:r w:rsidR="007F59CB" w:rsidRPr="00EE0C76">
        <w:fldChar w:fldCharType="end"/>
      </w:r>
      <w:r w:rsidR="007F59CB" w:rsidRPr="00EE0C76">
        <w:fldChar w:fldCharType="separate"/>
      </w:r>
      <w:r w:rsidR="00990F09" w:rsidRPr="00EE0C76">
        <w:rPr>
          <w:noProof/>
        </w:rPr>
        <w:t>[4]</w:t>
      </w:r>
      <w:r w:rsidR="007F59CB" w:rsidRPr="00EE0C76">
        <w:fldChar w:fldCharType="end"/>
      </w:r>
      <w:r w:rsidR="00990F09" w:rsidRPr="00EE0C76">
        <w:t xml:space="preserve"> </w:t>
      </w:r>
      <w:r w:rsidR="007F59CB" w:rsidRPr="00EE0C76">
        <w:fldChar w:fldCharType="begin">
          <w:fldData xml:space="preserve">PEVuZE5vdGU+PENpdGU+PEF1dGhvcj5TeW1vbmRzPC9BdXRob3I+PFllYXI+MjAxNTwvWWVhcj48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</w:fldData>
        </w:fldChar>
      </w:r>
      <w:r w:rsidR="00FA7249" w:rsidRPr="00EE0C76">
        <w:instrText xml:space="preserve"> ADDIN EN.CITE </w:instrText>
      </w:r>
      <w:r w:rsidR="00FA7249" w:rsidRPr="00EE0C76">
        <w:fldChar w:fldCharType="begin">
          <w:fldData xml:space="preserve">PEVuZE5vdGU+PENpdGU+PEF1dGhvcj5TeW1vbmRzPC9BdXRob3I+PFllYXI+MjAxNTwvWWVhcj48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</w:fldData>
        </w:fldChar>
      </w:r>
      <w:r w:rsidR="00FA7249" w:rsidRPr="00EE0C76">
        <w:instrText xml:space="preserve"> ADDIN EN.CITE.DATA </w:instrText>
      </w:r>
      <w:r w:rsidR="00FA7249" w:rsidRPr="00EE0C76">
        <w:fldChar w:fldCharType="end"/>
      </w:r>
      <w:r w:rsidR="007F59CB" w:rsidRPr="00EE0C76">
        <w:fldChar w:fldCharType="separate"/>
      </w:r>
      <w:r w:rsidR="00FA7249" w:rsidRPr="00EE0C76">
        <w:rPr>
          <w:noProof/>
        </w:rPr>
        <w:t>[45]</w:t>
      </w:r>
      <w:r w:rsidR="007F59CB" w:rsidRPr="00EE0C76">
        <w:fldChar w:fldCharType="end"/>
      </w:r>
      <w:r w:rsidR="006E22E0" w:rsidRPr="00EE0C76">
        <w:t>. In addition to the metabolic effects of hypoxia on tumour cells, h</w:t>
      </w:r>
      <w:r w:rsidR="002B5D1B" w:rsidRPr="00EE0C76">
        <w:t xml:space="preserve">ypoxic conditions have been demonstrated to downregulate HRR gene expression including RAD51 </w:t>
      </w:r>
      <w:r w:rsidR="007F59CB" w:rsidRPr="00EE0C76">
        <w:fldChar w:fldCharType="begin">
          <w:fldData xml:space="preserve">PEVuZE5vdGU+PENpdGU+PEF1dGhvcj5CaW5kcmE8L0F1dGhvcj48WWVhcj4yMDA0PC9ZZWFyPjxS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</w:fldData>
        </w:fldChar>
      </w:r>
      <w:r w:rsidR="00FA7249" w:rsidRPr="00EE0C76">
        <w:instrText xml:space="preserve"> ADDIN EN.CITE </w:instrText>
      </w:r>
      <w:r w:rsidR="00FA7249" w:rsidRPr="00EE0C76">
        <w:fldChar w:fldCharType="begin">
          <w:fldData xml:space="preserve">PEVuZE5vdGU+PENpdGU+PEF1dGhvcj5CaW5kcmE8L0F1dGhvcj48WWVhcj4yMDA0PC9ZZWFyPjxS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</w:fldData>
        </w:fldChar>
      </w:r>
      <w:r w:rsidR="00FA7249" w:rsidRPr="00EE0C76">
        <w:instrText xml:space="preserve"> ADDIN EN.CITE.DATA </w:instrText>
      </w:r>
      <w:r w:rsidR="00FA7249" w:rsidRPr="00EE0C76">
        <w:fldChar w:fldCharType="end"/>
      </w:r>
      <w:r w:rsidR="007F59CB" w:rsidRPr="00EE0C76">
        <w:fldChar w:fldCharType="separate"/>
      </w:r>
      <w:r w:rsidR="00FA7249" w:rsidRPr="00EE0C76">
        <w:rPr>
          <w:noProof/>
        </w:rPr>
        <w:t>[46]</w:t>
      </w:r>
      <w:r w:rsidR="007F59CB" w:rsidRPr="00EE0C76">
        <w:fldChar w:fldCharType="end"/>
      </w:r>
      <w:r w:rsidR="002B5D1B" w:rsidRPr="00EE0C76">
        <w:t xml:space="preserve">, and therefore </w:t>
      </w:r>
      <w:r w:rsidR="00FA7249" w:rsidRPr="00EE0C76">
        <w:t>may also act by</w:t>
      </w:r>
      <w:r w:rsidR="006E22E0" w:rsidRPr="00EE0C76">
        <w:t xml:space="preserve"> inhibiting the DDR. If the use of angiogenic agents can induce HRR deficiency in this manner</w:t>
      </w:r>
      <w:r w:rsidR="00F96A40" w:rsidRPr="00EE0C76">
        <w:t>,</w:t>
      </w:r>
      <w:r w:rsidR="006E22E0" w:rsidRPr="00EE0C76">
        <w:t xml:space="preserve"> the combination of </w:t>
      </w:r>
      <w:r w:rsidR="002B5D1B" w:rsidRPr="00EE0C76">
        <w:t>PARP inhibitors</w:t>
      </w:r>
      <w:r w:rsidR="006E22E0" w:rsidRPr="00EE0C76">
        <w:t xml:space="preserve"> and anitangiogenics</w:t>
      </w:r>
      <w:r w:rsidR="002B5D1B" w:rsidRPr="00EE0C76">
        <w:t xml:space="preserve"> may prove to be</w:t>
      </w:r>
      <w:r w:rsidR="00953293" w:rsidRPr="00EE0C76">
        <w:t xml:space="preserve"> an</w:t>
      </w:r>
      <w:r w:rsidR="002B5D1B" w:rsidRPr="00EE0C76">
        <w:t xml:space="preserve"> effective combination</w:t>
      </w:r>
      <w:r w:rsidR="00E231A9" w:rsidRPr="00EE0C76">
        <w:t>.</w:t>
      </w:r>
      <w:r w:rsidR="006E22E0" w:rsidRPr="00EE0C76">
        <w:t xml:space="preserve"> </w:t>
      </w:r>
      <w:r w:rsidR="00E231A9" w:rsidRPr="00EE0C76">
        <w:t>A</w:t>
      </w:r>
      <w:r w:rsidR="00953293" w:rsidRPr="00EE0C76">
        <w:t xml:space="preserve"> </w:t>
      </w:r>
      <w:r w:rsidR="00E231A9" w:rsidRPr="00EE0C76">
        <w:t xml:space="preserve">multicentre Phase II </w:t>
      </w:r>
      <w:r w:rsidR="00953293" w:rsidRPr="00EE0C76">
        <w:t xml:space="preserve">clinical trial </w:t>
      </w:r>
      <w:r w:rsidR="002B5D1B" w:rsidRPr="00EE0C76">
        <w:t>to evaluate the combination of olaparib and cediranib as a maintenance therapy following chemotherapy for advanced/rec</w:t>
      </w:r>
      <w:r w:rsidRPr="00EE0C76">
        <w:t>urrent cervical cancer (COMICE)</w:t>
      </w:r>
      <w:r w:rsidR="00E231A9" w:rsidRPr="00EE0C76">
        <w:t xml:space="preserve"> </w:t>
      </w:r>
      <w:r w:rsidR="00D06066" w:rsidRPr="00EE0C76">
        <w:t xml:space="preserve">has been funded </w:t>
      </w:r>
      <w:r w:rsidR="00E231A9" w:rsidRPr="00EE0C76">
        <w:t>(R Lord; CI)</w:t>
      </w:r>
      <w:r w:rsidR="004A4749" w:rsidRPr="00EE0C76">
        <w:t>.</w:t>
      </w:r>
    </w:p>
    <w:p w14:paraId="242C5169" w14:textId="77777777" w:rsidR="004430B8" w:rsidRPr="00EE0C76" w:rsidRDefault="004430B8" w:rsidP="004430B8">
      <w:pPr>
        <w:autoSpaceDE w:val="0"/>
        <w:autoSpaceDN w:val="0"/>
        <w:adjustRightInd w:val="0"/>
        <w:spacing w:after="0" w:line="240" w:lineRule="auto"/>
      </w:pPr>
    </w:p>
    <w:p w14:paraId="13EDE77D" w14:textId="7E917EC5" w:rsidR="00E24686" w:rsidRPr="00EE0C76" w:rsidRDefault="007F59CB" w:rsidP="00150393">
      <w:pPr>
        <w:spacing w:after="200" w:line="276" w:lineRule="auto"/>
        <w:rPr>
          <w:b/>
          <w:i/>
          <w:lang w:val="en-US"/>
        </w:rPr>
      </w:pPr>
      <w:r w:rsidRPr="00EE0C76">
        <w:rPr>
          <w:b/>
          <w:i/>
          <w:lang w:val="en-US"/>
        </w:rPr>
        <w:t>E</w:t>
      </w:r>
      <w:r w:rsidR="003C6648" w:rsidRPr="00EE0C76">
        <w:rPr>
          <w:b/>
          <w:i/>
          <w:lang w:val="en-US"/>
        </w:rPr>
        <w:t>pidermal Growth Factor Receptor I</w:t>
      </w:r>
      <w:r w:rsidRPr="00EE0C76">
        <w:rPr>
          <w:b/>
          <w:i/>
          <w:lang w:val="en-US"/>
        </w:rPr>
        <w:t>nhibitors</w:t>
      </w:r>
    </w:p>
    <w:p w14:paraId="52E11B56" w14:textId="7CC026DC" w:rsidR="00B31622" w:rsidRPr="006E485B" w:rsidRDefault="00A200CF" w:rsidP="00150393">
      <w:pPr>
        <w:spacing w:after="200" w:line="276" w:lineRule="auto"/>
        <w:rPr>
          <w:i/>
        </w:rPr>
      </w:pPr>
      <w:r w:rsidRPr="00EE0C76">
        <w:rPr>
          <w:lang w:val="en-US"/>
        </w:rPr>
        <w:t xml:space="preserve">In addition to promoting cellular proliferation, it is recognised that </w:t>
      </w:r>
      <w:r w:rsidR="00C00C20" w:rsidRPr="00EE0C76">
        <w:t>the epidermal growth factor pathway is involved in the regulation of DSB repair</w:t>
      </w:r>
      <w:r w:rsidR="00433DFE" w:rsidRPr="00EE0C76">
        <w:t xml:space="preserve"> following ligand-independent nuclear translocation of </w:t>
      </w:r>
      <w:r w:rsidR="003C6648" w:rsidRPr="00EE0C76">
        <w:t>epidermal growth factor receptor (</w:t>
      </w:r>
      <w:r w:rsidR="00433DFE" w:rsidRPr="00EE0C76">
        <w:t>EGFR</w:t>
      </w:r>
      <w:r w:rsidR="003C6648" w:rsidRPr="00EE0C76">
        <w:t>)</w:t>
      </w:r>
      <w:r w:rsidR="00433DFE" w:rsidRPr="00EE0C76">
        <w:t xml:space="preserve"> and activation of DNA-PK</w:t>
      </w:r>
      <w:r w:rsidR="00C00C20" w:rsidRPr="00EE0C76">
        <w:t xml:space="preserve"> </w:t>
      </w:r>
      <w:r w:rsidR="007F59CB" w:rsidRPr="00EE0C76">
        <w:fldChar w:fldCharType="begin">
          <w:fldData xml:space="preserve">PEVuZE5vdGU+PENpdGU+PEF1dGhvcj5NZXluPC9BdXRob3I+PFllYXI+MjAwOTwvWWVhcj48UmVj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</w:fldData>
        </w:fldChar>
      </w:r>
      <w:r w:rsidR="00FA7249" w:rsidRPr="00EE0C76">
        <w:instrText xml:space="preserve"> ADDIN EN.CITE </w:instrText>
      </w:r>
      <w:r w:rsidR="00FA7249" w:rsidRPr="00EE0C76">
        <w:fldChar w:fldCharType="begin">
          <w:fldData xml:space="preserve">PEVuZE5vdGU+PENpdGU+PEF1dGhvcj5NZXluPC9BdXRob3I+PFllYXI+MjAwOTwvWWVhcj48UmVj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</w:fldData>
        </w:fldChar>
      </w:r>
      <w:r w:rsidR="00FA7249" w:rsidRPr="00EE0C76">
        <w:instrText xml:space="preserve"> ADDIN EN.CITE.DATA </w:instrText>
      </w:r>
      <w:r w:rsidR="00FA7249" w:rsidRPr="00EE0C76">
        <w:fldChar w:fldCharType="end"/>
      </w:r>
      <w:r w:rsidR="007F59CB" w:rsidRPr="00EE0C76">
        <w:fldChar w:fldCharType="separate"/>
      </w:r>
      <w:r w:rsidR="00FA7249" w:rsidRPr="00EE0C76">
        <w:rPr>
          <w:noProof/>
        </w:rPr>
        <w:t>[47, 48]</w:t>
      </w:r>
      <w:r w:rsidR="007F59CB" w:rsidRPr="00EE0C76">
        <w:fldChar w:fldCharType="end"/>
      </w:r>
      <w:r w:rsidR="00433DFE" w:rsidRPr="00EE0C76">
        <w:t xml:space="preserve"> </w:t>
      </w:r>
      <w:r w:rsidR="007F59CB" w:rsidRPr="00EE0C76">
        <w:fldChar w:fldCharType="begin">
          <w:fldData xml:space="preserve">PEVuZE5vdGU+PENpdGU+PEF1dGhvcj5EaXR0bWFubjwvQXV0aG9yPjxZZWFyPjIwMDU8L1llYXI+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</w:fldData>
        </w:fldChar>
      </w:r>
      <w:r w:rsidR="00FA7249" w:rsidRPr="00EE0C76">
        <w:instrText xml:space="preserve"> ADDIN EN.CITE </w:instrText>
      </w:r>
      <w:r w:rsidR="00FA7249" w:rsidRPr="00EE0C76">
        <w:fldChar w:fldCharType="begin">
          <w:fldData xml:space="preserve">PEVuZE5vdGU+PENpdGU+PEF1dGhvcj5EaXR0bWFubjwvQXV0aG9yPjxZZWFyPjIwMDU8L1llYXI+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</w:fldData>
        </w:fldChar>
      </w:r>
      <w:r w:rsidR="00FA7249" w:rsidRPr="00EE0C76">
        <w:instrText xml:space="preserve"> ADDIN EN.CITE.DATA </w:instrText>
      </w:r>
      <w:r w:rsidR="00FA7249" w:rsidRPr="00EE0C76">
        <w:fldChar w:fldCharType="end"/>
      </w:r>
      <w:r w:rsidR="007F59CB" w:rsidRPr="00EE0C76">
        <w:fldChar w:fldCharType="separate"/>
      </w:r>
      <w:r w:rsidR="00FA7249" w:rsidRPr="00EE0C76">
        <w:rPr>
          <w:noProof/>
        </w:rPr>
        <w:t>[49, 50]</w:t>
      </w:r>
      <w:r w:rsidR="007F59CB" w:rsidRPr="00EE0C76">
        <w:fldChar w:fldCharType="end"/>
      </w:r>
      <w:r w:rsidR="004A4749" w:rsidRPr="00EE0C76">
        <w:t>. This</w:t>
      </w:r>
      <w:r w:rsidRPr="00EE0C76">
        <w:t xml:space="preserve"> </w:t>
      </w:r>
      <w:r w:rsidR="00B31622" w:rsidRPr="00EE0C76">
        <w:t>process</w:t>
      </w:r>
      <w:r w:rsidR="00E1120A" w:rsidRPr="00EE0C76">
        <w:t xml:space="preserve"> </w:t>
      </w:r>
      <w:r w:rsidR="004A4749" w:rsidRPr="00EE0C76">
        <w:t xml:space="preserve">is </w:t>
      </w:r>
      <w:r w:rsidR="00C00C20" w:rsidRPr="00EE0C76">
        <w:t xml:space="preserve">activated by HPV E5 oncoprotein </w:t>
      </w:r>
      <w:r w:rsidR="007F59CB" w:rsidRPr="00EE0C76">
        <w:fldChar w:fldCharType="begin"/>
      </w:r>
      <w:r w:rsidR="00FA7249" w:rsidRPr="00EE0C76">
        <w:instrText xml:space="preserve"> ADDIN EN.CITE &lt;EndNote&gt;&lt;Cite&gt;&lt;Author&gt;Kim&lt;/Author&gt;&lt;Year&gt;2010&lt;/Year&gt;&lt;RecNum&gt;1550&lt;/RecNum&gt;&lt;DisplayText&gt;[51]&lt;/DisplayText&gt;&lt;record&gt;&lt;rec-number&gt;1550&lt;/rec-number&gt;&lt;foreign-keys&gt;&lt;key app="EN" db-id="25w2a0awhv2wtjerrx2x9saswef2zf5vzadw" timestamp="1468485241"&gt;1550&lt;/key&gt;&lt;/foreign-keys&gt;&lt;ref-type name="Journal Article"&gt;17&lt;/ref-type&gt;&lt;contributors&gt;&lt;authors&gt;&lt;author&gt;Kim, M. K.&lt;/author&gt;&lt;author&gt;Kim, H. S.&lt;/author&gt;&lt;author&gt;Kim, S. H.&lt;/author&gt;&lt;author&gt;Oh, J. M.&lt;/author&gt;&lt;author&gt;Han, J. Y.&lt;/author&gt;&lt;author&gt;Lim, J. M.&lt;/author&gt;&lt;author&gt;Juhnn, Y. S.&lt;/author&gt;&lt;author&gt;Song, Y. S.&lt;/author&gt;&lt;/authors&gt;&lt;/contributors&gt;&lt;auth-address&gt;Department of Obstetrics and Gynecology, Seoul National University College of Medicine, Seoul, Republic of Korea.&lt;/auth-address&gt;&lt;titles&gt;&lt;title&gt;Human papillomavirus type 16 E5 oncoprotein as a new target for cervical cancer treatment&lt;/title&gt;&lt;secondary-title&gt;Biochem Pharmacol&lt;/secondary-title&gt;&lt;/titles&gt;&lt;periodical&gt;&lt;full-title&gt;Biochem Pharmacol&lt;/full-title&gt;&lt;/periodical&gt;&lt;pages&gt;1930-5&lt;/pages&gt;&lt;volume&gt;80&lt;/volume&gt;&lt;number&gt;12&lt;/number&gt;&lt;keywords&gt;&lt;keyword&gt;Animals&lt;/keyword&gt;&lt;keyword&gt;Apoptosis&lt;/keyword&gt;&lt;keyword&gt;Cancer Vaccines/therapeutic use&lt;/keyword&gt;&lt;keyword&gt;Cell Proliferation&lt;/keyword&gt;&lt;keyword&gt;Female&lt;/keyword&gt;&lt;keyword&gt;Genetic Therapy&lt;/keyword&gt;&lt;keyword&gt;Humans&lt;/keyword&gt;&lt;keyword&gt;Molecular Targeted Therapy&lt;/keyword&gt;&lt;keyword&gt;Neovascularization, Pathologic/metabolism&lt;/keyword&gt;&lt;keyword&gt;Oncogene Proteins, Viral/genetics/immunology/*physiology&lt;/keyword&gt;&lt;keyword&gt;Receptor, Epidermal Growth Factor/physiology&lt;/keyword&gt;&lt;keyword&gt;Signal Transduction&lt;/keyword&gt;&lt;keyword&gt;Uterine Cervical Neoplasms/blood supply/*metabolism/pathology/therapy&lt;/keyword&gt;&lt;/keywords&gt;&lt;dates&gt;&lt;year&gt;2010&lt;/year&gt;&lt;pub-dates&gt;&lt;date&gt;Dec 15&lt;/date&gt;&lt;/pub-dates&gt;&lt;/dates&gt;&lt;isbn&gt;1873-2968 (Electronic)&amp;#xD;0006-2952 (Linking)&lt;/isbn&gt;&lt;accession-num&gt;20643111&lt;/accession-num&gt;&lt;urls&gt;&lt;related-urls&gt;&lt;url&gt;http://www.ncbi.nlm.nih.gov/pubmed/20643111&lt;/url&gt;&lt;/related-urls&gt;&lt;/urls&gt;&lt;electronic-resource-num&gt;10.1016/j.bcp.2010.07.013&lt;/electronic-resource-num&gt;&lt;/record&gt;&lt;/Cite&gt;&lt;/EndNote&gt;</w:instrText>
      </w:r>
      <w:r w:rsidR="007F59CB" w:rsidRPr="00EE0C76">
        <w:fldChar w:fldCharType="separate"/>
      </w:r>
      <w:r w:rsidR="00FA7249" w:rsidRPr="00EE0C76">
        <w:rPr>
          <w:noProof/>
        </w:rPr>
        <w:t>[51]</w:t>
      </w:r>
      <w:r w:rsidR="007F59CB" w:rsidRPr="00EE0C76">
        <w:fldChar w:fldCharType="end"/>
      </w:r>
      <w:r w:rsidR="00FA7249" w:rsidRPr="00EE0C76">
        <w:t xml:space="preserve"> and </w:t>
      </w:r>
      <w:r w:rsidR="00237C5E" w:rsidRPr="00EE0C76">
        <w:t>EGFR inhibition has been investigated as a means of sensitising</w:t>
      </w:r>
      <w:r w:rsidR="00FA7249" w:rsidRPr="00EE0C76">
        <w:t xml:space="preserve"> cervical</w:t>
      </w:r>
      <w:r w:rsidR="00237C5E" w:rsidRPr="00EE0C76">
        <w:t xml:space="preserve"> tumours to chemoradiation. </w:t>
      </w:r>
      <w:r w:rsidR="00433DFE" w:rsidRPr="00EE0C76">
        <w:rPr>
          <w:i/>
        </w:rPr>
        <w:t>In vitro</w:t>
      </w:r>
      <w:r w:rsidR="00433DFE" w:rsidRPr="00EE0C76">
        <w:t xml:space="preserve"> cetuximab</w:t>
      </w:r>
      <w:r w:rsidR="00237C5E" w:rsidRPr="00EE0C76">
        <w:t xml:space="preserve"> (</w:t>
      </w:r>
      <w:r w:rsidR="00433DFE" w:rsidRPr="00EE0C76">
        <w:t>a monoclonal</w:t>
      </w:r>
      <w:r w:rsidR="00237C5E" w:rsidRPr="00EE0C76">
        <w:t xml:space="preserve"> antibody directed against EGFR) </w:t>
      </w:r>
      <w:r w:rsidR="00433DFE" w:rsidRPr="00EE0C76">
        <w:t xml:space="preserve">enhances the cytotoxicity of IR in cervical cell lines </w:t>
      </w:r>
      <w:r w:rsidR="007F59CB" w:rsidRPr="00EE0C76">
        <w:fldChar w:fldCharType="begin">
          <w:fldData xml:space="preserve">PEVuZE5vdGU+PENpdGU+PEF1dGhvcj5EaXR0bWFubjwvQXV0aG9yPjxZZWFyPjIwMDU8L1llYXI+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</w:fldData>
        </w:fldChar>
      </w:r>
      <w:r w:rsidR="00FA7249" w:rsidRPr="00EE0C76">
        <w:instrText xml:space="preserve"> ADDIN EN.CITE </w:instrText>
      </w:r>
      <w:r w:rsidR="00FA7249" w:rsidRPr="00EE0C76">
        <w:fldChar w:fldCharType="begin">
          <w:fldData xml:space="preserve">PEVuZE5vdGU+PENpdGU+PEF1dGhvcj5EaXR0bWFubjwvQXV0aG9yPjxZZWFyPjIwMDU8L1llYXI+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</w:fldData>
        </w:fldChar>
      </w:r>
      <w:r w:rsidR="00FA7249" w:rsidRPr="00EE0C76">
        <w:instrText xml:space="preserve"> ADDIN EN.CITE.DATA </w:instrText>
      </w:r>
      <w:r w:rsidR="00FA7249" w:rsidRPr="00EE0C76">
        <w:fldChar w:fldCharType="end"/>
      </w:r>
      <w:r w:rsidR="007F59CB" w:rsidRPr="00EE0C76">
        <w:fldChar w:fldCharType="separate"/>
      </w:r>
      <w:r w:rsidR="00FA7249" w:rsidRPr="00EE0C76">
        <w:rPr>
          <w:noProof/>
        </w:rPr>
        <w:t>[52]</w:t>
      </w:r>
      <w:r w:rsidR="007F59CB" w:rsidRPr="00EE0C76">
        <w:fldChar w:fldCharType="end"/>
      </w:r>
      <w:r w:rsidR="00433DFE" w:rsidRPr="00EE0C76">
        <w:t xml:space="preserve"> </w:t>
      </w:r>
      <w:r w:rsidR="007F59CB" w:rsidRPr="00EE0C76">
        <w:fldChar w:fldCharType="begin">
          <w:fldData xml:space="preserve">PEVuZE5vdGU+PENpdGU+PEF1dGhvcj5NZWlyYTwvQXV0aG9yPjxZZWFyPjIwMDk8L1llYXI+PFJl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</w:fldData>
        </w:fldChar>
      </w:r>
      <w:r w:rsidR="00FA7249" w:rsidRPr="00EE0C76">
        <w:instrText xml:space="preserve"> ADDIN EN.CITE </w:instrText>
      </w:r>
      <w:r w:rsidR="00FA7249" w:rsidRPr="00EE0C76">
        <w:fldChar w:fldCharType="begin">
          <w:fldData xml:space="preserve">PEVuZE5vdGU+PENpdGU+PEF1dGhvcj5NZWlyYTwvQXV0aG9yPjxZZWFyPjIwMDk8L1llYXI+PFJl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</w:fldData>
        </w:fldChar>
      </w:r>
      <w:r w:rsidR="00FA7249" w:rsidRPr="00EE0C76">
        <w:instrText xml:space="preserve"> ADDIN EN.CITE.DATA </w:instrText>
      </w:r>
      <w:r w:rsidR="00FA7249" w:rsidRPr="00EE0C76">
        <w:fldChar w:fldCharType="end"/>
      </w:r>
      <w:r w:rsidR="007F59CB" w:rsidRPr="00EE0C76">
        <w:fldChar w:fldCharType="separate"/>
      </w:r>
      <w:r w:rsidR="00FA7249" w:rsidRPr="00EE0C76">
        <w:rPr>
          <w:noProof/>
        </w:rPr>
        <w:t>[53]</w:t>
      </w:r>
      <w:r w:rsidR="007F59CB" w:rsidRPr="00EE0C76">
        <w:fldChar w:fldCharType="end"/>
      </w:r>
      <w:r w:rsidR="00433DFE" w:rsidRPr="00EE0C76">
        <w:t xml:space="preserve"> </w:t>
      </w:r>
      <w:r w:rsidR="007F59CB" w:rsidRPr="00EE0C76">
        <w:fldChar w:fldCharType="begin">
          <w:fldData xml:space="preserve">PEVuZE5vdGU+PENpdGU+PEF1dGhvcj5NeWxseW5lbjwvQXV0aG9yPjxZZWFyPjIwMTE8L1llYXI+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</w:fldData>
        </w:fldChar>
      </w:r>
      <w:r w:rsidR="00FA7249" w:rsidRPr="00EE0C76">
        <w:instrText xml:space="preserve"> ADDIN EN.CITE </w:instrText>
      </w:r>
      <w:r w:rsidR="00FA7249" w:rsidRPr="00EE0C76">
        <w:fldChar w:fldCharType="begin">
          <w:fldData xml:space="preserve">PEVuZE5vdGU+PENpdGU+PEF1dGhvcj5NeWxseW5lbjwvQXV0aG9yPjxZZWFyPjIwMTE8L1llYXI+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</w:fldData>
        </w:fldChar>
      </w:r>
      <w:r w:rsidR="00FA7249" w:rsidRPr="00EE0C76">
        <w:instrText xml:space="preserve"> ADDIN EN.CITE.DATA </w:instrText>
      </w:r>
      <w:r w:rsidR="00FA7249" w:rsidRPr="00EE0C76">
        <w:fldChar w:fldCharType="end"/>
      </w:r>
      <w:r w:rsidR="007F59CB" w:rsidRPr="00EE0C76">
        <w:fldChar w:fldCharType="separate"/>
      </w:r>
      <w:r w:rsidR="00FA7249" w:rsidRPr="00EE0C76">
        <w:rPr>
          <w:noProof/>
        </w:rPr>
        <w:t>[54]</w:t>
      </w:r>
      <w:r w:rsidR="007F59CB" w:rsidRPr="00EE0C76">
        <w:fldChar w:fldCharType="end"/>
      </w:r>
      <w:r w:rsidR="00433DFE" w:rsidRPr="00EE0C76">
        <w:t xml:space="preserve"> </w:t>
      </w:r>
      <w:r w:rsidR="00B31622" w:rsidRPr="00EE0C76">
        <w:t xml:space="preserve"> however </w:t>
      </w:r>
      <w:r w:rsidR="00433DFE" w:rsidRPr="00EE0C76">
        <w:t>c</w:t>
      </w:r>
      <w:r w:rsidR="00C00C20" w:rsidRPr="00EE0C76">
        <w:t>l</w:t>
      </w:r>
      <w:r w:rsidR="00953293" w:rsidRPr="00EE0C76">
        <w:t>i</w:t>
      </w:r>
      <w:r w:rsidR="00C00C20" w:rsidRPr="00EE0C76">
        <w:t xml:space="preserve">nical trials to date have </w:t>
      </w:r>
      <w:r w:rsidR="00433DFE" w:rsidRPr="00EE0C76">
        <w:t xml:space="preserve">not demonstrated benefit from the addition of cetuximab </w:t>
      </w:r>
      <w:r w:rsidR="00C00C20" w:rsidRPr="00EE0C76">
        <w:t xml:space="preserve"> </w:t>
      </w:r>
      <w:r w:rsidR="00433DFE" w:rsidRPr="00EE0C76">
        <w:t>to chemo</w:t>
      </w:r>
      <w:r w:rsidR="00237C5E" w:rsidRPr="00EE0C76">
        <w:t xml:space="preserve">radiation, although the </w:t>
      </w:r>
      <w:r w:rsidR="00433DFE" w:rsidRPr="00EE0C76">
        <w:t>EGFR tyrosine kinase inhibitor erlotinib show</w:t>
      </w:r>
      <w:r w:rsidR="00237C5E" w:rsidRPr="00EE0C76">
        <w:t>s</w:t>
      </w:r>
      <w:r w:rsidR="00433DFE" w:rsidRPr="00EE0C76">
        <w:t xml:space="preserve"> more promise </w:t>
      </w:r>
      <w:r w:rsidR="007F59CB" w:rsidRPr="00EE0C76">
        <w:fldChar w:fldCharType="begin">
          <w:fldData xml:space="preserve">PEVuZE5vdGU+PENpdGU+PEF1dGhvcj5kZSBsYSBSb2NoZWZvcmRpZXJlPC9BdXRob3I+PFllYXI+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</w:fldData>
        </w:fldChar>
      </w:r>
      <w:r w:rsidR="00FA7249" w:rsidRPr="00EE0C76">
        <w:instrText xml:space="preserve"> ADDIN EN.CITE </w:instrText>
      </w:r>
      <w:r w:rsidR="00FA7249" w:rsidRPr="00EE0C76">
        <w:fldChar w:fldCharType="begin">
          <w:fldData xml:space="preserve">PEVuZE5vdGU+PENpdGU+PEF1dGhvcj5kZSBsYSBSb2NoZWZvcmRpZXJlPC9BdXRob3I+PFllYXI+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</w:fldData>
        </w:fldChar>
      </w:r>
      <w:r w:rsidR="00FA7249" w:rsidRPr="00EE0C76">
        <w:instrText xml:space="preserve"> ADDIN EN.CITE.DATA </w:instrText>
      </w:r>
      <w:r w:rsidR="00FA7249" w:rsidRPr="00EE0C76">
        <w:fldChar w:fldCharType="end"/>
      </w:r>
      <w:r w:rsidR="007F59CB" w:rsidRPr="00EE0C76">
        <w:fldChar w:fldCharType="separate"/>
      </w:r>
      <w:r w:rsidR="00FA7249" w:rsidRPr="00EE0C76">
        <w:rPr>
          <w:noProof/>
        </w:rPr>
        <w:t>[55]</w:t>
      </w:r>
      <w:r w:rsidR="007F59CB" w:rsidRPr="00EE0C76">
        <w:fldChar w:fldCharType="end"/>
      </w:r>
      <w:r w:rsidR="00953293" w:rsidRPr="00EE0C76">
        <w:t xml:space="preserve"> </w:t>
      </w:r>
      <w:r w:rsidR="007F59CB" w:rsidRPr="00EE0C76">
        <w:fldChar w:fldCharType="begin">
          <w:fldData xml:space="preserve">PEVuZE5vdGU+PENpdGU+PEF1dGhvcj5Ob2d1ZWlyYS1Sb2RyaWd1ZXM8L0F1dGhvcj48WWVhcj4y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</w:fldData>
        </w:fldChar>
      </w:r>
      <w:r w:rsidR="00FA7249" w:rsidRPr="00EE0C76">
        <w:instrText xml:space="preserve"> ADDIN EN.CITE </w:instrText>
      </w:r>
      <w:r w:rsidR="00FA7249" w:rsidRPr="00EE0C76">
        <w:fldChar w:fldCharType="begin">
          <w:fldData xml:space="preserve">PEVuZE5vdGU+PENpdGU+PEF1dGhvcj5Ob2d1ZWlyYS1Sb2RyaWd1ZXM8L0F1dGhvcj48WWVhcj4y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</w:fldData>
        </w:fldChar>
      </w:r>
      <w:r w:rsidR="00FA7249" w:rsidRPr="00EE0C76">
        <w:instrText xml:space="preserve"> ADDIN EN.CITE.DATA </w:instrText>
      </w:r>
      <w:r w:rsidR="00FA7249" w:rsidRPr="00EE0C76">
        <w:fldChar w:fldCharType="end"/>
      </w:r>
      <w:r w:rsidR="007F59CB" w:rsidRPr="00EE0C76">
        <w:fldChar w:fldCharType="separate"/>
      </w:r>
      <w:r w:rsidR="00FA7249" w:rsidRPr="00EE0C76">
        <w:rPr>
          <w:noProof/>
        </w:rPr>
        <w:t>[56]</w:t>
      </w:r>
      <w:r w:rsidR="007F59CB" w:rsidRPr="00EE0C76">
        <w:fldChar w:fldCharType="end"/>
      </w:r>
      <w:r w:rsidR="00237C5E" w:rsidRPr="00EE0C76">
        <w:t>.</w:t>
      </w:r>
      <w:r w:rsidR="00433DFE" w:rsidRPr="00EE0C76">
        <w:t xml:space="preserve"> </w:t>
      </w:r>
      <w:r w:rsidR="00433DFE" w:rsidRPr="006E485B">
        <w:t>F</w:t>
      </w:r>
      <w:r w:rsidR="000B0B10" w:rsidRPr="006E485B">
        <w:t>urther work is underway to evaluate this group of drugs (Table 1), including newer monoclonal antibodies with increased specificity to EGFR (nimotuzumab, panitumumab).</w:t>
      </w:r>
      <w:r w:rsidR="00953293" w:rsidRPr="006E485B">
        <w:t xml:space="preserve"> </w:t>
      </w:r>
      <w:r w:rsidR="000B0B10" w:rsidRPr="006E485B">
        <w:t xml:space="preserve">EGFR inhibition in combination with chemotherapy has largely demonstrated either lack of efficacy or excessive toxicity </w:t>
      </w:r>
      <w:r w:rsidR="007F59CB" w:rsidRPr="006E485B">
        <w:fldChar w:fldCharType="begin">
          <w:fldData xml:space="preserve">PEVuZE5vdGU+PENpdGU+PEF1dGhvcj5LdXJ0ejwvQXV0aG9yPjxZZWFyPjIwMDk8L1llYXI+PFJl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</w:fldData>
        </w:fldChar>
      </w:r>
      <w:r w:rsidR="00FA7249" w:rsidRPr="006E485B">
        <w:instrText xml:space="preserve"> ADDIN EN.CITE </w:instrText>
      </w:r>
      <w:r w:rsidR="00FA7249" w:rsidRPr="006E485B">
        <w:fldChar w:fldCharType="begin">
          <w:fldData xml:space="preserve">PEVuZE5vdGU+PENpdGU+PEF1dGhvcj5LdXJ0ejwvQXV0aG9yPjxZZWFyPjIwMDk8L1llYXI+PFJl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</w:fldData>
        </w:fldChar>
      </w:r>
      <w:r w:rsidR="00FA7249" w:rsidRPr="006E485B">
        <w:instrText xml:space="preserve"> ADDIN EN.CITE.DATA </w:instrText>
      </w:r>
      <w:r w:rsidR="00FA7249" w:rsidRPr="006E485B">
        <w:fldChar w:fldCharType="end"/>
      </w:r>
      <w:r w:rsidR="007F59CB" w:rsidRPr="006E485B">
        <w:fldChar w:fldCharType="separate"/>
      </w:r>
      <w:r w:rsidR="00FA7249" w:rsidRPr="006E485B">
        <w:rPr>
          <w:noProof/>
        </w:rPr>
        <w:t>[57, 58]</w:t>
      </w:r>
      <w:r w:rsidR="007F59CB" w:rsidRPr="006E485B">
        <w:fldChar w:fldCharType="end"/>
      </w:r>
      <w:r w:rsidR="000B0B10" w:rsidRPr="006E485B">
        <w:t xml:space="preserve"> </w:t>
      </w:r>
      <w:r w:rsidR="007F59CB" w:rsidRPr="006E485B">
        <w:fldChar w:fldCharType="begin"/>
      </w:r>
      <w:r w:rsidR="00FA7249" w:rsidRPr="006E485B">
        <w:instrText xml:space="preserve"> ADDIN EN.CITE &lt;EndNote&gt;&lt;Cite&gt;&lt;Author&gt;Pignata&lt;/Author&gt;&lt;Year&gt;2015&lt;/Year&gt;&lt;RecNum&gt;1618&lt;/RecNum&gt;&lt;DisplayText&gt;[59]&lt;/DisplayText&gt;&lt;record&gt;&lt;rec-number&gt;1618&lt;/rec-number&gt;&lt;foreign-keys&gt;&lt;key app="EN" db-id="25w2a0awhv2wtjerrx2x9saswef2zf5vzadw" timestamp="1470045629"&gt;1618&lt;/key&gt;&lt;/foreign-keys&gt;&lt;ref-type name="Journal Article"&gt;17&lt;/ref-type&gt;&lt;contributors&gt;&lt;authors&gt;&lt;author&gt;Pignata, Sandro&lt;/author&gt;&lt;author&gt;Scambia, Giovanni&lt;/author&gt;&lt;author&gt;Lorusso, Domenica&lt;/author&gt;&lt;author&gt;De Giorgi, Ugo&lt;/author&gt;&lt;author&gt;Nicoletto, Maria Ornella&lt;/author&gt;&lt;author&gt;Lauria, Rossella&lt;/author&gt;&lt;author&gt;Mosconi, Anna Maria&lt;/author&gt;&lt;author&gt;Sacco, Cosimo&lt;/author&gt;&lt;author&gt;Omarini, Claudia&lt;/author&gt;&lt;author&gt;Tagliaferri, Pierosandro&lt;/author&gt;&lt;author&gt;Ferrandina, Gabriella&lt;/author&gt;&lt;author&gt;Cinieri, Saverio&lt;/author&gt;&lt;author&gt;Pisano, Carmela&lt;/author&gt;&lt;author&gt;Cecere, Sabrina Chiara&lt;/author&gt;&lt;author&gt;Di Napoli, Marilena&lt;/author&gt;&lt;author&gt;Salutari, Vanda&lt;/author&gt;&lt;author&gt;Piccirillo, Maria Carmela&lt;/author&gt;&lt;author&gt;Daniele, Gennaro&lt;/author&gt;&lt;author&gt;Gallo, Ciro&lt;/author&gt;&lt;author&gt;Perrone, Francesco&lt;/author&gt;&lt;/authors&gt;&lt;/contributors&gt;&lt;titles&gt;&lt;title&gt;MITO (Multicentre Italian Trials in Ovarian cancer): CERV 2 trial--A randomized phase II study of carboplatin and paclitaxel +/- cetuximab, in advanced and/or recurrent cervical cancer&lt;/title&gt;&lt;secondary-title&gt;ASCO Meeting Abstracts&lt;/secondary-title&gt;&lt;/titles&gt;&lt;periodical&gt;&lt;full-title&gt;ASCO Meeting Abstracts&lt;/full-title&gt;&lt;/periodical&gt;&lt;pages&gt;5520&lt;/pages&gt;&lt;volume&gt;33&lt;/volume&gt;&lt;number&gt;15_suppl&lt;/number&gt;&lt;dates&gt;&lt;year&gt;2015&lt;/year&gt;&lt;pub-dates&gt;&lt;date&gt;May 18, 2015&lt;/date&gt;&lt;/pub-dates&gt;&lt;/dates&gt;&lt;urls&gt;&lt;related-urls&gt;&lt;url&gt;http://meeting.ascopubs.org/cgi/content/abstract/33/15_suppl/5520&lt;/url&gt;&lt;/related-urls&gt;&lt;/urls&gt;&lt;/record&gt;&lt;/Cite&gt;&lt;/EndNote&gt;</w:instrText>
      </w:r>
      <w:r w:rsidR="007F59CB" w:rsidRPr="006E485B">
        <w:fldChar w:fldCharType="separate"/>
      </w:r>
      <w:r w:rsidR="00FA7249" w:rsidRPr="006E485B">
        <w:rPr>
          <w:noProof/>
        </w:rPr>
        <w:t>[59]</w:t>
      </w:r>
      <w:r w:rsidR="007F59CB" w:rsidRPr="006E485B">
        <w:fldChar w:fldCharType="end"/>
      </w:r>
      <w:r w:rsidR="000B0B10" w:rsidRPr="00EE0C76">
        <w:t xml:space="preserve"> except</w:t>
      </w:r>
      <w:r w:rsidR="000B0B10" w:rsidRPr="006E485B">
        <w:t xml:space="preserve"> nimotuzumab which was well tolerated with cisplatin chemotherapy in a pilot study </w:t>
      </w:r>
      <w:r w:rsidR="007F59CB" w:rsidRPr="006E485B">
        <w:fldChar w:fldCharType="begin">
          <w:fldData xml:space="preserve">PEVuZE5vdGU+PENpdGU+PEF1dGhvcj5DZXRpbmE8L0F1dGhvcj48WWVhcj4yMDE1PC9ZZWFyPjxS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</w:fldData>
        </w:fldChar>
      </w:r>
      <w:r w:rsidR="00FA7249" w:rsidRPr="006E485B">
        <w:instrText xml:space="preserve"> ADDIN EN.CITE </w:instrText>
      </w:r>
      <w:r w:rsidR="00FA7249" w:rsidRPr="006E485B">
        <w:fldChar w:fldCharType="begin">
          <w:fldData xml:space="preserve">PEVuZE5vdGU+PENpdGU+PEF1dGhvcj5DZXRpbmE8L0F1dGhvcj48WWVhcj4yMDE1PC9ZZWFyPjxS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</w:fldData>
        </w:fldChar>
      </w:r>
      <w:r w:rsidR="00FA7249" w:rsidRPr="006E485B">
        <w:instrText xml:space="preserve"> ADDIN EN.CITE.DATA </w:instrText>
      </w:r>
      <w:r w:rsidR="00FA7249" w:rsidRPr="006E485B">
        <w:fldChar w:fldCharType="end"/>
      </w:r>
      <w:r w:rsidR="007F59CB" w:rsidRPr="006E485B">
        <w:fldChar w:fldCharType="separate"/>
      </w:r>
      <w:r w:rsidR="00FA7249" w:rsidRPr="006E485B">
        <w:rPr>
          <w:noProof/>
        </w:rPr>
        <w:t>[60]</w:t>
      </w:r>
      <w:r w:rsidR="007F59CB" w:rsidRPr="006E485B">
        <w:fldChar w:fldCharType="end"/>
      </w:r>
      <w:r w:rsidR="000B0B10" w:rsidRPr="006E485B">
        <w:t xml:space="preserve">. </w:t>
      </w:r>
    </w:p>
    <w:p w14:paraId="483DE9C4" w14:textId="15AC2405" w:rsidR="00E24686" w:rsidRPr="006E485B" w:rsidRDefault="007A1389" w:rsidP="00150393">
      <w:pPr>
        <w:spacing w:after="200" w:line="276" w:lineRule="auto"/>
        <w:rPr>
          <w:b/>
          <w:i/>
        </w:rPr>
      </w:pPr>
      <w:r w:rsidRPr="006E485B">
        <w:rPr>
          <w:b/>
          <w:i/>
        </w:rPr>
        <w:t>Proteasome Inhibition</w:t>
      </w:r>
    </w:p>
    <w:p w14:paraId="3D01DB09" w14:textId="7DC7A8CD" w:rsidR="00BB3DA2" w:rsidRPr="006E485B" w:rsidRDefault="00237C5E">
      <w:pPr>
        <w:rPr>
          <w:rFonts w:cs="Arial"/>
        </w:rPr>
      </w:pPr>
      <w:r w:rsidRPr="00EE0C76">
        <w:t xml:space="preserve">Manipulation of DDR protein expression levels may be achieved through several non-specific cellular mechanisms which can be modified by pharmacological means. </w:t>
      </w:r>
      <w:r w:rsidR="00352388" w:rsidRPr="00EE0C76">
        <w:t>One such class of drugs are proteasome inhibitors which</w:t>
      </w:r>
      <w:r w:rsidR="00A970B0" w:rsidRPr="00EE0C76">
        <w:t xml:space="preserve"> reduce the formation of DNA repair foci in cervical cell lines</w:t>
      </w:r>
      <w:r w:rsidR="00352388" w:rsidRPr="00EE0C76">
        <w:t xml:space="preserve"> following </w:t>
      </w:r>
      <w:r w:rsidR="00A970B0" w:rsidRPr="00EE0C76">
        <w:t xml:space="preserve">IR and cisplatin, with evidence of reduced RAD51 activation and the inhibition of FANCD2 monoubiquitination </w:t>
      </w:r>
      <w:r w:rsidR="007F59CB" w:rsidRPr="00EE0C76">
        <w:fldChar w:fldCharType="begin">
          <w:fldData xml:space="preserve">PEVuZE5vdGU+PENpdGU+PEF1dGhvcj5NdXJha2F3YTwvQXV0aG9yPjxZZWFyPjIwMDc8L1llYXI+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</w:fldData>
        </w:fldChar>
      </w:r>
      <w:r w:rsidR="00FA7249" w:rsidRPr="00EE0C76">
        <w:instrText xml:space="preserve"> ADDIN EN.CITE </w:instrText>
      </w:r>
      <w:r w:rsidR="00FA7249" w:rsidRPr="00EE0C76">
        <w:fldChar w:fldCharType="begin">
          <w:fldData xml:space="preserve">PEVuZE5vdGU+PENpdGU+PEF1dGhvcj5NdXJha2F3YTwvQXV0aG9yPjxZZWFyPjIwMDc8L1llYXI+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</w:fldData>
        </w:fldChar>
      </w:r>
      <w:r w:rsidR="00FA7249" w:rsidRPr="00EE0C76">
        <w:instrText xml:space="preserve"> ADDIN EN.CITE.DATA </w:instrText>
      </w:r>
      <w:r w:rsidR="00FA7249" w:rsidRPr="00EE0C76">
        <w:fldChar w:fldCharType="end"/>
      </w:r>
      <w:r w:rsidR="007F59CB" w:rsidRPr="00EE0C76">
        <w:fldChar w:fldCharType="separate"/>
      </w:r>
      <w:r w:rsidR="00FA7249" w:rsidRPr="00EE0C76">
        <w:rPr>
          <w:noProof/>
        </w:rPr>
        <w:t>[61, 62]</w:t>
      </w:r>
      <w:r w:rsidR="007F59CB" w:rsidRPr="00EE0C76">
        <w:fldChar w:fldCharType="end"/>
      </w:r>
      <w:r w:rsidR="00A970B0" w:rsidRPr="00EE0C76">
        <w:t>.</w:t>
      </w:r>
      <w:r w:rsidR="000B0B10" w:rsidRPr="00EE0C76">
        <w:t xml:space="preserve"> </w:t>
      </w:r>
      <w:r w:rsidR="00A970B0" w:rsidRPr="00EE0C76">
        <w:t>They also</w:t>
      </w:r>
      <w:r w:rsidR="00953293" w:rsidRPr="00EE0C76">
        <w:t xml:space="preserve"> </w:t>
      </w:r>
      <w:r w:rsidR="000B0B10" w:rsidRPr="00EE0C76">
        <w:t xml:space="preserve">result in loss of E6-mediated degradation of p53, thereby promoting growth arrest and cell death in response to DDR activation </w:t>
      </w:r>
      <w:r w:rsidR="007F59CB" w:rsidRPr="00EE0C76">
        <w:fldChar w:fldCharType="begin">
          <w:fldData xml:space="preserve">PEVuZE5vdGU+PENpdGU+PEF1dGhvcj5Lb2x0YWk8L0F1dGhvcj48WWVhcj4yMDE1PC9ZZWFyPjxS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</w:fldData>
        </w:fldChar>
      </w:r>
      <w:r w:rsidR="00FA7249" w:rsidRPr="00EE0C76">
        <w:instrText xml:space="preserve"> ADDIN EN.CITE </w:instrText>
      </w:r>
      <w:r w:rsidR="00FA7249" w:rsidRPr="00EE0C76">
        <w:fldChar w:fldCharType="begin">
          <w:fldData xml:space="preserve">PEVuZE5vdGU+PENpdGU+PEF1dGhvcj5Lb2x0YWk8L0F1dGhvcj48WWVhcj4yMDE1PC9ZZWFyPjxS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</w:fldData>
        </w:fldChar>
      </w:r>
      <w:r w:rsidR="00FA7249" w:rsidRPr="00EE0C76">
        <w:instrText xml:space="preserve"> ADDIN EN.CITE.DATA </w:instrText>
      </w:r>
      <w:r w:rsidR="00FA7249" w:rsidRPr="00EE0C76">
        <w:fldChar w:fldCharType="end"/>
      </w:r>
      <w:r w:rsidR="007F59CB" w:rsidRPr="00EE0C76">
        <w:fldChar w:fldCharType="separate"/>
      </w:r>
      <w:r w:rsidR="00FA7249" w:rsidRPr="00EE0C76">
        <w:rPr>
          <w:noProof/>
        </w:rPr>
        <w:t>[63, 64]</w:t>
      </w:r>
      <w:r w:rsidR="007F59CB" w:rsidRPr="00EE0C76">
        <w:fldChar w:fldCharType="end"/>
      </w:r>
      <w:r w:rsidR="000B0B10" w:rsidRPr="00EE0C76">
        <w:t>. Pr</w:t>
      </w:r>
      <w:r w:rsidR="000B0B10" w:rsidRPr="006E485B">
        <w:t xml:space="preserve">oteasome inhibitors MG-132 and bortezomib are both active anticancer agents in cervical cell lines and xenograft experiments </w:t>
      </w:r>
      <w:r w:rsidR="007F59CB" w:rsidRPr="006E485B">
        <w:fldChar w:fldCharType="begin">
          <w:fldData xml:space="preserve">PEVuZE5vdGU+PENpdGU+PEF1dGhvcj5NaXlhbW90bzwvQXV0aG9yPjxZZWFyPjIwMTM8L1llYXI+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=
</w:fldData>
        </w:fldChar>
      </w:r>
      <w:r w:rsidR="00FA7249" w:rsidRPr="006E485B">
        <w:instrText xml:space="preserve"> ADDIN EN.CITE </w:instrText>
      </w:r>
      <w:r w:rsidR="00FA7249" w:rsidRPr="006E485B">
        <w:fldChar w:fldCharType="begin">
          <w:fldData xml:space="preserve">PEVuZE5vdGU+PENpdGU+PEF1dGhvcj5NaXlhbW90bzwvQXV0aG9yPjxZZWFyPjIwMTM8L1llYXI+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=
</w:fldData>
        </w:fldChar>
      </w:r>
      <w:r w:rsidR="00FA7249" w:rsidRPr="006E485B">
        <w:instrText xml:space="preserve"> ADDIN EN.CITE.DATA </w:instrText>
      </w:r>
      <w:r w:rsidR="00FA7249" w:rsidRPr="006E485B">
        <w:fldChar w:fldCharType="end"/>
      </w:r>
      <w:r w:rsidR="007F59CB" w:rsidRPr="006E485B">
        <w:fldChar w:fldCharType="separate"/>
      </w:r>
      <w:r w:rsidR="00FA7249" w:rsidRPr="006E485B">
        <w:rPr>
          <w:noProof/>
        </w:rPr>
        <w:t>[65-68]</w:t>
      </w:r>
      <w:r w:rsidR="007F59CB" w:rsidRPr="006E485B">
        <w:fldChar w:fldCharType="end"/>
      </w:r>
      <w:r w:rsidR="000B0B10" w:rsidRPr="006E485B">
        <w:t xml:space="preserve"> and bortezomib has been evaluated in early trials in cervical cancer, however the results are yet to be reported </w:t>
      </w:r>
      <w:r w:rsidR="000B0B10" w:rsidRPr="006E485B">
        <w:rPr>
          <w:rFonts w:cstheme="minorHAnsi"/>
        </w:rPr>
        <w:t>(</w:t>
      </w:r>
      <w:r w:rsidR="000B0B10" w:rsidRPr="006E485B">
        <w:rPr>
          <w:rFonts w:eastAsia="Times New Roman" w:cstheme="minorHAnsi"/>
          <w:lang w:eastAsia="en-GB"/>
        </w:rPr>
        <w:t>Table 1</w:t>
      </w:r>
      <w:r w:rsidR="000B0B10" w:rsidRPr="006E485B">
        <w:rPr>
          <w:rFonts w:cs="Arial"/>
        </w:rPr>
        <w:t xml:space="preserve">). </w:t>
      </w:r>
    </w:p>
    <w:p w14:paraId="0B3CB885" w14:textId="77777777" w:rsidR="00144198" w:rsidRPr="006E485B" w:rsidRDefault="007F59CB" w:rsidP="00DC000F">
      <w:pPr>
        <w:rPr>
          <w:rFonts w:cs="Arial"/>
          <w:b/>
          <w:i/>
        </w:rPr>
      </w:pPr>
      <w:r w:rsidRPr="006E485B">
        <w:rPr>
          <w:rFonts w:cs="Arial"/>
          <w:b/>
          <w:i/>
        </w:rPr>
        <w:t>Histone Deacetylase Inhibition</w:t>
      </w:r>
    </w:p>
    <w:p w14:paraId="2CEECC32" w14:textId="19A6AAD4" w:rsidR="00BB3DA2" w:rsidRPr="006E485B" w:rsidRDefault="00352388">
      <w:pPr>
        <w:rPr>
          <w:rFonts w:cs="Times New Roman"/>
        </w:rPr>
      </w:pPr>
      <w:r w:rsidRPr="00EE0C76">
        <w:t xml:space="preserve">The </w:t>
      </w:r>
      <w:r w:rsidR="00E24686" w:rsidRPr="00EE0C76">
        <w:t>transcriptional regulation of DD</w:t>
      </w:r>
      <w:r w:rsidRPr="00EE0C76">
        <w:t xml:space="preserve">R proteins can be altered by epigenetic </w:t>
      </w:r>
      <w:r w:rsidR="00A970B0" w:rsidRPr="00EE0C76">
        <w:t>modifications</w:t>
      </w:r>
      <w:r w:rsidRPr="00EE0C76">
        <w:t xml:space="preserve"> such as acetylation, which also play</w:t>
      </w:r>
      <w:r w:rsidR="00237C5E" w:rsidRPr="00EE0C76">
        <w:t>s</w:t>
      </w:r>
      <w:r w:rsidRPr="00EE0C76">
        <w:t xml:space="preserve"> a role in</w:t>
      </w:r>
      <w:r w:rsidR="00A970B0" w:rsidRPr="00EE0C76">
        <w:t xml:space="preserve"> chromatin remodelling at sites of D</w:t>
      </w:r>
      <w:r w:rsidR="004E17A9" w:rsidRPr="00EE0C76">
        <w:t>NA damage</w:t>
      </w:r>
      <w:r w:rsidR="00A970B0" w:rsidRPr="00EE0C76">
        <w:t xml:space="preserve"> </w:t>
      </w:r>
      <w:r w:rsidR="007F59CB" w:rsidRPr="00EE0C76">
        <w:fldChar w:fldCharType="begin"/>
      </w:r>
      <w:r w:rsidR="00FA7249" w:rsidRPr="00EE0C76">
        <w:instrText xml:space="preserve"> ADDIN EN.CITE &lt;EndNote&gt;&lt;Cite&gt;&lt;Author&gt;Gong&lt;/Author&gt;&lt;Year&gt;2013&lt;/Year&gt;&lt;RecNum&gt;1599&lt;/RecNum&gt;&lt;DisplayText&gt;[69]&lt;/DisplayText&gt;&lt;record&gt;&lt;rec-number&gt;1599&lt;/rec-number&gt;&lt;foreign-keys&gt;&lt;key app="EN" db-id="25w2a0awhv2wtjerrx2x9saswef2zf5vzadw" timestamp="1468859411"&gt;1599&lt;/key&gt;&lt;/foreign-keys&gt;&lt;ref-type name="Journal Article"&gt;17&lt;/ref-type&gt;&lt;contributors&gt;&lt;authors&gt;&lt;author&gt;Gong, F.&lt;/author&gt;&lt;author&gt;Miller, K. M.&lt;/author&gt;&lt;/authors&gt;&lt;/contributors&gt;&lt;auth-address&gt;Section of Molecular Genetics and Microbiology, Institute for Molecular and Cellular Biology, University of Texas at Austin, 2506 Speedway Stop A5000, Austin, TX 78712, USA.&lt;/auth-address&gt;&lt;titles&gt;&lt;title&gt;Mammalian DNA repair: HATs and HDACs make their mark through histone acetylation&lt;/title&gt;&lt;secondary-title&gt;Mutat Res&lt;/secondary-title&gt;&lt;/titles&gt;&lt;periodical&gt;&lt;full-title&gt;Mutat Res&lt;/full-title&gt;&lt;abbr-1&gt;Mutation research&lt;/abbr-1&gt;&lt;/periodical&gt;&lt;pages&gt;23-30&lt;/pages&gt;&lt;volume&gt;750&lt;/volume&gt;&lt;number&gt;1-2&lt;/number&gt;&lt;keywords&gt;&lt;keyword&gt;Acetylation&lt;/keyword&gt;&lt;keyword&gt;Animals&lt;/keyword&gt;&lt;keyword&gt;DNA/genetics&lt;/keyword&gt;&lt;keyword&gt;*DNA Damage&lt;/keyword&gt;&lt;keyword&gt;DNA Repair/*physiology&lt;/keyword&gt;&lt;keyword&gt;Histone Acetyltransferases/*physiology&lt;/keyword&gt;&lt;keyword&gt;Histone Deacetylases/*physiology&lt;/keyword&gt;&lt;keyword&gt;Histones/*metabolism&lt;/keyword&gt;&lt;keyword&gt;Humans&lt;/keyword&gt;&lt;keyword&gt;Chromatin&lt;/keyword&gt;&lt;keyword&gt;DNA damage response&lt;/keyword&gt;&lt;keyword&gt;DNA repair&lt;/keyword&gt;&lt;keyword&gt;Genome stability&lt;/keyword&gt;&lt;keyword&gt;Histone acetylation&lt;/keyword&gt;&lt;/keywords&gt;&lt;dates&gt;&lt;year&gt;2013&lt;/year&gt;&lt;pub-dates&gt;&lt;date&gt;Oct&lt;/date&gt;&lt;/pub-dates&gt;&lt;/dates&gt;&lt;isbn&gt;0027-5107 (Print)&amp;#xD;0027-5107 (Linking)&lt;/isbn&gt;&lt;accession-num&gt;23927873&lt;/accession-num&gt;&lt;urls&gt;&lt;related-urls&gt;&lt;url&gt;http://www.ncbi.nlm.nih.gov/pubmed/23927873&lt;/url&gt;&lt;/related-urls&gt;&lt;/urls&gt;&lt;electronic-resource-num&gt;10.1016/j.mrfmmm.2013.07.002&lt;/electronic-resource-num&gt;&lt;/record&gt;&lt;/Cite&gt;&lt;/EndNote&gt;</w:instrText>
      </w:r>
      <w:r w:rsidR="007F59CB" w:rsidRPr="00EE0C76">
        <w:fldChar w:fldCharType="separate"/>
      </w:r>
      <w:r w:rsidR="00FA7249" w:rsidRPr="00EE0C76">
        <w:rPr>
          <w:noProof/>
        </w:rPr>
        <w:t>[69]</w:t>
      </w:r>
      <w:r w:rsidR="007F59CB" w:rsidRPr="00EE0C76">
        <w:fldChar w:fldCharType="end"/>
      </w:r>
      <w:r w:rsidR="00A970B0" w:rsidRPr="00EE0C76">
        <w:t>. The</w:t>
      </w:r>
      <w:r w:rsidR="00A970B0" w:rsidRPr="006E485B">
        <w:t xml:space="preserve">re is evidence that HPV E7 directly interacts with </w:t>
      </w:r>
      <w:r w:rsidRPr="006E485B">
        <w:t>histone deacetylases (H</w:t>
      </w:r>
      <w:r w:rsidR="00A970B0" w:rsidRPr="006E485B">
        <w:t>DACs</w:t>
      </w:r>
      <w:r w:rsidRPr="006E485B">
        <w:t>)</w:t>
      </w:r>
      <w:r w:rsidR="00A970B0" w:rsidRPr="006E485B">
        <w:t xml:space="preserve"> and influences gene transcription by directing HDAC activity to specific promoter sequences </w:t>
      </w:r>
      <w:r w:rsidR="007F59CB" w:rsidRPr="006E485B">
        <w:fldChar w:fldCharType="begin">
          <w:fldData xml:space="preserve">PEVuZE5vdGU+PENpdGU+PEF1dGhvcj5Nb29keTwvQXV0aG9yPjxZZWFyPjIwMTA8L1llYXI+PFJl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</w:fldData>
        </w:fldChar>
      </w:r>
      <w:r w:rsidR="00FA7249" w:rsidRPr="006E485B">
        <w:instrText xml:space="preserve"> ADDIN EN.CITE </w:instrText>
      </w:r>
      <w:r w:rsidR="00FA7249" w:rsidRPr="006E485B">
        <w:fldChar w:fldCharType="begin">
          <w:fldData xml:space="preserve">PEVuZE5vdGU+PENpdGU+PEF1dGhvcj5Nb29keTwvQXV0aG9yPjxZZWFyPjIwMTA8L1llYXI+PFJl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</w:fldData>
        </w:fldChar>
      </w:r>
      <w:r w:rsidR="00FA7249" w:rsidRPr="006E485B">
        <w:instrText xml:space="preserve"> ADDIN EN.CITE.DATA </w:instrText>
      </w:r>
      <w:r w:rsidR="00FA7249" w:rsidRPr="006E485B">
        <w:fldChar w:fldCharType="end"/>
      </w:r>
      <w:r w:rsidR="007F59CB" w:rsidRPr="006E485B">
        <w:fldChar w:fldCharType="separate"/>
      </w:r>
      <w:r w:rsidR="00FA7249" w:rsidRPr="006E485B">
        <w:rPr>
          <w:noProof/>
        </w:rPr>
        <w:t>[70]</w:t>
      </w:r>
      <w:r w:rsidR="007F59CB" w:rsidRPr="006E485B">
        <w:fldChar w:fldCharType="end"/>
      </w:r>
      <w:r w:rsidR="00A970B0" w:rsidRPr="006E485B">
        <w:t>. The use of HDAC inhibitors (HDACi) has been demonstrated to reduce the level of many proteins involved in DSB-</w:t>
      </w:r>
      <w:r w:rsidR="00A970B0" w:rsidRPr="006E485B">
        <w:lastRenderedPageBreak/>
        <w:t>repair (MRE11, BRCA1, BRCA2, RAD51, DNA-PK, Ku70/Ku80, ATM)</w:t>
      </w:r>
      <w:r w:rsidR="00E24686" w:rsidRPr="006E485B">
        <w:t xml:space="preserve"> </w:t>
      </w:r>
      <w:r w:rsidR="00E24686" w:rsidRPr="00EE0C76">
        <w:t>and reduce BRCA1 foci formation with i</w:t>
      </w:r>
      <w:r w:rsidR="00A970B0" w:rsidRPr="00EE0C76">
        <w:t>ncreas</w:t>
      </w:r>
      <w:r w:rsidR="00E24686" w:rsidRPr="00EE0C76">
        <w:t xml:space="preserve">ed </w:t>
      </w:r>
      <w:r w:rsidR="00A970B0" w:rsidRPr="00EE0C76">
        <w:t xml:space="preserve">radiosensitivity of cancer cells </w:t>
      </w:r>
      <w:r w:rsidR="007F59CB" w:rsidRPr="00EE0C76">
        <w:fldChar w:fldCharType="begin"/>
      </w:r>
      <w:r w:rsidR="00FA7249" w:rsidRPr="00EE0C76">
        <w:instrText xml:space="preserve"> ADDIN EN.CITE &lt;EndNote&gt;&lt;Cite&gt;&lt;Author&gt;Groselj&lt;/Author&gt;&lt;Year&gt;2013&lt;/Year&gt;&lt;RecNum&gt;1596&lt;/RecNum&gt;&lt;DisplayText&gt;[71]&lt;/DisplayText&gt;&lt;record&gt;&lt;rec-number&gt;1596&lt;/rec-number&gt;&lt;foreign-keys&gt;&lt;key app="EN" db-id="25w2a0awhv2wtjerrx2x9saswef2zf5vzadw" timestamp="1468852282"&gt;1596&lt;/key&gt;&lt;/foreign-keys&gt;&lt;ref-type name="Journal Article"&gt;17&lt;/ref-type&gt;&lt;contributors&gt;&lt;authors&gt;&lt;author&gt;Groselj, B.&lt;/author&gt;&lt;author&gt;Sharma, N. L.&lt;/author&gt;&lt;author&gt;Hamdy, F. C.&lt;/author&gt;&lt;author&gt;Kerr, M.&lt;/author&gt;&lt;author&gt;Kiltie, A. E.&lt;/author&gt;&lt;/authors&gt;&lt;/contributors&gt;&lt;auth-address&gt;Department of Oncology, Gray Institute for Radiation Oncology and Biology, University of Oxford, Old Road Campus Research Building, Off Roosevelt Drive, Oxford, OX3 7DQ, UK.&lt;/auth-address&gt;&lt;titles&gt;&lt;title&gt;Histone deacetylase inhibitors as radiosensitisers: effects on DNA damage signalling and repair&lt;/title&gt;&lt;secondary-title&gt;Br J Cancer&lt;/secondary-title&gt;&lt;/titles&gt;&lt;periodical&gt;&lt;full-title&gt;Br J Cancer&lt;/full-title&gt;&lt;abbr-1&gt;British journal of cancer&lt;/abbr-1&gt;&lt;/periodical&gt;&lt;pages&gt;748-54&lt;/pages&gt;&lt;volume&gt;108&lt;/volume&gt;&lt;number&gt;4&lt;/number&gt;&lt;keywords&gt;&lt;keyword&gt;Clinical Trials as Topic&lt;/keyword&gt;&lt;keyword&gt;Combined Modality Therapy&lt;/keyword&gt;&lt;keyword&gt;DNA Damage/*drug effects&lt;/keyword&gt;&lt;keyword&gt;DNA Repair/*drug effects&lt;/keyword&gt;&lt;keyword&gt;Histone Deacetylase Inhibitors/*therapeutic use&lt;/keyword&gt;&lt;keyword&gt;Humans&lt;/keyword&gt;&lt;keyword&gt;Neoplasms/*drug therapy/genetics/radiotherapy&lt;/keyword&gt;&lt;keyword&gt;Radiation-Sensitizing Agents/*therapeutic use&lt;/keyword&gt;&lt;keyword&gt;Signal Transduction/drug effects&lt;/keyword&gt;&lt;/keywords&gt;&lt;dates&gt;&lt;year&gt;2013&lt;/year&gt;&lt;pub-dates&gt;&lt;date&gt;Mar 5&lt;/date&gt;&lt;/pub-dates&gt;&lt;/dates&gt;&lt;isbn&gt;1532-1827 (Electronic)&amp;#xD;0007-0920 (Linking)&lt;/isbn&gt;&lt;accession-num&gt;23361058&lt;/accession-num&gt;&lt;urls&gt;&lt;related-urls&gt;&lt;url&gt;http://www.ncbi.nlm.nih.gov/pubmed/23361058&lt;/url&gt;&lt;/related-urls&gt;&lt;/urls&gt;&lt;custom2&gt;PMC3590661&lt;/custom2&gt;&lt;electronic-resource-num&gt;10.1038/bjc.2013.21&lt;/electronic-resource-num&gt;&lt;/record&gt;&lt;/Cite&gt;&lt;/EndNote&gt;</w:instrText>
      </w:r>
      <w:r w:rsidR="007F59CB" w:rsidRPr="00EE0C76">
        <w:fldChar w:fldCharType="separate"/>
      </w:r>
      <w:r w:rsidR="00FA7249" w:rsidRPr="00EE0C76">
        <w:rPr>
          <w:noProof/>
        </w:rPr>
        <w:t>[71]</w:t>
      </w:r>
      <w:r w:rsidR="007F59CB" w:rsidRPr="00EE0C76">
        <w:fldChar w:fldCharType="end"/>
      </w:r>
      <w:r w:rsidR="00E24686" w:rsidRPr="00EE0C76">
        <w:t xml:space="preserve"> </w:t>
      </w:r>
      <w:r w:rsidR="007F59CB" w:rsidRPr="00EE0C76">
        <w:fldChar w:fldCharType="begin">
          <w:fldData xml:space="preserve">PEVuZE5vdGU+PENpdGU+PEF1dGhvcj5GdWt1ZGE8L0F1dGhvcj48WWVhcj4yMDE1PC9ZZWFyPjxS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=
</w:fldData>
        </w:fldChar>
      </w:r>
      <w:r w:rsidR="00FA7249" w:rsidRPr="00EE0C76">
        <w:instrText xml:space="preserve"> ADDIN EN.CITE </w:instrText>
      </w:r>
      <w:r w:rsidR="00FA7249" w:rsidRPr="00EE0C76">
        <w:fldChar w:fldCharType="begin">
          <w:fldData xml:space="preserve">PEVuZE5vdGU+PENpdGU+PEF1dGhvcj5GdWt1ZGE8L0F1dGhvcj48WWVhcj4yMDE1PC9ZZWFyPjxS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=
</w:fldData>
        </w:fldChar>
      </w:r>
      <w:r w:rsidR="00FA7249" w:rsidRPr="00EE0C76">
        <w:instrText xml:space="preserve"> ADDIN EN.CITE.DATA </w:instrText>
      </w:r>
      <w:r w:rsidR="00FA7249" w:rsidRPr="00EE0C76">
        <w:fldChar w:fldCharType="end"/>
      </w:r>
      <w:r w:rsidR="007F59CB" w:rsidRPr="00EE0C76">
        <w:fldChar w:fldCharType="separate"/>
      </w:r>
      <w:r w:rsidR="00FA7249" w:rsidRPr="00EE0C76">
        <w:rPr>
          <w:noProof/>
        </w:rPr>
        <w:t>[72]</w:t>
      </w:r>
      <w:r w:rsidR="007F59CB" w:rsidRPr="00EE0C76">
        <w:fldChar w:fldCharType="end"/>
      </w:r>
      <w:r w:rsidR="00E24686" w:rsidRPr="00EE0C76">
        <w:t xml:space="preserve"> </w:t>
      </w:r>
      <w:r w:rsidR="00A970B0" w:rsidRPr="00EE0C76">
        <w:t>and inhibit</w:t>
      </w:r>
      <w:r w:rsidR="00E24686" w:rsidRPr="00EE0C76">
        <w:t>ion</w:t>
      </w:r>
      <w:r w:rsidR="00A970B0" w:rsidRPr="00EE0C76">
        <w:t xml:space="preserve"> </w:t>
      </w:r>
      <w:r w:rsidR="00E24686" w:rsidRPr="00EE0C76">
        <w:t>of</w:t>
      </w:r>
      <w:r w:rsidR="00A970B0" w:rsidRPr="00EE0C76">
        <w:t xml:space="preserve"> growth </w:t>
      </w:r>
      <w:r w:rsidR="00E24686" w:rsidRPr="00EE0C76">
        <w:t>in</w:t>
      </w:r>
      <w:r w:rsidR="00A970B0" w:rsidRPr="00EE0C76">
        <w:t xml:space="preserve"> cervical cancer mouse xenografts </w:t>
      </w:r>
      <w:r w:rsidR="007F59CB" w:rsidRPr="00EE0C76">
        <w:fldChar w:fldCharType="begin"/>
      </w:r>
      <w:r w:rsidR="00FA7249" w:rsidRPr="00EE0C76">
        <w:instrText xml:space="preserve"> ADDIN EN.CITE &lt;EndNote&gt;&lt;Cite&gt;&lt;Author&gt;Lin&lt;/Author&gt;&lt;Year&gt;2009&lt;/Year&gt;&lt;RecNum&gt;1438&lt;/RecNum&gt;&lt;DisplayText&gt;[66]&lt;/DisplayText&gt;&lt;record&gt;&lt;rec-number&gt;1438&lt;/rec-number&gt;&lt;foreign-keys&gt;&lt;key app="EN" db-id="25w2a0awhv2wtjerrx2x9saswef2zf5vzadw" timestamp="1467967533"&gt;1438&lt;/key&gt;&lt;/foreign-keys&gt;&lt;ref-type name="Journal Article"&gt;17&lt;/ref-type&gt;&lt;contributors&gt;&lt;authors&gt;&lt;author&gt;Lin, Z.&lt;/author&gt;&lt;author&gt;Bazzaro, M.&lt;/author&gt;&lt;author&gt;Wang, M. C.&lt;/author&gt;&lt;author&gt;Chan, K. C.&lt;/author&gt;&lt;author&gt;Peng, S.&lt;/author&gt;&lt;author&gt;Roden, R. B.&lt;/author&gt;&lt;/authors&gt;&lt;/contributors&gt;&lt;auth-address&gt;Department of Pathology, The Johns Hopkins School of Medicine, Baltimore, Maryland, USA.&lt;/auth-address&gt;&lt;titles&gt;&lt;title&gt;Combination of proteasome and HDAC inhibitors for uterine cervical cancer treatment&lt;/title&gt;&lt;secondary-title&gt;Clin Cancer Res&lt;/secondary-title&gt;&lt;/titles&gt;&lt;periodical&gt;&lt;full-title&gt;Clin Cancer Res&lt;/full-title&gt;&lt;abbr-1&gt;Clinical cancer research : an official journal of the American Association for Cancer Research&lt;/abbr-1&gt;&lt;/periodical&gt;&lt;pages&gt;570-7&lt;/pages&gt;&lt;volume&gt;15&lt;/volume&gt;&lt;number&gt;2&lt;/number&gt;&lt;keywords&gt;&lt;keyword&gt;Animals&lt;/keyword&gt;&lt;keyword&gt;Enzyme Inhibitors/*pharmacology&lt;/keyword&gt;&lt;keyword&gt;Epithelium/metabolism&lt;/keyword&gt;&lt;keyword&gt;Female&lt;/keyword&gt;&lt;keyword&gt;HeLa Cells&lt;/keyword&gt;&lt;keyword&gt;*Histone Deacetylase Inhibitors&lt;/keyword&gt;&lt;keyword&gt;Humans&lt;/keyword&gt;&lt;keyword&gt;Keratinocytes/cytology&lt;/keyword&gt;&lt;keyword&gt;Mice&lt;/keyword&gt;&lt;keyword&gt;Mice, Nude&lt;/keyword&gt;&lt;keyword&gt;Neoplasm Transplantation&lt;/keyword&gt;&lt;keyword&gt;Proteasome Endopeptidase Complex/metabolism&lt;/keyword&gt;&lt;keyword&gt;*Proteasome Inhibitors&lt;/keyword&gt;&lt;keyword&gt;Signal Transduction&lt;/keyword&gt;&lt;keyword&gt;Uterine Cervical Neoplasms/*drug therapy/metabolism&lt;/keyword&gt;&lt;/keywords&gt;&lt;dates&gt;&lt;year&gt;2009&lt;/year&gt;&lt;pub-dates&gt;&lt;date&gt;Jan 15&lt;/date&gt;&lt;/pub-dates&gt;&lt;/dates&gt;&lt;isbn&gt;1078-0432 (Print)&amp;#xD;1078-0432 (Linking)&lt;/isbn&gt;&lt;accession-num&gt;19147762&lt;/accession-num&gt;&lt;urls&gt;&lt;related-urls&gt;&lt;url&gt;http://www.ncbi.nlm.nih.gov/pubmed/19147762&lt;/url&gt;&lt;/related-urls&gt;&lt;/urls&gt;&lt;custom2&gt;PMC2714480&lt;/custom2&gt;&lt;electronic-resource-num&gt;10.1158/1078-0432.CCR-08-1813&lt;/electronic-resource-num&gt;&lt;/record&gt;&lt;/Cite&gt;&lt;/EndNote&gt;</w:instrText>
      </w:r>
      <w:r w:rsidR="007F59CB" w:rsidRPr="00EE0C76">
        <w:fldChar w:fldCharType="separate"/>
      </w:r>
      <w:r w:rsidR="00FA7249" w:rsidRPr="00EE0C76">
        <w:rPr>
          <w:noProof/>
        </w:rPr>
        <w:t>[66]</w:t>
      </w:r>
      <w:r w:rsidR="007F59CB" w:rsidRPr="00EE0C76">
        <w:fldChar w:fldCharType="end"/>
      </w:r>
      <w:r w:rsidR="00A970B0" w:rsidRPr="00EE0C76">
        <w:t>.</w:t>
      </w:r>
      <w:r w:rsidR="000A5708" w:rsidRPr="00EE0C76">
        <w:t>C</w:t>
      </w:r>
      <w:r w:rsidR="00A970B0" w:rsidRPr="00EE0C76">
        <w:t>linic</w:t>
      </w:r>
      <w:r w:rsidR="00A970B0" w:rsidRPr="006E485B">
        <w:t>al studies have utilised the anti-epileptic drug, magnesium valproate, which has been demonstrated to act as an HDAC</w:t>
      </w:r>
      <w:r w:rsidR="000A5708" w:rsidRPr="006E485B">
        <w:t xml:space="preserve"> </w:t>
      </w:r>
      <w:r w:rsidR="00A970B0" w:rsidRPr="006E485B">
        <w:t>i</w:t>
      </w:r>
      <w:r w:rsidR="000A5708" w:rsidRPr="006E485B">
        <w:t>nhibitor</w:t>
      </w:r>
      <w:r w:rsidR="00A970B0" w:rsidRPr="006E485B">
        <w:t xml:space="preserve"> and repurposed as an anti-cancer agent</w:t>
      </w:r>
      <w:r w:rsidR="00E24686" w:rsidRPr="006E485B">
        <w:t xml:space="preserve"> in combination with hydralazine (a DNA methylation inhibitor)</w:t>
      </w:r>
      <w:r w:rsidR="00A970B0" w:rsidRPr="006E485B">
        <w:t xml:space="preserve"> </w:t>
      </w:r>
      <w:r w:rsidR="007F59CB" w:rsidRPr="006E485B">
        <w:fldChar w:fldCharType="begin">
          <w:fldData xml:space="preserve">PEVuZE5vdGU+PENpdGU+PEF1dGhvcj5EdWVuYXMtR29uemFsZXo8L0F1dGhvcj48WWVhcj4yMDE0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</w:fldData>
        </w:fldChar>
      </w:r>
      <w:r w:rsidR="00FA7249" w:rsidRPr="006E485B">
        <w:instrText xml:space="preserve"> ADDIN EN.CITE </w:instrText>
      </w:r>
      <w:r w:rsidR="00FA7249" w:rsidRPr="006E485B">
        <w:fldChar w:fldCharType="begin">
          <w:fldData xml:space="preserve">PEVuZE5vdGU+PENpdGU+PEF1dGhvcj5EdWVuYXMtR29uemFsZXo8L0F1dGhvcj48WWVhcj4yMDE0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</w:fldData>
        </w:fldChar>
      </w:r>
      <w:r w:rsidR="00FA7249" w:rsidRPr="006E485B">
        <w:instrText xml:space="preserve"> ADDIN EN.CITE.DATA </w:instrText>
      </w:r>
      <w:r w:rsidR="00FA7249" w:rsidRPr="006E485B">
        <w:fldChar w:fldCharType="end"/>
      </w:r>
      <w:r w:rsidR="007F59CB" w:rsidRPr="006E485B">
        <w:fldChar w:fldCharType="separate"/>
      </w:r>
      <w:r w:rsidR="00FA7249" w:rsidRPr="006E485B">
        <w:rPr>
          <w:noProof/>
        </w:rPr>
        <w:t>[73]</w:t>
      </w:r>
      <w:r w:rsidR="007F59CB" w:rsidRPr="006E485B">
        <w:fldChar w:fldCharType="end"/>
      </w:r>
      <w:r w:rsidR="00A970B0" w:rsidRPr="006E485B">
        <w:t xml:space="preserve">. This combination can sensitise cervical cancer cells to both cisplatin and IR </w:t>
      </w:r>
      <w:r w:rsidR="00A970B0" w:rsidRPr="006E485B">
        <w:rPr>
          <w:i/>
        </w:rPr>
        <w:t xml:space="preserve">in </w:t>
      </w:r>
      <w:r w:rsidR="00A970B0" w:rsidRPr="00EE0C76">
        <w:rPr>
          <w:i/>
        </w:rPr>
        <w:t>vitro</w:t>
      </w:r>
      <w:r w:rsidR="00A970B0" w:rsidRPr="00EE0C76">
        <w:t xml:space="preserve"> </w:t>
      </w:r>
      <w:r w:rsidR="007F59CB" w:rsidRPr="00EE0C76">
        <w:fldChar w:fldCharType="begin">
          <w:fldData xml:space="preserve">PEVuZE5vdGU+PENpdGU+PEF1dGhvcj5NYW5pPC9BdXRob3I+PFllYXI+MjAxNDwvWWVhcj48UmVj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</w:fldData>
        </w:fldChar>
      </w:r>
      <w:r w:rsidR="00FA7249" w:rsidRPr="00EE0C76">
        <w:instrText xml:space="preserve"> ADDIN EN.CITE </w:instrText>
      </w:r>
      <w:r w:rsidR="00FA7249" w:rsidRPr="00EE0C76">
        <w:fldChar w:fldCharType="begin">
          <w:fldData xml:space="preserve">PEVuZE5vdGU+PENpdGU+PEF1dGhvcj5NYW5pPC9BdXRob3I+PFllYXI+MjAxNDwvWWVhcj48UmVj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</w:fldData>
        </w:fldChar>
      </w:r>
      <w:r w:rsidR="00FA7249" w:rsidRPr="00EE0C76">
        <w:instrText xml:space="preserve"> ADDIN EN.CITE.DATA </w:instrText>
      </w:r>
      <w:r w:rsidR="00FA7249" w:rsidRPr="00EE0C76">
        <w:fldChar w:fldCharType="end"/>
      </w:r>
      <w:r w:rsidR="007F59CB" w:rsidRPr="00EE0C76">
        <w:fldChar w:fldCharType="separate"/>
      </w:r>
      <w:r w:rsidR="00FA7249" w:rsidRPr="00EE0C76">
        <w:rPr>
          <w:noProof/>
        </w:rPr>
        <w:t>[74, 75]</w:t>
      </w:r>
      <w:r w:rsidR="007F59CB" w:rsidRPr="00EE0C76">
        <w:fldChar w:fldCharType="end"/>
      </w:r>
      <w:r w:rsidR="00E24686" w:rsidRPr="00EE0C76">
        <w:t xml:space="preserve">, possibly by </w:t>
      </w:r>
      <w:r w:rsidR="00A970B0" w:rsidRPr="00EE0C76">
        <w:t>increas</w:t>
      </w:r>
      <w:r w:rsidR="00E24686" w:rsidRPr="00EE0C76">
        <w:t>ing</w:t>
      </w:r>
      <w:r w:rsidR="00A970B0" w:rsidRPr="00EE0C76">
        <w:t xml:space="preserve"> p53 expression and stabilisation by acetylation </w:t>
      </w:r>
      <w:r w:rsidR="007F59CB" w:rsidRPr="00EE0C76">
        <w:fldChar w:fldCharType="begin">
          <w:fldData xml:space="preserve">PEVuZE5vdGU+PENpdGU+PEF1dGhvcj5EZSBsYSBDcnV6LUhlcm5hbmRlejwvQXV0aG9yPjxZZWFy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</w:fldData>
        </w:fldChar>
      </w:r>
      <w:r w:rsidR="00FA7249" w:rsidRPr="00EE0C76">
        <w:instrText xml:space="preserve"> ADDIN EN.CITE </w:instrText>
      </w:r>
      <w:r w:rsidR="00FA7249" w:rsidRPr="00EE0C76">
        <w:fldChar w:fldCharType="begin">
          <w:fldData xml:space="preserve">PEVuZE5vdGU+PENpdGU+PEF1dGhvcj5EZSBsYSBDcnV6LUhlcm5hbmRlejwvQXV0aG9yPjxZZWFy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</w:fldData>
        </w:fldChar>
      </w:r>
      <w:r w:rsidR="00FA7249" w:rsidRPr="00EE0C76">
        <w:instrText xml:space="preserve"> ADDIN EN.CITE.DATA </w:instrText>
      </w:r>
      <w:r w:rsidR="00FA7249" w:rsidRPr="00EE0C76">
        <w:fldChar w:fldCharType="end"/>
      </w:r>
      <w:r w:rsidR="007F59CB" w:rsidRPr="00EE0C76">
        <w:fldChar w:fldCharType="separate"/>
      </w:r>
      <w:r w:rsidR="00FA7249" w:rsidRPr="00EE0C76">
        <w:rPr>
          <w:noProof/>
        </w:rPr>
        <w:t>[76, 77]</w:t>
      </w:r>
      <w:r w:rsidR="007F59CB" w:rsidRPr="00EE0C76">
        <w:fldChar w:fldCharType="end"/>
      </w:r>
      <w:r w:rsidR="00A970B0" w:rsidRPr="00EE0C76">
        <w:t>.  A small randomised phase III study demonstrated an increase in PFS with the use of this combination of</w:t>
      </w:r>
      <w:r w:rsidR="00A970B0" w:rsidRPr="006E485B">
        <w:t xml:space="preserve"> epigenetic modulators with cisplatin/topotecan chemotherapy versus chemotherapy alone in advanced cervical cancer </w:t>
      </w:r>
      <w:r w:rsidR="007F59CB" w:rsidRPr="006E485B">
        <w:fldChar w:fldCharType="begin">
          <w:fldData xml:space="preserve">PEVuZE5vdGU+PENpdGU+PEF1dGhvcj5Db3JvbmVsPC9BdXRob3I+PFllYXI+MjAxMTwvWWVhcj48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</w:fldData>
        </w:fldChar>
      </w:r>
      <w:r w:rsidR="00FA7249" w:rsidRPr="006E485B">
        <w:instrText xml:space="preserve"> ADDIN EN.CITE </w:instrText>
      </w:r>
      <w:r w:rsidR="00FA7249" w:rsidRPr="006E485B">
        <w:fldChar w:fldCharType="begin">
          <w:fldData xml:space="preserve">PEVuZE5vdGU+PENpdGU+PEF1dGhvcj5Db3JvbmVsPC9BdXRob3I+PFllYXI+MjAxMTwvWWVhcj48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</w:fldData>
        </w:fldChar>
      </w:r>
      <w:r w:rsidR="00FA7249" w:rsidRPr="006E485B">
        <w:instrText xml:space="preserve"> ADDIN EN.CITE.DATA </w:instrText>
      </w:r>
      <w:r w:rsidR="00FA7249" w:rsidRPr="006E485B">
        <w:fldChar w:fldCharType="end"/>
      </w:r>
      <w:r w:rsidR="007F59CB" w:rsidRPr="006E485B">
        <w:fldChar w:fldCharType="separate"/>
      </w:r>
      <w:r w:rsidR="00FA7249" w:rsidRPr="006E485B">
        <w:rPr>
          <w:noProof/>
        </w:rPr>
        <w:t>[78]</w:t>
      </w:r>
      <w:r w:rsidR="007F59CB" w:rsidRPr="006E485B">
        <w:fldChar w:fldCharType="end"/>
      </w:r>
      <w:r w:rsidR="00A970B0" w:rsidRPr="006E485B">
        <w:t>, and a further study is underway to assess the use of this combination with chemotherapy (N</w:t>
      </w:r>
      <w:r w:rsidR="00A970B0" w:rsidRPr="006E485B">
        <w:rPr>
          <w:rFonts w:cs="Times New Roman"/>
        </w:rPr>
        <w:t xml:space="preserve">CT02446652). A phase III trial of hydralazine/valproate in combination with chemoradiation in patients with stage IIIB cervical cancer has demonstrated acceptable tolerability but efficacy was not assessed (83) </w:t>
      </w:r>
      <w:r w:rsidR="007F59CB" w:rsidRPr="006E485B">
        <w:rPr>
          <w:rFonts w:cs="Times New Roman"/>
        </w:rPr>
        <w:fldChar w:fldCharType="begin">
          <w:fldData xml:space="preserve">PEVuZE5vdGU+PENpdGU+PEF1dGhvcj5DYW5kZWxhcmlhPC9BdXRob3I+PFllYXI+MjAxMDwvWWVh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=
</w:fldData>
        </w:fldChar>
      </w:r>
      <w:r w:rsidR="00FA7249" w:rsidRPr="006E485B">
        <w:rPr>
          <w:rFonts w:cs="Times New Roman"/>
        </w:rPr>
        <w:instrText xml:space="preserve"> ADDIN EN.CITE </w:instrText>
      </w:r>
      <w:r w:rsidR="00FA7249" w:rsidRPr="006E485B">
        <w:rPr>
          <w:rFonts w:cs="Times New Roman"/>
        </w:rPr>
        <w:fldChar w:fldCharType="begin">
          <w:fldData xml:space="preserve">PEVuZE5vdGU+PENpdGU+PEF1dGhvcj5DYW5kZWxhcmlhPC9BdXRob3I+PFllYXI+MjAxMDwvWWVh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=
</w:fldData>
        </w:fldChar>
      </w:r>
      <w:r w:rsidR="00FA7249" w:rsidRPr="006E485B">
        <w:rPr>
          <w:rFonts w:cs="Times New Roman"/>
        </w:rPr>
        <w:instrText xml:space="preserve"> ADDIN EN.CITE.DATA </w:instrText>
      </w:r>
      <w:r w:rsidR="00FA7249" w:rsidRPr="006E485B">
        <w:rPr>
          <w:rFonts w:cs="Times New Roman"/>
        </w:rPr>
      </w:r>
      <w:r w:rsidR="00FA7249" w:rsidRPr="006E485B">
        <w:rPr>
          <w:rFonts w:cs="Times New Roman"/>
        </w:rPr>
        <w:fldChar w:fldCharType="end"/>
      </w:r>
      <w:r w:rsidR="007F59CB" w:rsidRPr="006E485B">
        <w:rPr>
          <w:rFonts w:cs="Times New Roman"/>
        </w:rPr>
      </w:r>
      <w:r w:rsidR="007F59CB" w:rsidRPr="006E485B">
        <w:rPr>
          <w:rFonts w:cs="Times New Roman"/>
        </w:rPr>
        <w:fldChar w:fldCharType="separate"/>
      </w:r>
      <w:r w:rsidR="00FA7249" w:rsidRPr="006E485B">
        <w:rPr>
          <w:rFonts w:cs="Times New Roman"/>
          <w:noProof/>
        </w:rPr>
        <w:t>[79]</w:t>
      </w:r>
      <w:r w:rsidR="007F59CB" w:rsidRPr="006E485B">
        <w:rPr>
          <w:rFonts w:cs="Times New Roman"/>
        </w:rPr>
        <w:fldChar w:fldCharType="end"/>
      </w:r>
      <w:r w:rsidR="00A970B0" w:rsidRPr="006E485B">
        <w:rPr>
          <w:rFonts w:cs="Times New Roman"/>
        </w:rPr>
        <w:t>.</w:t>
      </w:r>
    </w:p>
    <w:p w14:paraId="601C5C53" w14:textId="77777777" w:rsidR="00A970B0" w:rsidRPr="006E485B" w:rsidRDefault="007F59CB">
      <w:pPr>
        <w:rPr>
          <w:rFonts w:cs="Times New Roman"/>
          <w:b/>
          <w:i/>
        </w:rPr>
      </w:pPr>
      <w:r w:rsidRPr="006E485B">
        <w:rPr>
          <w:rFonts w:cs="Times New Roman"/>
          <w:b/>
          <w:i/>
        </w:rPr>
        <w:t>Heat Shock Protein Inhibition</w:t>
      </w:r>
    </w:p>
    <w:p w14:paraId="07FC478D" w14:textId="06AC9FDC" w:rsidR="00144198" w:rsidRPr="006E485B" w:rsidRDefault="00A970B0" w:rsidP="00DC000F">
      <w:pPr>
        <w:rPr>
          <w:rFonts w:eastAsia="Times New Roman" w:cstheme="minorHAnsi"/>
          <w:lang w:eastAsia="en-GB"/>
        </w:rPr>
      </w:pPr>
      <w:r w:rsidRPr="00EE0C76">
        <w:rPr>
          <w:lang w:val="en-US"/>
        </w:rPr>
        <w:t xml:space="preserve">Heat shock proteins (HSPs) </w:t>
      </w:r>
      <w:r w:rsidR="00E24686" w:rsidRPr="00EE0C76">
        <w:rPr>
          <w:lang w:val="en-US"/>
        </w:rPr>
        <w:t xml:space="preserve">act as chaperones and </w:t>
      </w:r>
      <w:r w:rsidRPr="00EE0C76">
        <w:rPr>
          <w:lang w:val="en-US"/>
        </w:rPr>
        <w:t xml:space="preserve">stabilize protein structures </w:t>
      </w:r>
      <w:r w:rsidR="00E24686" w:rsidRPr="00EE0C76">
        <w:rPr>
          <w:lang w:val="en-US"/>
        </w:rPr>
        <w:t>during cellular stress.</w:t>
      </w:r>
      <w:r w:rsidR="00E24686" w:rsidRPr="00181C42">
        <w:rPr>
          <w:u w:val="single" w:color="C00000"/>
          <w:lang w:val="en-US"/>
        </w:rPr>
        <w:t xml:space="preserve"> </w:t>
      </w:r>
      <w:r w:rsidR="00352388" w:rsidRPr="006E485B">
        <w:rPr>
          <w:lang w:val="en-US"/>
        </w:rPr>
        <w:t>H</w:t>
      </w:r>
      <w:r w:rsidRPr="006E485B">
        <w:rPr>
          <w:lang w:val="en-US"/>
        </w:rPr>
        <w:t xml:space="preserve">sp90 in particular has been implicated in regulating the activity of several DNA damage proteins including BRCA1, BRCA2, FANCA, FANCD2 and the MRN complex </w:t>
      </w:r>
      <w:r w:rsidR="007F59CB" w:rsidRPr="006E485B">
        <w:rPr>
          <w:lang w:val="en-US"/>
        </w:rPr>
        <w:fldChar w:fldCharType="begin">
          <w:fldData xml:space="preserve">PEVuZE5vdGU+PENpdGU+PEF1dGhvcj5QZW5uaXNpPC9BdXRob3I+PFllYXI+MjAxNTwvWWVhcj48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</w:fldData>
        </w:fldChar>
      </w:r>
      <w:r w:rsidR="00FA7249" w:rsidRPr="006E485B">
        <w:rPr>
          <w:lang w:val="en-US"/>
        </w:rPr>
        <w:instrText xml:space="preserve"> ADDIN EN.CITE </w:instrText>
      </w:r>
      <w:r w:rsidR="00FA7249" w:rsidRPr="006E485B">
        <w:rPr>
          <w:lang w:val="en-US"/>
        </w:rPr>
        <w:fldChar w:fldCharType="begin">
          <w:fldData xml:space="preserve">PEVuZE5vdGU+PENpdGU+PEF1dGhvcj5QZW5uaXNpPC9BdXRob3I+PFllYXI+MjAxNTwvWWVhcj48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</w:fldData>
        </w:fldChar>
      </w:r>
      <w:r w:rsidR="00FA7249" w:rsidRPr="006E485B">
        <w:rPr>
          <w:lang w:val="en-US"/>
        </w:rPr>
        <w:instrText xml:space="preserve"> ADDIN EN.CITE.DATA </w:instrText>
      </w:r>
      <w:r w:rsidR="00FA7249" w:rsidRPr="006E485B">
        <w:rPr>
          <w:lang w:val="en-US"/>
        </w:rPr>
      </w:r>
      <w:r w:rsidR="00FA7249" w:rsidRPr="006E485B">
        <w:rPr>
          <w:lang w:val="en-US"/>
        </w:rPr>
        <w:fldChar w:fldCharType="end"/>
      </w:r>
      <w:r w:rsidR="007F59CB" w:rsidRPr="006E485B">
        <w:rPr>
          <w:lang w:val="en-US"/>
        </w:rPr>
      </w:r>
      <w:r w:rsidR="007F59CB" w:rsidRPr="006E485B">
        <w:rPr>
          <w:lang w:val="en-US"/>
        </w:rPr>
        <w:fldChar w:fldCharType="separate"/>
      </w:r>
      <w:r w:rsidR="00FA7249" w:rsidRPr="006E485B">
        <w:rPr>
          <w:noProof/>
          <w:lang w:val="en-US"/>
        </w:rPr>
        <w:t>[80]</w:t>
      </w:r>
      <w:r w:rsidR="007F59CB" w:rsidRPr="006E485B">
        <w:rPr>
          <w:lang w:val="en-US"/>
        </w:rPr>
        <w:fldChar w:fldCharType="end"/>
      </w:r>
      <w:r w:rsidRPr="006E485B">
        <w:rPr>
          <w:lang w:val="en-US"/>
        </w:rPr>
        <w:t xml:space="preserve">. </w:t>
      </w:r>
      <w:r w:rsidRPr="006E485B">
        <w:rPr>
          <w:i/>
          <w:lang w:val="en-US"/>
        </w:rPr>
        <w:t>In vitro</w:t>
      </w:r>
      <w:r w:rsidRPr="006E485B">
        <w:rPr>
          <w:lang w:val="en-US"/>
        </w:rPr>
        <w:t xml:space="preserve"> data demonstrates the cytotoxicity of Hsp90 inhibition on multiple cervical cancer cell lines </w:t>
      </w:r>
      <w:r w:rsidR="007F59CB" w:rsidRPr="006E485B">
        <w:rPr>
          <w:lang w:val="en-US"/>
        </w:rPr>
        <w:fldChar w:fldCharType="begin">
          <w:fldData xml:space="preserve">PEVuZE5vdGU+PENpdGU+PEF1dGhvcj5TY2h3b2NrPC9BdXRob3I+PFllYXI+MjAwODwvWWVhcj48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</w:fldData>
        </w:fldChar>
      </w:r>
      <w:r w:rsidR="00FA7249" w:rsidRPr="006E485B">
        <w:rPr>
          <w:lang w:val="en-US"/>
        </w:rPr>
        <w:instrText xml:space="preserve"> ADDIN EN.CITE </w:instrText>
      </w:r>
      <w:r w:rsidR="00FA7249" w:rsidRPr="006E485B">
        <w:rPr>
          <w:lang w:val="en-US"/>
        </w:rPr>
        <w:fldChar w:fldCharType="begin">
          <w:fldData xml:space="preserve">PEVuZE5vdGU+PENpdGU+PEF1dGhvcj5TY2h3b2NrPC9BdXRob3I+PFllYXI+MjAwODwvWWVhcj48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</w:fldData>
        </w:fldChar>
      </w:r>
      <w:r w:rsidR="00FA7249" w:rsidRPr="006E485B">
        <w:rPr>
          <w:lang w:val="en-US"/>
        </w:rPr>
        <w:instrText xml:space="preserve"> ADDIN EN.CITE.DATA </w:instrText>
      </w:r>
      <w:r w:rsidR="00FA7249" w:rsidRPr="006E485B">
        <w:rPr>
          <w:lang w:val="en-US"/>
        </w:rPr>
      </w:r>
      <w:r w:rsidR="00FA7249" w:rsidRPr="006E485B">
        <w:rPr>
          <w:lang w:val="en-US"/>
        </w:rPr>
        <w:fldChar w:fldCharType="end"/>
      </w:r>
      <w:r w:rsidR="007F59CB" w:rsidRPr="006E485B">
        <w:rPr>
          <w:lang w:val="en-US"/>
        </w:rPr>
      </w:r>
      <w:r w:rsidR="007F59CB" w:rsidRPr="006E485B">
        <w:rPr>
          <w:lang w:val="en-US"/>
        </w:rPr>
        <w:fldChar w:fldCharType="separate"/>
      </w:r>
      <w:r w:rsidR="00FA7249" w:rsidRPr="006E485B">
        <w:rPr>
          <w:noProof/>
          <w:lang w:val="en-US"/>
        </w:rPr>
        <w:t>[81]</w:t>
      </w:r>
      <w:r w:rsidR="007F59CB" w:rsidRPr="006E485B">
        <w:rPr>
          <w:lang w:val="en-US"/>
        </w:rPr>
        <w:fldChar w:fldCharType="end"/>
      </w:r>
      <w:r w:rsidRPr="006E485B">
        <w:rPr>
          <w:lang w:val="en-US"/>
        </w:rPr>
        <w:t>, and p</w:t>
      </w:r>
      <w:r w:rsidRPr="006E485B">
        <w:rPr>
          <w:rFonts w:eastAsia="Times New Roman" w:cs="Times New Roman"/>
        </w:rPr>
        <w:t xml:space="preserve">re-clinical studies show that Hsp90 antagonists reduce the level of ATR, phospho-ATR and Chk1 </w:t>
      </w:r>
      <w:r w:rsidRPr="006E485B">
        <w:rPr>
          <w:rFonts w:eastAsia="Times New Roman" w:cs="Times New Roman"/>
          <w:i/>
        </w:rPr>
        <w:t>via</w:t>
      </w:r>
      <w:r w:rsidRPr="006E485B">
        <w:rPr>
          <w:rFonts w:eastAsia="Times New Roman" w:cs="Times New Roman"/>
        </w:rPr>
        <w:t xml:space="preserve"> a post transcriptional mechanism in HeLa cells, rendering the cells more susceptible to radiotherapy and DNA damage foci accumulation </w:t>
      </w:r>
      <w:r w:rsidR="007F59CB" w:rsidRPr="006E485B">
        <w:rPr>
          <w:rFonts w:eastAsia="Times New Roman" w:cs="Times New Roman"/>
        </w:rPr>
        <w:fldChar w:fldCharType="begin">
          <w:fldData xml:space="preserve">PEVuZE5vdGU+PENpdGU+PEF1dGhvcj5IYTwvQXV0aG9yPjxZZWFyPjIwMTE8L1llYXI+PFJlY051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==
</w:fldData>
        </w:fldChar>
      </w:r>
      <w:r w:rsidR="00FA7249" w:rsidRPr="006E485B">
        <w:rPr>
          <w:rFonts w:eastAsia="Times New Roman" w:cs="Times New Roman"/>
        </w:rPr>
        <w:instrText xml:space="preserve"> ADDIN EN.CITE </w:instrText>
      </w:r>
      <w:r w:rsidR="00FA7249" w:rsidRPr="006E485B">
        <w:rPr>
          <w:rFonts w:eastAsia="Times New Roman" w:cs="Times New Roman"/>
        </w:rPr>
        <w:fldChar w:fldCharType="begin">
          <w:fldData xml:space="preserve">PEVuZE5vdGU+PENpdGU+PEF1dGhvcj5IYTwvQXV0aG9yPjxZZWFyPjIwMTE8L1llYXI+PFJlY051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==
</w:fldData>
        </w:fldChar>
      </w:r>
      <w:r w:rsidR="00FA7249" w:rsidRPr="006E485B">
        <w:rPr>
          <w:rFonts w:eastAsia="Times New Roman" w:cs="Times New Roman"/>
        </w:rPr>
        <w:instrText xml:space="preserve"> ADDIN EN.CITE.DATA </w:instrText>
      </w:r>
      <w:r w:rsidR="00FA7249" w:rsidRPr="006E485B">
        <w:rPr>
          <w:rFonts w:eastAsia="Times New Roman" w:cs="Times New Roman"/>
        </w:rPr>
      </w:r>
      <w:r w:rsidR="00FA7249" w:rsidRPr="006E485B">
        <w:rPr>
          <w:rFonts w:eastAsia="Times New Roman" w:cs="Times New Roman"/>
        </w:rPr>
        <w:fldChar w:fldCharType="end"/>
      </w:r>
      <w:r w:rsidR="007F59CB" w:rsidRPr="006E485B">
        <w:rPr>
          <w:rFonts w:eastAsia="Times New Roman" w:cs="Times New Roman"/>
        </w:rPr>
      </w:r>
      <w:r w:rsidR="007F59CB" w:rsidRPr="006E485B">
        <w:rPr>
          <w:rFonts w:eastAsia="Times New Roman" w:cs="Times New Roman"/>
        </w:rPr>
        <w:fldChar w:fldCharType="separate"/>
      </w:r>
      <w:r w:rsidR="00FA7249" w:rsidRPr="006E485B">
        <w:rPr>
          <w:rFonts w:eastAsia="Times New Roman" w:cs="Times New Roman"/>
          <w:noProof/>
        </w:rPr>
        <w:t>[82, 83]</w:t>
      </w:r>
      <w:r w:rsidR="007F59CB" w:rsidRPr="006E485B">
        <w:rPr>
          <w:rFonts w:eastAsia="Times New Roman" w:cs="Times New Roman"/>
        </w:rPr>
        <w:fldChar w:fldCharType="end"/>
      </w:r>
      <w:r w:rsidRPr="006E485B">
        <w:rPr>
          <w:rFonts w:eastAsia="Times New Roman" w:cs="Times New Roman"/>
        </w:rPr>
        <w:t xml:space="preserve">. </w:t>
      </w:r>
      <w:r w:rsidRPr="006E485B">
        <w:rPr>
          <w:rFonts w:eastAsia="Times New Roman" w:cs="Times New Roman"/>
          <w:noProof/>
        </w:rPr>
        <w:t xml:space="preserve"> </w:t>
      </w:r>
      <w:r w:rsidRPr="006E485B">
        <w:rPr>
          <w:rFonts w:eastAsia="Times New Roman" w:cstheme="minorHAnsi"/>
          <w:bCs/>
          <w:lang w:eastAsia="en-GB"/>
        </w:rPr>
        <w:t xml:space="preserve">Dote </w:t>
      </w:r>
      <w:r w:rsidRPr="006E485B">
        <w:rPr>
          <w:rFonts w:eastAsia="Times New Roman" w:cstheme="minorHAnsi"/>
          <w:bCs/>
          <w:i/>
          <w:lang w:eastAsia="en-GB"/>
        </w:rPr>
        <w:t>et al</w:t>
      </w:r>
      <w:r w:rsidRPr="006E485B">
        <w:rPr>
          <w:rFonts w:eastAsia="Times New Roman" w:cstheme="minorHAnsi"/>
          <w:bCs/>
          <w:lang w:eastAsia="en-GB"/>
        </w:rPr>
        <w:t xml:space="preserve"> also demonstrated that Hsp90 inhibition reduced EGFR activation of DNA-PK </w:t>
      </w:r>
      <w:r w:rsidR="007F59CB" w:rsidRPr="006E485B">
        <w:rPr>
          <w:rFonts w:eastAsia="Times New Roman" w:cstheme="minorHAnsi"/>
          <w:bCs/>
          <w:lang w:eastAsia="en-GB"/>
        </w:rPr>
        <w:fldChar w:fldCharType="begin">
          <w:fldData xml:space="preserve">PEVuZE5vdGU+PENpdGU+PEF1dGhvcj5Eb3RlPC9BdXRob3I+PFllYXI+MjAwNjwvWWVhcj48UmVj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</w:fldData>
        </w:fldChar>
      </w:r>
      <w:r w:rsidR="00FA7249" w:rsidRPr="006E485B">
        <w:rPr>
          <w:rFonts w:eastAsia="Times New Roman" w:cstheme="minorHAnsi"/>
          <w:bCs/>
          <w:lang w:eastAsia="en-GB"/>
        </w:rPr>
        <w:instrText xml:space="preserve"> ADDIN EN.CITE </w:instrText>
      </w:r>
      <w:r w:rsidR="00FA7249" w:rsidRPr="006E485B">
        <w:rPr>
          <w:rFonts w:eastAsia="Times New Roman" w:cstheme="minorHAnsi"/>
          <w:bCs/>
          <w:lang w:eastAsia="en-GB"/>
        </w:rPr>
        <w:fldChar w:fldCharType="begin">
          <w:fldData xml:space="preserve">PEVuZE5vdGU+PENpdGU+PEF1dGhvcj5Eb3RlPC9BdXRob3I+PFllYXI+MjAwNjwvWWVhcj48UmVj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</w:fldData>
        </w:fldChar>
      </w:r>
      <w:r w:rsidR="00FA7249" w:rsidRPr="006E485B">
        <w:rPr>
          <w:rFonts w:eastAsia="Times New Roman" w:cstheme="minorHAnsi"/>
          <w:bCs/>
          <w:lang w:eastAsia="en-GB"/>
        </w:rPr>
        <w:instrText xml:space="preserve"> ADDIN EN.CITE.DATA </w:instrText>
      </w:r>
      <w:r w:rsidR="00FA7249" w:rsidRPr="006E485B">
        <w:rPr>
          <w:rFonts w:eastAsia="Times New Roman" w:cstheme="minorHAnsi"/>
          <w:bCs/>
          <w:lang w:eastAsia="en-GB"/>
        </w:rPr>
      </w:r>
      <w:r w:rsidR="00FA7249" w:rsidRPr="006E485B">
        <w:rPr>
          <w:rFonts w:eastAsia="Times New Roman" w:cstheme="minorHAnsi"/>
          <w:bCs/>
          <w:lang w:eastAsia="en-GB"/>
        </w:rPr>
        <w:fldChar w:fldCharType="end"/>
      </w:r>
      <w:r w:rsidR="007F59CB" w:rsidRPr="006E485B">
        <w:rPr>
          <w:rFonts w:eastAsia="Times New Roman" w:cstheme="minorHAnsi"/>
          <w:bCs/>
          <w:lang w:eastAsia="en-GB"/>
        </w:rPr>
      </w:r>
      <w:r w:rsidR="007F59CB" w:rsidRPr="006E485B">
        <w:rPr>
          <w:rFonts w:eastAsia="Times New Roman" w:cstheme="minorHAnsi"/>
          <w:bCs/>
          <w:lang w:eastAsia="en-GB"/>
        </w:rPr>
        <w:fldChar w:fldCharType="separate"/>
      </w:r>
      <w:r w:rsidR="00FA7249" w:rsidRPr="006E485B">
        <w:rPr>
          <w:rFonts w:eastAsia="Times New Roman" w:cstheme="minorHAnsi"/>
          <w:bCs/>
          <w:noProof/>
          <w:lang w:eastAsia="en-GB"/>
        </w:rPr>
        <w:t>[84]</w:t>
      </w:r>
      <w:r w:rsidR="007F59CB" w:rsidRPr="006E485B">
        <w:rPr>
          <w:rFonts w:eastAsia="Times New Roman" w:cstheme="minorHAnsi"/>
          <w:bCs/>
          <w:lang w:eastAsia="en-GB"/>
        </w:rPr>
        <w:fldChar w:fldCharType="end"/>
      </w:r>
      <w:r w:rsidRPr="006E485B">
        <w:rPr>
          <w:rFonts w:eastAsia="Times New Roman" w:cstheme="minorHAnsi"/>
          <w:bCs/>
          <w:lang w:eastAsia="en-GB"/>
        </w:rPr>
        <w:t xml:space="preserve">.  </w:t>
      </w:r>
      <w:r w:rsidRPr="006E485B">
        <w:rPr>
          <w:rFonts w:eastAsia="Times New Roman" w:cs="Times New Roman"/>
        </w:rPr>
        <w:t xml:space="preserve">Clinical evaluation of HSP inhibitors in cervical cancer has not yet occurred. </w:t>
      </w:r>
    </w:p>
    <w:p w14:paraId="745191E9" w14:textId="77777777" w:rsidR="00B82513" w:rsidRPr="006E485B" w:rsidRDefault="007F59CB" w:rsidP="00B82513">
      <w:pPr>
        <w:rPr>
          <w:b/>
          <w:i/>
          <w:lang w:val="en-US"/>
        </w:rPr>
      </w:pPr>
      <w:r w:rsidRPr="006E485B">
        <w:rPr>
          <w:b/>
          <w:i/>
          <w:lang w:val="en-US"/>
        </w:rPr>
        <w:t>Ribonucleotide Reductase Inhibition</w:t>
      </w:r>
    </w:p>
    <w:p w14:paraId="641C2EB7" w14:textId="675ECAC1" w:rsidR="004430B8" w:rsidRPr="006E485B" w:rsidRDefault="00DC000F" w:rsidP="000E0270">
      <w:pPr>
        <w:rPr>
          <w:rFonts w:cs="Arial"/>
        </w:rPr>
      </w:pPr>
      <w:r w:rsidRPr="00EE0C76">
        <w:t xml:space="preserve">HPV-induced </w:t>
      </w:r>
      <w:r w:rsidR="00C11C4F" w:rsidRPr="00EE0C76">
        <w:t xml:space="preserve">p53 degradation </w:t>
      </w:r>
      <w:r w:rsidRPr="00EE0C76">
        <w:t xml:space="preserve">releases </w:t>
      </w:r>
      <w:r w:rsidR="00C11C4F" w:rsidRPr="00EE0C76">
        <w:t xml:space="preserve">ribonuclease reductase (RNR) M2 and p53R2 subunits which are required for Ribonucleotide Reductase (RNR) activity, the rate-limiting step in deoxyribonucleotide production </w:t>
      </w:r>
      <w:r w:rsidR="00C11C4F" w:rsidRPr="00EE0C76">
        <w:fldChar w:fldCharType="begin">
          <w:fldData xml:space="preserve">PEVuZE5vdGU+PENpdGU+PEF1dGhvcj5Lb2xiZXJnPC9BdXRob3I+PFllYXI+MjAwNDwvWWVhcj48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</w:fldData>
        </w:fldChar>
      </w:r>
      <w:r w:rsidR="00FA7249" w:rsidRPr="00EE0C76">
        <w:instrText xml:space="preserve"> ADDIN EN.CITE </w:instrText>
      </w:r>
      <w:r w:rsidR="00FA7249" w:rsidRPr="00EE0C76">
        <w:fldChar w:fldCharType="begin">
          <w:fldData xml:space="preserve">PEVuZE5vdGU+PENpdGU+PEF1dGhvcj5Lb2xiZXJnPC9BdXRob3I+PFllYXI+MjAwNDwvWWVhcj48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</w:fldData>
        </w:fldChar>
      </w:r>
      <w:r w:rsidR="00FA7249" w:rsidRPr="00EE0C76">
        <w:instrText xml:space="preserve"> ADDIN EN.CITE.DATA </w:instrText>
      </w:r>
      <w:r w:rsidR="00FA7249" w:rsidRPr="00EE0C76">
        <w:fldChar w:fldCharType="end"/>
      </w:r>
      <w:r w:rsidR="00C11C4F" w:rsidRPr="00EE0C76">
        <w:fldChar w:fldCharType="separate"/>
      </w:r>
      <w:r w:rsidR="00FA7249" w:rsidRPr="00EE0C76">
        <w:rPr>
          <w:noProof/>
        </w:rPr>
        <w:t>[85, 86]</w:t>
      </w:r>
      <w:r w:rsidR="00C11C4F" w:rsidRPr="00EE0C76">
        <w:fldChar w:fldCharType="end"/>
      </w:r>
      <w:r w:rsidR="00C11C4F" w:rsidRPr="00EE0C76">
        <w:t>.</w:t>
      </w:r>
      <w:r w:rsidR="0092780B" w:rsidRPr="00EE0C76">
        <w:t xml:space="preserve"> A</w:t>
      </w:r>
      <w:r w:rsidRPr="00EE0C76">
        <w:t>bun</w:t>
      </w:r>
      <w:r w:rsidR="00DF7DF9" w:rsidRPr="00EE0C76">
        <w:t>dance of deoxyribonucleotides not only facilitates</w:t>
      </w:r>
      <w:r w:rsidRPr="00EE0C76">
        <w:t xml:space="preserve"> viral replication, </w:t>
      </w:r>
      <w:r w:rsidR="00DF7DF9" w:rsidRPr="00EE0C76">
        <w:t>but also</w:t>
      </w:r>
      <w:r w:rsidRPr="00EE0C76">
        <w:t xml:space="preserve"> </w:t>
      </w:r>
      <w:r w:rsidR="0092780B" w:rsidRPr="00EE0C76">
        <w:t>HRR</w:t>
      </w:r>
      <w:r w:rsidRPr="00EE0C76">
        <w:t xml:space="preserve"> in response to IR.</w:t>
      </w:r>
      <w:r w:rsidRPr="00181C42">
        <w:rPr>
          <w:u w:val="single" w:color="C00000"/>
        </w:rPr>
        <w:t xml:space="preserve"> </w:t>
      </w:r>
      <w:r w:rsidR="00783C13" w:rsidRPr="006E485B">
        <w:t xml:space="preserve">An association between over-expression of RNR subunits and increased risk of incomplete chemoradiation response, disease relapse and shortened disease-free survival has been observed in a small cohort using cervical biopsies </w:t>
      </w:r>
      <w:r w:rsidR="007F59CB" w:rsidRPr="006E485B">
        <w:fldChar w:fldCharType="begin">
          <w:fldData xml:space="preserve">PEVuZE5vdGU+PENpdGU+PEF1dGhvcj5LdW5vczwvQXV0aG9yPjxZZWFyPjIwMTI8L1llYXI+PFJl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==
</w:fldData>
        </w:fldChar>
      </w:r>
      <w:r w:rsidR="00FA7249" w:rsidRPr="006E485B">
        <w:instrText xml:space="preserve"> ADDIN EN.CITE </w:instrText>
      </w:r>
      <w:r w:rsidR="00FA7249" w:rsidRPr="006E485B">
        <w:fldChar w:fldCharType="begin">
          <w:fldData xml:space="preserve">PEVuZE5vdGU+PENpdGU+PEF1dGhvcj5LdW5vczwvQXV0aG9yPjxZZWFyPjIwMTI8L1llYXI+PFJl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==
</w:fldData>
        </w:fldChar>
      </w:r>
      <w:r w:rsidR="00FA7249" w:rsidRPr="006E485B">
        <w:instrText xml:space="preserve"> ADDIN EN.CITE.DATA </w:instrText>
      </w:r>
      <w:r w:rsidR="00FA7249" w:rsidRPr="006E485B">
        <w:fldChar w:fldCharType="end"/>
      </w:r>
      <w:r w:rsidR="007F59CB" w:rsidRPr="006E485B">
        <w:fldChar w:fldCharType="separate"/>
      </w:r>
      <w:r w:rsidR="00FA7249" w:rsidRPr="006E485B">
        <w:rPr>
          <w:noProof/>
        </w:rPr>
        <w:t>[87]</w:t>
      </w:r>
      <w:r w:rsidR="007F59CB" w:rsidRPr="006E485B">
        <w:fldChar w:fldCharType="end"/>
      </w:r>
      <w:r w:rsidR="00352388" w:rsidRPr="006E485B">
        <w:t xml:space="preserve"> </w:t>
      </w:r>
      <w:r w:rsidR="00352388" w:rsidRPr="00EE0C76">
        <w:t xml:space="preserve">and </w:t>
      </w:r>
      <w:r w:rsidR="00783C13" w:rsidRPr="00EE0C76">
        <w:t xml:space="preserve">pre-clinical studies </w:t>
      </w:r>
      <w:r w:rsidR="00352388" w:rsidRPr="00EE0C76">
        <w:t xml:space="preserve">demonstrates </w:t>
      </w:r>
      <w:r w:rsidR="00783C13" w:rsidRPr="00EE0C76">
        <w:t xml:space="preserve"> RNR inhibition result</w:t>
      </w:r>
      <w:r w:rsidR="00352388" w:rsidRPr="00EE0C76">
        <w:t>ing</w:t>
      </w:r>
      <w:r w:rsidR="00783C13" w:rsidRPr="00EE0C76">
        <w:t xml:space="preserve"> in increased radiosensitivity in cervical cancer cell lines </w:t>
      </w:r>
      <w:r w:rsidR="007F59CB" w:rsidRPr="00EE0C76">
        <w:fldChar w:fldCharType="begin">
          <w:fldData xml:space="preserve">PEVuZE5vdGU+PENpdGU+PEF1dGhvcj5LdW5vczwvQXV0aG9yPjxZZWFyPjIwMTA8L1llYXI+PFJl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</w:fldData>
        </w:fldChar>
      </w:r>
      <w:r w:rsidR="00FA7249" w:rsidRPr="00EE0C76">
        <w:instrText xml:space="preserve"> ADDIN EN.CITE </w:instrText>
      </w:r>
      <w:r w:rsidR="00FA7249" w:rsidRPr="00EE0C76">
        <w:fldChar w:fldCharType="begin">
          <w:fldData xml:space="preserve">PEVuZE5vdGU+PENpdGU+PEF1dGhvcj5LdW5vczwvQXV0aG9yPjxZZWFyPjIwMTA8L1llYXI+PFJl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</w:fldData>
        </w:fldChar>
      </w:r>
      <w:r w:rsidR="00FA7249" w:rsidRPr="00EE0C76">
        <w:instrText xml:space="preserve"> ADDIN EN.CITE.DATA </w:instrText>
      </w:r>
      <w:r w:rsidR="00FA7249" w:rsidRPr="00EE0C76">
        <w:fldChar w:fldCharType="end"/>
      </w:r>
      <w:r w:rsidR="007F59CB" w:rsidRPr="00EE0C76">
        <w:fldChar w:fldCharType="separate"/>
      </w:r>
      <w:r w:rsidR="00FA7249" w:rsidRPr="00EE0C76">
        <w:rPr>
          <w:noProof/>
        </w:rPr>
        <w:t>[88]</w:t>
      </w:r>
      <w:r w:rsidR="007F59CB" w:rsidRPr="00EE0C76">
        <w:fldChar w:fldCharType="end"/>
      </w:r>
      <w:r w:rsidR="00783C13" w:rsidRPr="00EE0C76">
        <w:t xml:space="preserve"> . </w:t>
      </w:r>
      <w:r w:rsidR="00B82513" w:rsidRPr="00EE0C76">
        <w:t>Subsequent clinical evaluation (</w:t>
      </w:r>
      <w:r w:rsidR="00B82513" w:rsidRPr="00EE0C76">
        <w:rPr>
          <w:rFonts w:cs="Arial"/>
        </w:rPr>
        <w:t xml:space="preserve">NCT00941070) </w:t>
      </w:r>
      <w:r w:rsidR="00B82513" w:rsidRPr="00EE0C76">
        <w:t xml:space="preserve">of the RNR inhibitor </w:t>
      </w:r>
      <w:r w:rsidR="00B82513" w:rsidRPr="00EE0C76">
        <w:rPr>
          <w:bCs/>
        </w:rPr>
        <w:t>3-aminopyridine</w:t>
      </w:r>
      <w:r w:rsidR="00B82513" w:rsidRPr="006E485B">
        <w:rPr>
          <w:bCs/>
        </w:rPr>
        <w:t>-2-carboxaldehyde thiosemicarbazone (3-AP, NSC #663249)</w:t>
      </w:r>
      <w:r w:rsidR="00B82513" w:rsidRPr="006E485B">
        <w:t xml:space="preserve"> is promising, with a good clinical response rate, toxicity profile and long-term disease control when combined with chemoradiation in cervical and vaginal cancers </w:t>
      </w:r>
      <w:r w:rsidR="007F59CB" w:rsidRPr="006E485B">
        <w:fldChar w:fldCharType="begin">
          <w:fldData xml:space="preserve">PEVuZE5vdGU+PENpdGU+PEF1dGhvcj5LdW5vczwvQXV0aG9yPjxZZWFyPjIwMTM8L1llYXI+PFJl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</w:fldData>
        </w:fldChar>
      </w:r>
      <w:r w:rsidR="00FA7249" w:rsidRPr="006E485B">
        <w:instrText xml:space="preserve"> ADDIN EN.CITE </w:instrText>
      </w:r>
      <w:r w:rsidR="00FA7249" w:rsidRPr="006E485B">
        <w:fldChar w:fldCharType="begin">
          <w:fldData xml:space="preserve">PEVuZE5vdGU+PENpdGU+PEF1dGhvcj5LdW5vczwvQXV0aG9yPjxZZWFyPjIwMTM8L1llYXI+PFJl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</w:fldData>
        </w:fldChar>
      </w:r>
      <w:r w:rsidR="00FA7249" w:rsidRPr="006E485B">
        <w:instrText xml:space="preserve"> ADDIN EN.CITE.DATA </w:instrText>
      </w:r>
      <w:r w:rsidR="00FA7249" w:rsidRPr="006E485B">
        <w:fldChar w:fldCharType="end"/>
      </w:r>
      <w:r w:rsidR="007F59CB" w:rsidRPr="006E485B">
        <w:fldChar w:fldCharType="separate"/>
      </w:r>
      <w:r w:rsidR="00FA7249" w:rsidRPr="006E485B">
        <w:rPr>
          <w:noProof/>
        </w:rPr>
        <w:t>[89]</w:t>
      </w:r>
      <w:r w:rsidR="007F59CB" w:rsidRPr="006E485B">
        <w:fldChar w:fldCharType="end"/>
      </w:r>
      <w:r w:rsidR="00B82513" w:rsidRPr="006E485B">
        <w:t xml:space="preserve"> </w:t>
      </w:r>
      <w:r w:rsidR="007F59CB" w:rsidRPr="006E485B">
        <w:fldChar w:fldCharType="begin"/>
      </w:r>
      <w:r w:rsidR="00FA7249" w:rsidRPr="006E485B">
        <w:instrText xml:space="preserve"> ADDIN EN.CITE &lt;EndNote&gt;&lt;Cite&gt;&lt;Author&gt;Kunos&lt;/Author&gt;&lt;Year&gt;2014&lt;/Year&gt;&lt;RecNum&gt;1326&lt;/RecNum&gt;&lt;DisplayText&gt;[90]&lt;/DisplayText&gt;&lt;record&gt;&lt;rec-number&gt;1326&lt;/rec-number&gt;&lt;foreign-keys&gt;&lt;key app="EN" db-id="25w2a0awhv2wtjerrx2x9saswef2zf5vzadw" timestamp="1467034790"&gt;1326&lt;/key&gt;&lt;/foreign-keys&gt;&lt;ref-type name="Journal Article"&gt;17&lt;/ref-type&gt;&lt;contributors&gt;&lt;authors&gt;&lt;author&gt;Kunos, C. A.&lt;/author&gt;&lt;author&gt;Sherertz, T. M.&lt;/author&gt;&lt;/authors&gt;&lt;/contributors&gt;&lt;auth-address&gt;Department of Radiation Oncology, Summa Cancer Institute, Summa Health System , Akron, OH , USA.&amp;#xD;Department of Radiation Oncology, CASE Comprehensive Cancer Center, University Hospitals Case Medical Center, Case Western Reserve University School of Medicine , Cleveland, OH , USA.&lt;/auth-address&gt;&lt;titles&gt;&lt;title&gt;Long-Term Disease Control with Triapine-Based Radiochemotherapy for Patients with Stage IB2-IIIB Cervical Cancer&lt;/title&gt;&lt;secondary-title&gt;Front Oncol&lt;/secondary-title&gt;&lt;/titles&gt;&lt;periodical&gt;&lt;full-title&gt;Front Oncol&lt;/full-title&gt;&lt;abbr-1&gt;Frontiers in oncology&lt;/abbr-1&gt;&lt;/periodical&gt;&lt;pages&gt;184&lt;/pages&gt;&lt;volume&gt;4&lt;/volume&gt;&lt;keywords&gt;&lt;keyword&gt;cervical cancer&lt;/keyword&gt;&lt;keyword&gt;cisplatin&lt;/keyword&gt;&lt;keyword&gt;radiation&lt;/keyword&gt;&lt;keyword&gt;ribonucleotide reductase&lt;/keyword&gt;&lt;keyword&gt;triapine&lt;/keyword&gt;&lt;/keywords&gt;&lt;dates&gt;&lt;year&gt;2014&lt;/year&gt;&lt;/dates&gt;&lt;isbn&gt;2234-943X (Electronic)&amp;#xD;2234-943X (Linking)&lt;/isbn&gt;&lt;accession-num&gt;25105092&lt;/accession-num&gt;&lt;urls&gt;&lt;related-urls&gt;&lt;url&gt;http://www.ncbi.nlm.nih.gov/pubmed/25105092&lt;/url&gt;&lt;/related-urls&gt;&lt;/urls&gt;&lt;custom2&gt;PMC4109518&lt;/custom2&gt;&lt;electronic-resource-num&gt;10.3389/fonc.2014.00184&lt;/electronic-resource-num&gt;&lt;/record&gt;&lt;/Cite&gt;&lt;/EndNote&gt;</w:instrText>
      </w:r>
      <w:r w:rsidR="007F59CB" w:rsidRPr="006E485B">
        <w:fldChar w:fldCharType="separate"/>
      </w:r>
      <w:r w:rsidR="00FA7249" w:rsidRPr="006E485B">
        <w:rPr>
          <w:noProof/>
        </w:rPr>
        <w:t>[90]</w:t>
      </w:r>
      <w:r w:rsidR="007F59CB" w:rsidRPr="006E485B">
        <w:fldChar w:fldCharType="end"/>
      </w:r>
      <w:r w:rsidR="00B82513" w:rsidRPr="006E485B">
        <w:t>. This drug is currently under further evaluation in randomised phase II trials</w:t>
      </w:r>
      <w:r w:rsidR="000D5325" w:rsidRPr="006E485B">
        <w:t xml:space="preserve"> </w:t>
      </w:r>
      <w:r w:rsidR="00B82513" w:rsidRPr="006E485B">
        <w:t>(Table 1).</w:t>
      </w:r>
      <w:r w:rsidR="00B82513" w:rsidRPr="006E485B">
        <w:rPr>
          <w:rFonts w:cs="Arial"/>
        </w:rPr>
        <w:t xml:space="preserve"> </w:t>
      </w:r>
    </w:p>
    <w:p w14:paraId="1AB86ACF" w14:textId="77777777" w:rsidR="004430B8" w:rsidRPr="006E485B" w:rsidRDefault="004430B8" w:rsidP="000E0270">
      <w:pPr>
        <w:rPr>
          <w:rFonts w:cs="Arial"/>
        </w:rPr>
      </w:pPr>
    </w:p>
    <w:p w14:paraId="42B48855" w14:textId="3A236A35" w:rsidR="000E0270" w:rsidRPr="006E485B" w:rsidRDefault="00C11C4F" w:rsidP="000E0270">
      <w:pPr>
        <w:rPr>
          <w:color w:val="000000"/>
        </w:rPr>
      </w:pPr>
      <w:r w:rsidRPr="006E485B">
        <w:rPr>
          <w:rFonts w:eastAsia="Times New Roman" w:cs="Times New Roman"/>
          <w:b/>
          <w:u w:val="single"/>
        </w:rPr>
        <w:t>Summary</w:t>
      </w:r>
    </w:p>
    <w:p w14:paraId="22DEEEE9" w14:textId="2BD1A69B" w:rsidR="000E0270" w:rsidRPr="00EE0C76" w:rsidRDefault="00BA2EF3" w:rsidP="000E0270">
      <w:r w:rsidRPr="00EE0C76">
        <w:rPr>
          <w:color w:val="000000"/>
        </w:rPr>
        <w:t>There is</w:t>
      </w:r>
      <w:r w:rsidR="00443CC2" w:rsidRPr="00EE0C76">
        <w:rPr>
          <w:color w:val="000000"/>
        </w:rPr>
        <w:t xml:space="preserve"> international consensus that</w:t>
      </w:r>
      <w:r w:rsidRPr="00EE0C76">
        <w:rPr>
          <w:color w:val="000000"/>
        </w:rPr>
        <w:t xml:space="preserve"> further clinical trials are needed to develop </w:t>
      </w:r>
      <w:r w:rsidR="009E4CD9" w:rsidRPr="00EE0C76">
        <w:rPr>
          <w:color w:val="000000"/>
        </w:rPr>
        <w:t>treatments which</w:t>
      </w:r>
      <w:r w:rsidRPr="00EE0C76">
        <w:rPr>
          <w:color w:val="000000"/>
        </w:rPr>
        <w:t xml:space="preserve"> improve clinical</w:t>
      </w:r>
      <w:r w:rsidR="000E0270" w:rsidRPr="00EE0C76">
        <w:rPr>
          <w:color w:val="000000"/>
        </w:rPr>
        <w:t xml:space="preserve"> </w:t>
      </w:r>
      <w:r w:rsidRPr="00EE0C76">
        <w:rPr>
          <w:color w:val="000000"/>
        </w:rPr>
        <w:t xml:space="preserve">outcomes </w:t>
      </w:r>
      <w:r w:rsidR="009E4CD9" w:rsidRPr="00EE0C76">
        <w:rPr>
          <w:color w:val="000000"/>
        </w:rPr>
        <w:t>for</w:t>
      </w:r>
      <w:r w:rsidRPr="00EE0C76">
        <w:rPr>
          <w:color w:val="000000"/>
        </w:rPr>
        <w:t xml:space="preserve"> </w:t>
      </w:r>
      <w:r w:rsidR="001405BE" w:rsidRPr="00EE0C76">
        <w:rPr>
          <w:color w:val="000000"/>
        </w:rPr>
        <w:t xml:space="preserve">advanced </w:t>
      </w:r>
      <w:r w:rsidRPr="00EE0C76">
        <w:rPr>
          <w:color w:val="000000"/>
        </w:rPr>
        <w:t xml:space="preserve">cervical cancer </w:t>
      </w:r>
      <w:r w:rsidR="009E4CD9" w:rsidRPr="00EE0C76">
        <w:rPr>
          <w:color w:val="000000"/>
        </w:rPr>
        <w:t xml:space="preserve">and </w:t>
      </w:r>
      <w:r w:rsidR="0092780B" w:rsidRPr="00EE0C76">
        <w:rPr>
          <w:color w:val="000000"/>
        </w:rPr>
        <w:t>enhance</w:t>
      </w:r>
      <w:r w:rsidRPr="00EE0C76">
        <w:rPr>
          <w:color w:val="000000"/>
        </w:rPr>
        <w:t xml:space="preserve"> </w:t>
      </w:r>
      <w:r w:rsidR="009E4CD9" w:rsidRPr="00EE0C76">
        <w:rPr>
          <w:color w:val="000000"/>
        </w:rPr>
        <w:t xml:space="preserve">pelvic </w:t>
      </w:r>
      <w:r w:rsidRPr="00EE0C76">
        <w:rPr>
          <w:color w:val="000000"/>
        </w:rPr>
        <w:t>chemora</w:t>
      </w:r>
      <w:r w:rsidR="009E4CD9" w:rsidRPr="00EE0C76">
        <w:rPr>
          <w:color w:val="000000"/>
        </w:rPr>
        <w:t xml:space="preserve">diation </w:t>
      </w:r>
      <w:r w:rsidR="000E0270" w:rsidRPr="00EE0C76">
        <w:t>to</w:t>
      </w:r>
      <w:r w:rsidR="000E0270" w:rsidRPr="00EE0C76">
        <w:rPr>
          <w:color w:val="FF0000"/>
        </w:rPr>
        <w:t> </w:t>
      </w:r>
      <w:r w:rsidR="000E0270" w:rsidRPr="00EE0C76">
        <w:rPr>
          <w:color w:val="000000"/>
        </w:rPr>
        <w:t xml:space="preserve">reduce </w:t>
      </w:r>
      <w:r w:rsidR="009E4CD9" w:rsidRPr="00EE0C76">
        <w:rPr>
          <w:color w:val="000000"/>
        </w:rPr>
        <w:t>long and short term morbidity</w:t>
      </w:r>
      <w:r w:rsidRPr="00EE0C76">
        <w:rPr>
          <w:color w:val="000000"/>
        </w:rPr>
        <w:t xml:space="preserve"> </w:t>
      </w:r>
      <w:r w:rsidRPr="00EE0C76">
        <w:rPr>
          <w:color w:val="000000"/>
        </w:rPr>
        <w:fldChar w:fldCharType="begin">
          <w:fldData xml:space="preserve">PEVuZE5vdGU+PENpdGU+PEF1dGhvcj5TYWdhZTwvQXV0aG9yPjxZZWFyPjIwMTY8L1llYXI+PFJl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</w:fldData>
        </w:fldChar>
      </w:r>
      <w:r w:rsidR="00FA7249" w:rsidRPr="00EE0C76">
        <w:rPr>
          <w:color w:val="000000"/>
        </w:rPr>
        <w:instrText xml:space="preserve"> ADDIN EN.CITE </w:instrText>
      </w:r>
      <w:r w:rsidR="00FA7249" w:rsidRPr="00EE0C76">
        <w:rPr>
          <w:color w:val="000000"/>
        </w:rPr>
        <w:fldChar w:fldCharType="begin">
          <w:fldData xml:space="preserve">PEVuZE5vdGU+PENpdGU+PEF1dGhvcj5TYWdhZTwvQXV0aG9yPjxZZWFyPjIwMTY8L1llYXI+PFJl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</w:fldData>
        </w:fldChar>
      </w:r>
      <w:r w:rsidR="00FA7249" w:rsidRPr="00EE0C76">
        <w:rPr>
          <w:color w:val="000000"/>
        </w:rPr>
        <w:instrText xml:space="preserve"> ADDIN EN.CITE.DATA </w:instrText>
      </w:r>
      <w:r w:rsidR="00FA7249" w:rsidRPr="00EE0C76">
        <w:rPr>
          <w:color w:val="000000"/>
        </w:rPr>
      </w:r>
      <w:r w:rsidR="00FA7249" w:rsidRPr="00EE0C76">
        <w:rPr>
          <w:color w:val="000000"/>
        </w:rPr>
        <w:fldChar w:fldCharType="end"/>
      </w:r>
      <w:r w:rsidRPr="00EE0C76">
        <w:rPr>
          <w:color w:val="000000"/>
        </w:rPr>
      </w:r>
      <w:r w:rsidRPr="00EE0C76">
        <w:rPr>
          <w:color w:val="000000"/>
        </w:rPr>
        <w:fldChar w:fldCharType="separate"/>
      </w:r>
      <w:r w:rsidR="00FA7249" w:rsidRPr="00EE0C76">
        <w:rPr>
          <w:noProof/>
          <w:color w:val="000000"/>
        </w:rPr>
        <w:t>[91]</w:t>
      </w:r>
      <w:r w:rsidRPr="00EE0C76">
        <w:rPr>
          <w:color w:val="000000"/>
        </w:rPr>
        <w:fldChar w:fldCharType="end"/>
      </w:r>
      <w:r w:rsidR="000E0270" w:rsidRPr="00EE0C76">
        <w:rPr>
          <w:color w:val="000000"/>
        </w:rPr>
        <w:t xml:space="preserve">. </w:t>
      </w:r>
      <w:r w:rsidR="009E4CD9" w:rsidRPr="00EE0C76">
        <w:t xml:space="preserve">The identification of suitable targets within </w:t>
      </w:r>
      <w:r w:rsidR="00594CA8" w:rsidRPr="00EE0C76">
        <w:t xml:space="preserve">the </w:t>
      </w:r>
      <w:r w:rsidR="009E4CD9" w:rsidRPr="00EE0C76">
        <w:t xml:space="preserve">DDR for therapeutic exploitation holds considerable promise and </w:t>
      </w:r>
      <w:r w:rsidR="000E0270" w:rsidRPr="00EE0C76">
        <w:t xml:space="preserve">pre-clinical studies </w:t>
      </w:r>
      <w:r w:rsidR="009E4CD9" w:rsidRPr="00EE0C76">
        <w:t>support the investigation of modulators of</w:t>
      </w:r>
      <w:r w:rsidR="00594CA8" w:rsidRPr="00EE0C76">
        <w:t xml:space="preserve"> </w:t>
      </w:r>
      <w:r w:rsidR="000E0270" w:rsidRPr="00EE0C76">
        <w:t xml:space="preserve">DDR </w:t>
      </w:r>
      <w:r w:rsidR="009E4CD9" w:rsidRPr="00EE0C76">
        <w:t>in the clinical setting. Th</w:t>
      </w:r>
      <w:r w:rsidR="000E0270" w:rsidRPr="00EE0C76">
        <w:t xml:space="preserve">eoretical concerns over the systemic effects of pharmacological inhibitors of DDR proteins exist given the universally crucial nature of this process in protecting cells from chromosomal instability. Further clinical trial data is needed to </w:t>
      </w:r>
      <w:r w:rsidR="000E0270" w:rsidRPr="00EE0C76">
        <w:lastRenderedPageBreak/>
        <w:t>determine whether this is a barrier to the introduction of such drugs. A greater understandi</w:t>
      </w:r>
      <w:r w:rsidR="009E4CD9" w:rsidRPr="00EE0C76">
        <w:t xml:space="preserve">ng of the influence of HPV on </w:t>
      </w:r>
      <w:r w:rsidR="000E0270" w:rsidRPr="00EE0C76">
        <w:t>DDR and treatment sensitivity of cervical cancer is desirable to aid these investigations, and perhaps</w:t>
      </w:r>
      <w:r w:rsidR="00B6622B" w:rsidRPr="00EE0C76">
        <w:t xml:space="preserve"> </w:t>
      </w:r>
      <w:r w:rsidR="000E0270" w:rsidRPr="00EE0C76">
        <w:t>facilitate the development of drugs with increased specificity of action.</w:t>
      </w:r>
    </w:p>
    <w:p w14:paraId="5D8025CD" w14:textId="4AC86E14" w:rsidR="000E0270" w:rsidRPr="00EE0C76" w:rsidRDefault="000E0270" w:rsidP="000E0270">
      <w:r w:rsidRPr="00EE0C76">
        <w:t>Improved understanding of HPV-associated tumours arising in other sites (head and neck cancer, vulval cancer and anal cancer) may also benefit understanding of these complex interactions, and themselves benefit from translation of advances in cervical cancer management.</w:t>
      </w:r>
    </w:p>
    <w:p w14:paraId="18371C6A" w14:textId="43215B84" w:rsidR="000E0270" w:rsidRPr="00EE0C76" w:rsidRDefault="000E0270" w:rsidP="000E0270">
      <w:r w:rsidRPr="00EE0C76">
        <w:rPr>
          <w:lang w:eastAsia="en-GB"/>
        </w:rPr>
        <w:t xml:space="preserve">The potential use </w:t>
      </w:r>
      <w:r w:rsidR="00C85115" w:rsidRPr="00EE0C76">
        <w:rPr>
          <w:lang w:eastAsia="en-GB"/>
        </w:rPr>
        <w:t xml:space="preserve">of the indirect modulators of </w:t>
      </w:r>
      <w:r w:rsidRPr="00EE0C76">
        <w:rPr>
          <w:lang w:eastAsia="en-GB"/>
        </w:rPr>
        <w:t>DDR outlined i</w:t>
      </w:r>
      <w:r w:rsidR="00DF7DF9" w:rsidRPr="00EE0C76">
        <w:rPr>
          <w:lang w:eastAsia="en-GB"/>
        </w:rPr>
        <w:t>n this review are of</w:t>
      </w:r>
      <w:r w:rsidRPr="00EE0C76">
        <w:rPr>
          <w:lang w:eastAsia="en-GB"/>
        </w:rPr>
        <w:t xml:space="preserve"> interest as they represe</w:t>
      </w:r>
      <w:r w:rsidR="00DF7DF9" w:rsidRPr="00EE0C76">
        <w:rPr>
          <w:lang w:eastAsia="en-GB"/>
        </w:rPr>
        <w:t xml:space="preserve">nt drug classes with </w:t>
      </w:r>
      <w:r w:rsidRPr="00EE0C76">
        <w:rPr>
          <w:lang w:eastAsia="en-GB"/>
        </w:rPr>
        <w:t>clinical use in</w:t>
      </w:r>
      <w:r w:rsidR="00DF7DF9" w:rsidRPr="00EE0C76">
        <w:rPr>
          <w:lang w:eastAsia="en-GB"/>
        </w:rPr>
        <w:t xml:space="preserve"> other indications and</w:t>
      </w:r>
      <w:r w:rsidRPr="00EE0C76">
        <w:rPr>
          <w:lang w:eastAsia="en-GB"/>
        </w:rPr>
        <w:t xml:space="preserve"> have well-recognised systemic effect</w:t>
      </w:r>
      <w:r w:rsidR="00713AF5" w:rsidRPr="00EE0C76">
        <w:rPr>
          <w:lang w:eastAsia="en-GB"/>
        </w:rPr>
        <w:t>s to aid clinical trial design</w:t>
      </w:r>
      <w:r w:rsidR="00CF7BF7" w:rsidRPr="00EE0C76">
        <w:rPr>
          <w:lang w:eastAsia="en-GB"/>
        </w:rPr>
        <w:t xml:space="preserve">. </w:t>
      </w:r>
      <w:r w:rsidRPr="00EE0C76">
        <w:rPr>
          <w:lang w:eastAsia="en-GB"/>
        </w:rPr>
        <w:t>Many of the drug classes anticipated to cause indirect modulation of</w:t>
      </w:r>
      <w:r w:rsidR="00DF7DF9" w:rsidRPr="00EE0C76">
        <w:rPr>
          <w:lang w:eastAsia="en-GB"/>
        </w:rPr>
        <w:t xml:space="preserve"> DDR have other </w:t>
      </w:r>
      <w:r w:rsidRPr="00EE0C76">
        <w:rPr>
          <w:lang w:eastAsia="en-GB"/>
        </w:rPr>
        <w:t>anti-cancer mechanisms of action, and therefore have the potential to increase tumour sensitivit</w:t>
      </w:r>
      <w:r w:rsidR="00DF7DF9" w:rsidRPr="00EE0C76">
        <w:rPr>
          <w:lang w:eastAsia="en-GB"/>
        </w:rPr>
        <w:t xml:space="preserve">y </w:t>
      </w:r>
      <w:r w:rsidR="00DF7DF9" w:rsidRPr="00EE0C76">
        <w:rPr>
          <w:i/>
          <w:lang w:eastAsia="en-GB"/>
        </w:rPr>
        <w:t>via</w:t>
      </w:r>
      <w:r w:rsidR="00DF7DF9" w:rsidRPr="00EE0C76">
        <w:rPr>
          <w:lang w:eastAsia="en-GB"/>
        </w:rPr>
        <w:t xml:space="preserve"> </w:t>
      </w:r>
      <w:r w:rsidRPr="00EE0C76">
        <w:rPr>
          <w:lang w:eastAsia="en-GB"/>
        </w:rPr>
        <w:t>other cellular processes. Anti-angiogenic therapies are perhaps the most promising</w:t>
      </w:r>
      <w:r w:rsidR="00713AF5" w:rsidRPr="00EE0C76">
        <w:rPr>
          <w:lang w:eastAsia="en-GB"/>
        </w:rPr>
        <w:t xml:space="preserve"> of</w:t>
      </w:r>
      <w:r w:rsidR="00DC000F" w:rsidRPr="00EE0C76">
        <w:rPr>
          <w:lang w:eastAsia="en-GB"/>
        </w:rPr>
        <w:t xml:space="preserve"> </w:t>
      </w:r>
      <w:r w:rsidRPr="00EE0C76">
        <w:rPr>
          <w:lang w:eastAsia="en-GB"/>
        </w:rPr>
        <w:t>these</w:t>
      </w:r>
      <w:r w:rsidR="00713AF5" w:rsidRPr="00EE0C76">
        <w:rPr>
          <w:lang w:eastAsia="en-GB"/>
        </w:rPr>
        <w:t xml:space="preserve"> potential</w:t>
      </w:r>
      <w:r w:rsidRPr="00EE0C76">
        <w:rPr>
          <w:lang w:eastAsia="en-GB"/>
        </w:rPr>
        <w:t xml:space="preserve"> indirect modulators of DDR, having already demonstrated survival benefits in combination with chemotherapy in advanced cervical cancer, and will soon be evaluated in combination with </w:t>
      </w:r>
      <w:r w:rsidR="00E0668D" w:rsidRPr="00EE0C76">
        <w:rPr>
          <w:lang w:eastAsia="en-GB"/>
        </w:rPr>
        <w:t xml:space="preserve">PARP inhibition in a phase II UK </w:t>
      </w:r>
      <w:r w:rsidRPr="00EE0C76">
        <w:rPr>
          <w:lang w:eastAsia="en-GB"/>
        </w:rPr>
        <w:t>clinical trial (COMICE).</w:t>
      </w:r>
      <w:r w:rsidR="004E480D" w:rsidRPr="00EE0C76">
        <w:rPr>
          <w:lang w:eastAsia="en-GB"/>
        </w:rPr>
        <w:t xml:space="preserve"> </w:t>
      </w:r>
    </w:p>
    <w:p w14:paraId="1549DA6A" w14:textId="77777777" w:rsidR="000E0270" w:rsidRPr="00EE0C76" w:rsidRDefault="000E0270" w:rsidP="000E0270">
      <w:pPr>
        <w:rPr>
          <w:rFonts w:eastAsia="Times New Roman"/>
          <w:lang w:eastAsia="en-GB"/>
        </w:rPr>
      </w:pPr>
    </w:p>
    <w:p w14:paraId="3F6FBF88" w14:textId="77777777" w:rsidR="000E0270" w:rsidRPr="006E485B" w:rsidRDefault="000E0270" w:rsidP="00783C13">
      <w:pPr>
        <w:rPr>
          <w:rFonts w:eastAsia="Times New Roman" w:cstheme="minorHAnsi"/>
          <w:bCs/>
          <w:lang w:eastAsia="en-GB"/>
        </w:rPr>
      </w:pPr>
    </w:p>
    <w:p w14:paraId="60AADDD2" w14:textId="77777777" w:rsidR="0033176E" w:rsidRPr="006E485B" w:rsidRDefault="0033176E" w:rsidP="00E26269">
      <w:pPr>
        <w:rPr>
          <w:rFonts w:eastAsia="Times New Roman" w:cstheme="minorHAnsi"/>
          <w:bCs/>
          <w:lang w:eastAsia="en-GB"/>
        </w:rPr>
      </w:pPr>
    </w:p>
    <w:p w14:paraId="160CAA0B" w14:textId="77777777" w:rsidR="0040698F" w:rsidRPr="006E485B" w:rsidRDefault="0040698F" w:rsidP="0040698F">
      <w:pPr>
        <w:autoSpaceDE w:val="0"/>
        <w:autoSpaceDN w:val="0"/>
        <w:adjustRightInd w:val="0"/>
        <w:spacing w:after="0" w:line="240" w:lineRule="auto"/>
        <w:rPr>
          <w:rFonts w:cs="Verdana-Italic"/>
          <w:b/>
          <w:iCs/>
          <w:color w:val="000000"/>
          <w:u w:val="single"/>
        </w:rPr>
      </w:pPr>
      <w:r w:rsidRPr="006E485B">
        <w:rPr>
          <w:rFonts w:cs="Verdana-Italic"/>
          <w:b/>
          <w:iCs/>
          <w:color w:val="000000"/>
          <w:u w:val="single"/>
        </w:rPr>
        <w:t>Funding Sources</w:t>
      </w:r>
    </w:p>
    <w:p w14:paraId="7EE418EC" w14:textId="77777777" w:rsidR="001B7451" w:rsidRPr="006E485B" w:rsidRDefault="001B7451" w:rsidP="0040698F">
      <w:pPr>
        <w:autoSpaceDE w:val="0"/>
        <w:autoSpaceDN w:val="0"/>
        <w:adjustRightInd w:val="0"/>
        <w:spacing w:after="0" w:line="240" w:lineRule="auto"/>
        <w:rPr>
          <w:rFonts w:cs="Verdana-Italic"/>
          <w:b/>
          <w:iCs/>
          <w:color w:val="000000"/>
          <w:u w:val="single"/>
        </w:rPr>
      </w:pPr>
    </w:p>
    <w:p w14:paraId="0F9D0707" w14:textId="3C8C2BA3" w:rsidR="001B7451" w:rsidRPr="006E485B" w:rsidRDefault="001B7451" w:rsidP="001B7451">
      <w:pPr>
        <w:autoSpaceDE w:val="0"/>
        <w:autoSpaceDN w:val="0"/>
        <w:adjustRightInd w:val="0"/>
        <w:spacing w:after="0" w:line="240" w:lineRule="auto"/>
        <w:rPr>
          <w:rFonts w:cs="Verdana"/>
        </w:rPr>
      </w:pPr>
      <w:r w:rsidRPr="006E485B">
        <w:rPr>
          <w:rFonts w:cs="Verdana"/>
        </w:rPr>
        <w:t>This w</w:t>
      </w:r>
      <w:r w:rsidR="00466FE6" w:rsidRPr="006E485B">
        <w:rPr>
          <w:rFonts w:cs="Verdana"/>
        </w:rPr>
        <w:t xml:space="preserve">ork was supported by a </w:t>
      </w:r>
      <w:r w:rsidRPr="006E485B">
        <w:rPr>
          <w:rFonts w:cs="Verdana"/>
        </w:rPr>
        <w:t>fellowship funded by Clatterbridge Cancer Centre and The University of Liverpool.</w:t>
      </w:r>
    </w:p>
    <w:p w14:paraId="16236399" w14:textId="77777777" w:rsidR="0040698F" w:rsidRPr="006E485B" w:rsidRDefault="0040698F" w:rsidP="0040698F">
      <w:pPr>
        <w:autoSpaceDE w:val="0"/>
        <w:autoSpaceDN w:val="0"/>
        <w:adjustRightInd w:val="0"/>
        <w:spacing w:after="0" w:line="240" w:lineRule="auto"/>
        <w:rPr>
          <w:rFonts w:cs="Verdana-Italic"/>
          <w:b/>
          <w:iCs/>
          <w:color w:val="000000"/>
          <w:u w:val="single"/>
        </w:rPr>
      </w:pPr>
    </w:p>
    <w:p w14:paraId="66B0A611" w14:textId="77777777" w:rsidR="009B66C7" w:rsidRPr="006E485B" w:rsidRDefault="009B66C7" w:rsidP="0040698F">
      <w:pPr>
        <w:autoSpaceDE w:val="0"/>
        <w:autoSpaceDN w:val="0"/>
        <w:adjustRightInd w:val="0"/>
        <w:spacing w:after="0" w:line="240" w:lineRule="auto"/>
        <w:rPr>
          <w:rFonts w:cs="Verdana"/>
        </w:rPr>
      </w:pPr>
    </w:p>
    <w:p w14:paraId="21DFD0F0" w14:textId="77777777" w:rsidR="00D81F26" w:rsidRPr="006E485B" w:rsidRDefault="009B66C7" w:rsidP="00D81F26">
      <w:pPr>
        <w:autoSpaceDE w:val="0"/>
        <w:autoSpaceDN w:val="0"/>
        <w:adjustRightInd w:val="0"/>
        <w:spacing w:after="0" w:line="240" w:lineRule="auto"/>
        <w:rPr>
          <w:rFonts w:cs="Verdana"/>
        </w:rPr>
      </w:pPr>
      <w:r w:rsidRPr="006E485B">
        <w:rPr>
          <w:rFonts w:cs="Verdana"/>
        </w:rPr>
        <w:t>Conflicts of interest: none</w:t>
      </w:r>
    </w:p>
    <w:p w14:paraId="225F5D35" w14:textId="77777777" w:rsidR="00110964" w:rsidRPr="006E485B" w:rsidRDefault="00110964" w:rsidP="00D81F26">
      <w:pPr>
        <w:autoSpaceDE w:val="0"/>
        <w:autoSpaceDN w:val="0"/>
        <w:adjustRightInd w:val="0"/>
        <w:spacing w:after="0" w:line="240" w:lineRule="auto"/>
        <w:rPr>
          <w:rFonts w:cs="Verdana"/>
        </w:rPr>
      </w:pPr>
    </w:p>
    <w:p w14:paraId="20BB7F97" w14:textId="77777777" w:rsidR="00B6622B" w:rsidRPr="006E485B" w:rsidRDefault="00B6622B" w:rsidP="00D81F26">
      <w:pPr>
        <w:autoSpaceDE w:val="0"/>
        <w:autoSpaceDN w:val="0"/>
        <w:adjustRightInd w:val="0"/>
        <w:spacing w:after="0" w:line="240" w:lineRule="auto"/>
        <w:rPr>
          <w:rFonts w:cs="Verdana"/>
        </w:rPr>
      </w:pPr>
    </w:p>
    <w:p w14:paraId="541A857E" w14:textId="77777777" w:rsidR="00B6622B" w:rsidRPr="006E485B" w:rsidRDefault="00B6622B" w:rsidP="00D81F26">
      <w:pPr>
        <w:autoSpaceDE w:val="0"/>
        <w:autoSpaceDN w:val="0"/>
        <w:adjustRightInd w:val="0"/>
        <w:spacing w:after="0" w:line="240" w:lineRule="auto"/>
        <w:rPr>
          <w:rFonts w:cs="Verdana"/>
        </w:rPr>
      </w:pPr>
    </w:p>
    <w:p w14:paraId="1880111C" w14:textId="77777777" w:rsidR="00B6622B" w:rsidRPr="006E485B" w:rsidRDefault="00B6622B" w:rsidP="00D81F26">
      <w:pPr>
        <w:autoSpaceDE w:val="0"/>
        <w:autoSpaceDN w:val="0"/>
        <w:adjustRightInd w:val="0"/>
        <w:spacing w:after="0" w:line="240" w:lineRule="auto"/>
        <w:rPr>
          <w:rFonts w:cs="Verdana"/>
        </w:rPr>
      </w:pPr>
    </w:p>
    <w:p w14:paraId="4B15534D" w14:textId="77777777" w:rsidR="00E31894" w:rsidRPr="006E485B" w:rsidRDefault="00E31894" w:rsidP="00D81F26">
      <w:pPr>
        <w:autoSpaceDE w:val="0"/>
        <w:autoSpaceDN w:val="0"/>
        <w:adjustRightInd w:val="0"/>
        <w:spacing w:after="0" w:line="240" w:lineRule="auto"/>
        <w:rPr>
          <w:rFonts w:cs="Verdana"/>
        </w:rPr>
      </w:pPr>
    </w:p>
    <w:p w14:paraId="0C29A08B" w14:textId="77777777" w:rsidR="00E31894" w:rsidRPr="006E485B" w:rsidRDefault="00E31894" w:rsidP="00D81F26">
      <w:pPr>
        <w:autoSpaceDE w:val="0"/>
        <w:autoSpaceDN w:val="0"/>
        <w:adjustRightInd w:val="0"/>
        <w:spacing w:after="0" w:line="240" w:lineRule="auto"/>
        <w:rPr>
          <w:rFonts w:cs="Verdana"/>
        </w:rPr>
      </w:pPr>
    </w:p>
    <w:p w14:paraId="29F43E8A" w14:textId="77777777" w:rsidR="004E17A9" w:rsidRPr="006E485B" w:rsidRDefault="004E17A9" w:rsidP="00D81F26">
      <w:pPr>
        <w:autoSpaceDE w:val="0"/>
        <w:autoSpaceDN w:val="0"/>
        <w:adjustRightInd w:val="0"/>
        <w:spacing w:after="0" w:line="240" w:lineRule="auto"/>
        <w:rPr>
          <w:rFonts w:cs="Verdana"/>
        </w:rPr>
      </w:pPr>
    </w:p>
    <w:p w14:paraId="1A0FFE77" w14:textId="77777777" w:rsidR="004E17A9" w:rsidRPr="006E485B" w:rsidRDefault="004E17A9" w:rsidP="00D81F26">
      <w:pPr>
        <w:autoSpaceDE w:val="0"/>
        <w:autoSpaceDN w:val="0"/>
        <w:adjustRightInd w:val="0"/>
        <w:spacing w:after="0" w:line="240" w:lineRule="auto"/>
        <w:rPr>
          <w:rFonts w:cs="Verdana"/>
        </w:rPr>
      </w:pPr>
    </w:p>
    <w:p w14:paraId="72A1D5E6" w14:textId="77777777" w:rsidR="004E17A9" w:rsidRPr="006E485B" w:rsidRDefault="004E17A9" w:rsidP="00D81F26">
      <w:pPr>
        <w:autoSpaceDE w:val="0"/>
        <w:autoSpaceDN w:val="0"/>
        <w:adjustRightInd w:val="0"/>
        <w:spacing w:after="0" w:line="240" w:lineRule="auto"/>
        <w:rPr>
          <w:rFonts w:cs="Verdana"/>
        </w:rPr>
      </w:pPr>
    </w:p>
    <w:p w14:paraId="4597BB03" w14:textId="77777777" w:rsidR="004E17A9" w:rsidRPr="006E485B" w:rsidRDefault="004E17A9" w:rsidP="00D81F26">
      <w:pPr>
        <w:autoSpaceDE w:val="0"/>
        <w:autoSpaceDN w:val="0"/>
        <w:adjustRightInd w:val="0"/>
        <w:spacing w:after="0" w:line="240" w:lineRule="auto"/>
        <w:rPr>
          <w:rFonts w:cs="Verdana"/>
        </w:rPr>
      </w:pPr>
    </w:p>
    <w:p w14:paraId="3400B9BB" w14:textId="77777777" w:rsidR="00E31894" w:rsidRPr="006E485B" w:rsidRDefault="00E31894" w:rsidP="00D81F26">
      <w:pPr>
        <w:autoSpaceDE w:val="0"/>
        <w:autoSpaceDN w:val="0"/>
        <w:adjustRightInd w:val="0"/>
        <w:spacing w:after="0" w:line="240" w:lineRule="auto"/>
        <w:rPr>
          <w:rFonts w:cs="Verdana"/>
        </w:rPr>
      </w:pPr>
    </w:p>
    <w:p w14:paraId="36A234EE" w14:textId="77777777" w:rsidR="0092780B" w:rsidRPr="006E485B" w:rsidRDefault="0092780B" w:rsidP="00D81F26">
      <w:pPr>
        <w:autoSpaceDE w:val="0"/>
        <w:autoSpaceDN w:val="0"/>
        <w:adjustRightInd w:val="0"/>
        <w:spacing w:after="0" w:line="240" w:lineRule="auto"/>
        <w:rPr>
          <w:rFonts w:cs="Verdana"/>
        </w:rPr>
      </w:pPr>
    </w:p>
    <w:p w14:paraId="07D56E00" w14:textId="77777777" w:rsidR="0092780B" w:rsidRPr="006E485B" w:rsidRDefault="0092780B" w:rsidP="00D81F26">
      <w:pPr>
        <w:autoSpaceDE w:val="0"/>
        <w:autoSpaceDN w:val="0"/>
        <w:adjustRightInd w:val="0"/>
        <w:spacing w:after="0" w:line="240" w:lineRule="auto"/>
        <w:rPr>
          <w:rFonts w:cs="Verdana"/>
        </w:rPr>
      </w:pPr>
    </w:p>
    <w:p w14:paraId="2FF33247" w14:textId="77777777" w:rsidR="00D853C5" w:rsidRPr="006E485B" w:rsidRDefault="00D853C5" w:rsidP="00D81F26">
      <w:pPr>
        <w:autoSpaceDE w:val="0"/>
        <w:autoSpaceDN w:val="0"/>
        <w:adjustRightInd w:val="0"/>
        <w:spacing w:after="0" w:line="240" w:lineRule="auto"/>
        <w:rPr>
          <w:rFonts w:cs="Verdana"/>
        </w:rPr>
      </w:pPr>
    </w:p>
    <w:p w14:paraId="21E3860A" w14:textId="77777777" w:rsidR="002D6288" w:rsidRPr="006E485B" w:rsidRDefault="002D6288" w:rsidP="00D81F26">
      <w:pPr>
        <w:autoSpaceDE w:val="0"/>
        <w:autoSpaceDN w:val="0"/>
        <w:adjustRightInd w:val="0"/>
        <w:spacing w:after="0" w:line="240" w:lineRule="auto"/>
        <w:rPr>
          <w:rFonts w:cs="Verdana"/>
        </w:rPr>
      </w:pPr>
    </w:p>
    <w:p w14:paraId="72C9C5E6" w14:textId="77777777" w:rsidR="002D6288" w:rsidRPr="006E485B" w:rsidRDefault="002D6288" w:rsidP="00D81F26">
      <w:pPr>
        <w:autoSpaceDE w:val="0"/>
        <w:autoSpaceDN w:val="0"/>
        <w:adjustRightInd w:val="0"/>
        <w:spacing w:after="0" w:line="240" w:lineRule="auto"/>
        <w:rPr>
          <w:rFonts w:cs="Verdana"/>
        </w:rPr>
      </w:pPr>
    </w:p>
    <w:p w14:paraId="5151F82F" w14:textId="77777777" w:rsidR="002D6288" w:rsidRPr="006E485B" w:rsidRDefault="002D6288" w:rsidP="00D81F26">
      <w:pPr>
        <w:autoSpaceDE w:val="0"/>
        <w:autoSpaceDN w:val="0"/>
        <w:adjustRightInd w:val="0"/>
        <w:spacing w:after="0" w:line="240" w:lineRule="auto"/>
        <w:rPr>
          <w:rFonts w:cs="Verdana"/>
        </w:rPr>
      </w:pPr>
    </w:p>
    <w:p w14:paraId="239FC885" w14:textId="77777777" w:rsidR="002D6288" w:rsidRPr="006E485B" w:rsidRDefault="002D6288" w:rsidP="00D81F26">
      <w:pPr>
        <w:autoSpaceDE w:val="0"/>
        <w:autoSpaceDN w:val="0"/>
        <w:adjustRightInd w:val="0"/>
        <w:spacing w:after="0" w:line="240" w:lineRule="auto"/>
        <w:rPr>
          <w:rFonts w:cs="Verdana"/>
        </w:rPr>
      </w:pPr>
    </w:p>
    <w:p w14:paraId="04CC1C3C" w14:textId="77777777" w:rsidR="002D6288" w:rsidRPr="006E485B" w:rsidRDefault="002D6288" w:rsidP="00D81F26">
      <w:pPr>
        <w:autoSpaceDE w:val="0"/>
        <w:autoSpaceDN w:val="0"/>
        <w:adjustRightInd w:val="0"/>
        <w:spacing w:after="0" w:line="240" w:lineRule="auto"/>
        <w:rPr>
          <w:rFonts w:cs="Verdana"/>
        </w:rPr>
      </w:pPr>
    </w:p>
    <w:p w14:paraId="4CF4A7C4" w14:textId="77777777" w:rsidR="002D6288" w:rsidRPr="006E485B" w:rsidRDefault="002D6288" w:rsidP="00D81F26">
      <w:pPr>
        <w:autoSpaceDE w:val="0"/>
        <w:autoSpaceDN w:val="0"/>
        <w:adjustRightInd w:val="0"/>
        <w:spacing w:after="0" w:line="240" w:lineRule="auto"/>
        <w:rPr>
          <w:rFonts w:cs="Verdana"/>
        </w:rPr>
      </w:pPr>
    </w:p>
    <w:p w14:paraId="041D2CF4" w14:textId="77777777" w:rsidR="00B6622B" w:rsidRPr="006E485B" w:rsidRDefault="00B6622B" w:rsidP="00D81F26">
      <w:pPr>
        <w:autoSpaceDE w:val="0"/>
        <w:autoSpaceDN w:val="0"/>
        <w:adjustRightInd w:val="0"/>
        <w:spacing w:after="0" w:line="240" w:lineRule="auto"/>
        <w:rPr>
          <w:rFonts w:cs="Verdana"/>
        </w:rPr>
      </w:pPr>
    </w:p>
    <w:p w14:paraId="2323B564" w14:textId="77777777" w:rsidR="00FE4EA1" w:rsidRPr="006E485B" w:rsidRDefault="00FE4EA1" w:rsidP="00D81F26">
      <w:pPr>
        <w:autoSpaceDE w:val="0"/>
        <w:autoSpaceDN w:val="0"/>
        <w:adjustRightInd w:val="0"/>
        <w:spacing w:after="0" w:line="240" w:lineRule="auto"/>
        <w:rPr>
          <w:rFonts w:eastAsia="Times New Roman" w:cstheme="minorHAnsi"/>
          <w:bCs/>
          <w:u w:val="single"/>
          <w:lang w:eastAsia="en-GB"/>
        </w:rPr>
      </w:pPr>
    </w:p>
    <w:p w14:paraId="47A46747" w14:textId="46739D58" w:rsidR="00111A4C" w:rsidRPr="00EE0C76" w:rsidRDefault="00842A79" w:rsidP="00A076EA">
      <w:pPr>
        <w:autoSpaceDE w:val="0"/>
        <w:autoSpaceDN w:val="0"/>
        <w:adjustRightInd w:val="0"/>
        <w:spacing w:after="0" w:line="240" w:lineRule="auto"/>
      </w:pPr>
      <w:r w:rsidRPr="00686686">
        <w:rPr>
          <w:rFonts w:eastAsia="Times New Roman" w:cstheme="minorHAnsi"/>
          <w:b/>
          <w:bCs/>
          <w:lang w:eastAsia="en-GB"/>
        </w:rPr>
        <w:lastRenderedPageBreak/>
        <w:t>F</w:t>
      </w:r>
      <w:r w:rsidR="008B2824" w:rsidRPr="00686686">
        <w:rPr>
          <w:b/>
        </w:rPr>
        <w:t>i</w:t>
      </w:r>
      <w:r w:rsidR="00A076EA" w:rsidRPr="00686686">
        <w:rPr>
          <w:b/>
        </w:rPr>
        <w:t>gure 1</w:t>
      </w:r>
      <w:r w:rsidR="00A076EA" w:rsidRPr="00686686">
        <w:t xml:space="preserve">. </w:t>
      </w:r>
      <w:r w:rsidR="001B70E2" w:rsidRPr="00686686">
        <w:t>A s</w:t>
      </w:r>
      <w:r w:rsidR="008B2824" w:rsidRPr="00686686">
        <w:t xml:space="preserve">implified schematic of the DDR in response to </w:t>
      </w:r>
      <w:r w:rsidR="00FF7A9D" w:rsidRPr="00686686">
        <w:t>DSB</w:t>
      </w:r>
      <w:r w:rsidR="005E6A5F" w:rsidRPr="00686686">
        <w:t xml:space="preserve"> </w:t>
      </w:r>
      <w:r w:rsidR="002D6288" w:rsidRPr="00686686">
        <w:t>demonstrating</w:t>
      </w:r>
      <w:r w:rsidR="003D599F" w:rsidRPr="00686686">
        <w:t xml:space="preserve"> sites of di</w:t>
      </w:r>
      <w:r w:rsidR="00A076EA" w:rsidRPr="00686686">
        <w:t xml:space="preserve">rect pharmacological </w:t>
      </w:r>
      <w:r w:rsidR="00A076EA" w:rsidRPr="00EE0C76">
        <w:t xml:space="preserve">inhibition. </w:t>
      </w:r>
      <w:r w:rsidR="00111A4C" w:rsidRPr="00EE0C76">
        <w:t xml:space="preserve">Sensors of DNA DSB </w:t>
      </w:r>
      <w:r w:rsidR="002021C6" w:rsidRPr="00EE0C76">
        <w:t xml:space="preserve">(MRN complex, Ku70/Ku80) </w:t>
      </w:r>
      <w:r w:rsidR="00111A4C" w:rsidRPr="00EE0C76">
        <w:t>activate DDR transducers ATM and ATR resulting in initiation of DNA repair (</w:t>
      </w:r>
      <w:r w:rsidR="002021C6" w:rsidRPr="00EE0C76">
        <w:t>HRR or NHEJ)</w:t>
      </w:r>
      <w:r w:rsidR="00111A4C" w:rsidRPr="00EE0C76">
        <w:t>, phosphorylation of H2AX, cell cycle arrest and apoptotic pathways.</w:t>
      </w:r>
      <w:r w:rsidR="002021C6" w:rsidRPr="00EE0C76">
        <w:t xml:space="preserve"> Direct inhibitors of ATM/ATR/Chk1</w:t>
      </w:r>
      <w:r w:rsidR="002D6288" w:rsidRPr="00EE0C76">
        <w:t xml:space="preserve"> and DNA-PK may interrupt these processes</w:t>
      </w:r>
      <w:r w:rsidR="002021C6" w:rsidRPr="00EE0C76">
        <w:t>.</w:t>
      </w:r>
    </w:p>
    <w:p w14:paraId="3BAC7BFD" w14:textId="77777777" w:rsidR="00111A4C" w:rsidRPr="00EE0C76" w:rsidRDefault="00111A4C" w:rsidP="00D81F26">
      <w:pPr>
        <w:autoSpaceDE w:val="0"/>
        <w:autoSpaceDN w:val="0"/>
        <w:adjustRightInd w:val="0"/>
        <w:spacing w:after="0" w:line="240" w:lineRule="auto"/>
      </w:pPr>
    </w:p>
    <w:p w14:paraId="7D624329" w14:textId="683EF868" w:rsidR="007A21F5" w:rsidRPr="006E485B" w:rsidRDefault="006F1020">
      <w:pPr>
        <w:rPr>
          <w:noProof/>
          <w:u w:val="single"/>
          <w:lang w:eastAsia="en-GB"/>
        </w:rPr>
      </w:pPr>
      <w:r w:rsidRPr="006F1020">
        <w:rPr>
          <w:noProof/>
          <w:u w:val="single"/>
          <w:lang w:eastAsia="en-GB"/>
        </w:rPr>
        <w:drawing>
          <wp:inline distT="0" distB="0" distL="0" distR="0" wp14:anchorId="52CC92EF" wp14:editId="0D2DBCE9">
            <wp:extent cx="4572638" cy="34294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572638" cy="3429479"/>
                    </a:xfrm>
                    <a:prstGeom prst="rect">
                      <a:avLst/>
                    </a:prstGeom>
                  </pic:spPr>
                </pic:pic>
              </a:graphicData>
            </a:graphic>
          </wp:inline>
        </w:drawing>
      </w:r>
    </w:p>
    <w:p w14:paraId="3DB77ECB" w14:textId="77777777" w:rsidR="00110964" w:rsidRPr="006E485B" w:rsidRDefault="00110964">
      <w:pPr>
        <w:rPr>
          <w:noProof/>
          <w:u w:val="single"/>
          <w:lang w:eastAsia="en-GB"/>
        </w:rPr>
      </w:pPr>
    </w:p>
    <w:p w14:paraId="4388182C" w14:textId="77777777" w:rsidR="00110964" w:rsidRPr="006E485B" w:rsidRDefault="00110964">
      <w:pPr>
        <w:rPr>
          <w:noProof/>
          <w:u w:val="single"/>
          <w:lang w:eastAsia="en-GB"/>
        </w:rPr>
      </w:pPr>
    </w:p>
    <w:p w14:paraId="34E668A6" w14:textId="77777777" w:rsidR="001951DC" w:rsidRPr="006E485B" w:rsidRDefault="001951DC">
      <w:pPr>
        <w:rPr>
          <w:noProof/>
          <w:u w:val="single"/>
          <w:lang w:eastAsia="en-GB"/>
        </w:rPr>
      </w:pPr>
    </w:p>
    <w:p w14:paraId="0649659A" w14:textId="77777777" w:rsidR="001951DC" w:rsidRPr="006E485B" w:rsidRDefault="001951DC">
      <w:pPr>
        <w:rPr>
          <w:noProof/>
          <w:u w:val="single"/>
          <w:lang w:eastAsia="en-GB"/>
        </w:rPr>
      </w:pPr>
    </w:p>
    <w:p w14:paraId="48CB6863" w14:textId="77777777" w:rsidR="001951DC" w:rsidRPr="006E485B" w:rsidRDefault="001951DC">
      <w:pPr>
        <w:rPr>
          <w:noProof/>
          <w:u w:val="single"/>
          <w:lang w:eastAsia="en-GB"/>
        </w:rPr>
      </w:pPr>
    </w:p>
    <w:p w14:paraId="3E707495" w14:textId="77777777" w:rsidR="001951DC" w:rsidRPr="006E485B" w:rsidRDefault="001951DC">
      <w:pPr>
        <w:rPr>
          <w:noProof/>
          <w:u w:val="single"/>
          <w:lang w:eastAsia="en-GB"/>
        </w:rPr>
      </w:pPr>
    </w:p>
    <w:p w14:paraId="7B355111" w14:textId="77777777" w:rsidR="001951DC" w:rsidRPr="006E485B" w:rsidRDefault="001951DC">
      <w:pPr>
        <w:rPr>
          <w:noProof/>
          <w:u w:val="single"/>
          <w:lang w:eastAsia="en-GB"/>
        </w:rPr>
      </w:pPr>
    </w:p>
    <w:p w14:paraId="4773EA51" w14:textId="77777777" w:rsidR="001951DC" w:rsidRPr="006E485B" w:rsidRDefault="001951DC">
      <w:pPr>
        <w:rPr>
          <w:noProof/>
          <w:u w:val="single"/>
          <w:lang w:eastAsia="en-GB"/>
        </w:rPr>
      </w:pPr>
    </w:p>
    <w:p w14:paraId="44F10A0E" w14:textId="77777777" w:rsidR="001951DC" w:rsidRPr="006E485B" w:rsidRDefault="001951DC">
      <w:pPr>
        <w:rPr>
          <w:noProof/>
          <w:u w:val="single"/>
          <w:lang w:eastAsia="en-GB"/>
        </w:rPr>
      </w:pPr>
    </w:p>
    <w:p w14:paraId="6E1B92C0" w14:textId="77777777" w:rsidR="001951DC" w:rsidRPr="006E485B" w:rsidRDefault="001951DC">
      <w:pPr>
        <w:rPr>
          <w:noProof/>
          <w:u w:val="single"/>
          <w:lang w:eastAsia="en-GB"/>
        </w:rPr>
      </w:pPr>
    </w:p>
    <w:p w14:paraId="32D9BD85" w14:textId="77777777" w:rsidR="001951DC" w:rsidRPr="006E485B" w:rsidRDefault="001951DC">
      <w:pPr>
        <w:rPr>
          <w:noProof/>
          <w:u w:val="single"/>
          <w:lang w:eastAsia="en-GB"/>
        </w:rPr>
      </w:pPr>
    </w:p>
    <w:p w14:paraId="66487533" w14:textId="77777777" w:rsidR="001951DC" w:rsidRPr="006E485B" w:rsidRDefault="001951DC">
      <w:pPr>
        <w:rPr>
          <w:noProof/>
          <w:u w:val="single"/>
          <w:lang w:eastAsia="en-GB"/>
        </w:rPr>
      </w:pPr>
    </w:p>
    <w:p w14:paraId="64BE9FEB" w14:textId="77777777" w:rsidR="00A076EA" w:rsidRPr="006E485B" w:rsidRDefault="00A076EA">
      <w:pPr>
        <w:rPr>
          <w:noProof/>
          <w:u w:val="single"/>
          <w:lang w:eastAsia="en-GB"/>
        </w:rPr>
      </w:pPr>
    </w:p>
    <w:p w14:paraId="04C51639" w14:textId="77777777" w:rsidR="001951DC" w:rsidRPr="006E485B" w:rsidRDefault="001951DC">
      <w:pPr>
        <w:rPr>
          <w:noProof/>
          <w:u w:val="single"/>
          <w:lang w:eastAsia="en-GB"/>
        </w:rPr>
      </w:pPr>
    </w:p>
    <w:p w14:paraId="0715A990" w14:textId="4A5BD0F8" w:rsidR="005847B6" w:rsidRPr="00EE0C76" w:rsidRDefault="005847B6">
      <w:pPr>
        <w:rPr>
          <w:noProof/>
          <w:lang w:eastAsia="en-GB"/>
        </w:rPr>
      </w:pPr>
      <w:r w:rsidRPr="00686686">
        <w:rPr>
          <w:b/>
          <w:noProof/>
          <w:lang w:eastAsia="en-GB"/>
        </w:rPr>
        <w:lastRenderedPageBreak/>
        <w:t>Figure 2</w:t>
      </w:r>
      <w:r w:rsidRPr="00EE0C76">
        <w:rPr>
          <w:noProof/>
          <w:lang w:eastAsia="en-GB"/>
        </w:rPr>
        <w:t>. PARP Inhibitor Mechanism of Action</w:t>
      </w:r>
      <w:r w:rsidR="00A076EA" w:rsidRPr="00EE0C76">
        <w:rPr>
          <w:noProof/>
          <w:lang w:eastAsia="en-GB"/>
        </w:rPr>
        <w:t xml:space="preserve">. </w:t>
      </w:r>
      <w:r w:rsidR="007F59CB" w:rsidRPr="00EE0C76">
        <w:rPr>
          <w:noProof/>
          <w:lang w:eastAsia="en-GB"/>
        </w:rPr>
        <w:t xml:space="preserve">PARP inhibition </w:t>
      </w:r>
      <w:r w:rsidR="00E31894" w:rsidRPr="00EE0C76">
        <w:rPr>
          <w:noProof/>
          <w:lang w:eastAsia="en-GB"/>
        </w:rPr>
        <w:t>produces increased DNA DSB in replicating cells, which in the absence of sufficient HRR capacity leads to erroneous repair by NHEJ and</w:t>
      </w:r>
      <w:r w:rsidR="00076324" w:rsidRPr="00EE0C76">
        <w:rPr>
          <w:noProof/>
          <w:lang w:eastAsia="en-GB"/>
        </w:rPr>
        <w:t>/or</w:t>
      </w:r>
      <w:r w:rsidR="00E31894" w:rsidRPr="00EE0C76">
        <w:rPr>
          <w:noProof/>
          <w:lang w:eastAsia="en-GB"/>
        </w:rPr>
        <w:t xml:space="preserve"> activation </w:t>
      </w:r>
      <w:r w:rsidR="00076324" w:rsidRPr="00EE0C76">
        <w:rPr>
          <w:noProof/>
          <w:lang w:eastAsia="en-GB"/>
        </w:rPr>
        <w:t xml:space="preserve">of </w:t>
      </w:r>
      <w:r w:rsidR="009B0530" w:rsidRPr="00EE0C76">
        <w:rPr>
          <w:noProof/>
          <w:lang w:eastAsia="en-GB"/>
        </w:rPr>
        <w:t>cell death</w:t>
      </w:r>
      <w:r w:rsidR="001951DC" w:rsidRPr="00EE0C76">
        <w:rPr>
          <w:noProof/>
          <w:lang w:eastAsia="en-GB"/>
        </w:rPr>
        <w:t>.</w:t>
      </w:r>
      <w:r w:rsidR="007A21F5" w:rsidRPr="00EE0C76">
        <w:rPr>
          <w:noProof/>
          <w:lang w:eastAsia="en-GB"/>
        </w:rPr>
        <w:t xml:space="preserve"> PARP inhibition may also </w:t>
      </w:r>
      <w:r w:rsidR="001951DC" w:rsidRPr="00EE0C76">
        <w:rPr>
          <w:noProof/>
          <w:lang w:eastAsia="en-GB"/>
        </w:rPr>
        <w:t>contribute to HRR</w:t>
      </w:r>
      <w:r w:rsidR="007A21F5" w:rsidRPr="00EE0C76">
        <w:rPr>
          <w:noProof/>
          <w:lang w:eastAsia="en-GB"/>
        </w:rPr>
        <w:t>.</w:t>
      </w:r>
    </w:p>
    <w:p w14:paraId="6516AD16" w14:textId="77777777" w:rsidR="009B0530" w:rsidRPr="006E485B" w:rsidRDefault="00144198">
      <w:pPr>
        <w:rPr>
          <w:noProof/>
          <w:lang w:eastAsia="en-GB"/>
        </w:rPr>
      </w:pPr>
      <w:r w:rsidRPr="006E485B">
        <w:rPr>
          <w:noProof/>
          <w:lang w:eastAsia="en-GB"/>
        </w:rPr>
        <w:drawing>
          <wp:inline distT="0" distB="0" distL="0" distR="0" wp14:anchorId="04BB5E09" wp14:editId="231334D8">
            <wp:extent cx="4572638" cy="342947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72638" cy="3429479"/>
                    </a:xfrm>
                    <a:prstGeom prst="rect">
                      <a:avLst/>
                    </a:prstGeom>
                  </pic:spPr>
                </pic:pic>
              </a:graphicData>
            </a:graphic>
          </wp:inline>
        </w:drawing>
      </w:r>
    </w:p>
    <w:p w14:paraId="31FB128A" w14:textId="77777777" w:rsidR="009B0530" w:rsidRPr="006E485B" w:rsidRDefault="009B0530">
      <w:pPr>
        <w:rPr>
          <w:noProof/>
          <w:lang w:eastAsia="en-GB"/>
        </w:rPr>
      </w:pPr>
    </w:p>
    <w:p w14:paraId="0803010B" w14:textId="77777777" w:rsidR="005847B6" w:rsidRPr="006E485B" w:rsidRDefault="005847B6">
      <w:pPr>
        <w:rPr>
          <w:noProof/>
          <w:u w:val="single"/>
          <w:lang w:eastAsia="en-GB"/>
        </w:rPr>
      </w:pPr>
    </w:p>
    <w:p w14:paraId="764BAC5B" w14:textId="77777777" w:rsidR="005847B6" w:rsidRPr="006E485B" w:rsidRDefault="005847B6">
      <w:pPr>
        <w:rPr>
          <w:noProof/>
          <w:u w:val="single"/>
          <w:lang w:eastAsia="en-GB"/>
        </w:rPr>
      </w:pPr>
    </w:p>
    <w:p w14:paraId="50200316" w14:textId="77777777" w:rsidR="005847B6" w:rsidRPr="006E485B" w:rsidRDefault="005847B6">
      <w:pPr>
        <w:rPr>
          <w:noProof/>
          <w:u w:val="single"/>
          <w:lang w:eastAsia="en-GB"/>
        </w:rPr>
      </w:pPr>
    </w:p>
    <w:p w14:paraId="77234FB6" w14:textId="77777777" w:rsidR="005847B6" w:rsidRPr="006E485B" w:rsidRDefault="005847B6">
      <w:pPr>
        <w:rPr>
          <w:noProof/>
          <w:u w:val="single"/>
          <w:lang w:eastAsia="en-GB"/>
        </w:rPr>
      </w:pPr>
    </w:p>
    <w:p w14:paraId="20B5E876" w14:textId="77777777" w:rsidR="005847B6" w:rsidRPr="006E485B" w:rsidRDefault="005847B6">
      <w:pPr>
        <w:rPr>
          <w:noProof/>
          <w:u w:val="single"/>
          <w:lang w:eastAsia="en-GB"/>
        </w:rPr>
      </w:pPr>
    </w:p>
    <w:p w14:paraId="7DA3CDB5" w14:textId="77777777" w:rsidR="005847B6" w:rsidRPr="006E485B" w:rsidRDefault="005847B6">
      <w:pPr>
        <w:rPr>
          <w:noProof/>
          <w:u w:val="single"/>
          <w:lang w:eastAsia="en-GB"/>
        </w:rPr>
      </w:pPr>
    </w:p>
    <w:p w14:paraId="1017869A" w14:textId="77777777" w:rsidR="005847B6" w:rsidRPr="006E485B" w:rsidRDefault="005847B6">
      <w:pPr>
        <w:rPr>
          <w:noProof/>
          <w:u w:val="single"/>
          <w:lang w:eastAsia="en-GB"/>
        </w:rPr>
      </w:pPr>
    </w:p>
    <w:p w14:paraId="71938082" w14:textId="77777777" w:rsidR="005847B6" w:rsidRPr="006E485B" w:rsidRDefault="005847B6">
      <w:pPr>
        <w:rPr>
          <w:noProof/>
          <w:u w:val="single"/>
          <w:lang w:eastAsia="en-GB"/>
        </w:rPr>
      </w:pPr>
    </w:p>
    <w:p w14:paraId="42B5EEC4" w14:textId="77777777" w:rsidR="00266030" w:rsidRPr="006E485B" w:rsidRDefault="00266030">
      <w:pPr>
        <w:rPr>
          <w:noProof/>
          <w:u w:val="single"/>
          <w:lang w:eastAsia="en-GB"/>
        </w:rPr>
      </w:pPr>
    </w:p>
    <w:p w14:paraId="5895B2A3" w14:textId="77777777" w:rsidR="00266030" w:rsidRPr="006E485B" w:rsidRDefault="00266030">
      <w:pPr>
        <w:rPr>
          <w:noProof/>
          <w:u w:val="single"/>
          <w:lang w:eastAsia="en-GB"/>
        </w:rPr>
      </w:pPr>
    </w:p>
    <w:p w14:paraId="01F30477" w14:textId="77777777" w:rsidR="00266030" w:rsidRPr="006E485B" w:rsidRDefault="00266030">
      <w:pPr>
        <w:rPr>
          <w:noProof/>
          <w:u w:val="single"/>
          <w:lang w:eastAsia="en-GB"/>
        </w:rPr>
      </w:pPr>
    </w:p>
    <w:p w14:paraId="2794973A" w14:textId="77777777" w:rsidR="000735EC" w:rsidRPr="006E485B" w:rsidRDefault="000735EC">
      <w:pPr>
        <w:rPr>
          <w:noProof/>
          <w:u w:val="single"/>
          <w:lang w:eastAsia="en-GB"/>
        </w:rPr>
      </w:pPr>
    </w:p>
    <w:p w14:paraId="5394253A" w14:textId="77777777" w:rsidR="000735EC" w:rsidRPr="006E485B" w:rsidRDefault="000735EC">
      <w:pPr>
        <w:rPr>
          <w:noProof/>
          <w:u w:val="single"/>
          <w:lang w:eastAsia="en-GB"/>
        </w:rPr>
      </w:pPr>
    </w:p>
    <w:p w14:paraId="4B2BEAA6" w14:textId="77777777" w:rsidR="00A076EA" w:rsidRPr="006E485B" w:rsidRDefault="00A076EA">
      <w:pPr>
        <w:rPr>
          <w:noProof/>
          <w:u w:val="single"/>
          <w:lang w:eastAsia="en-GB"/>
        </w:rPr>
      </w:pPr>
    </w:p>
    <w:p w14:paraId="751E5312" w14:textId="77777777" w:rsidR="003C6648" w:rsidRPr="006E485B" w:rsidRDefault="003C6648" w:rsidP="00DC000F">
      <w:pPr>
        <w:tabs>
          <w:tab w:val="left" w:pos="6690"/>
        </w:tabs>
        <w:rPr>
          <w:noProof/>
          <w:u w:val="single"/>
          <w:lang w:eastAsia="en-GB"/>
        </w:rPr>
      </w:pPr>
    </w:p>
    <w:p w14:paraId="58FE1C64" w14:textId="13784C47" w:rsidR="00144198" w:rsidRPr="00EE0C76" w:rsidRDefault="00110964" w:rsidP="00DC000F">
      <w:pPr>
        <w:tabs>
          <w:tab w:val="left" w:pos="6690"/>
        </w:tabs>
        <w:rPr>
          <w:noProof/>
          <w:lang w:eastAsia="en-GB"/>
        </w:rPr>
      </w:pPr>
      <w:r w:rsidRPr="00686686">
        <w:rPr>
          <w:b/>
          <w:noProof/>
          <w:lang w:eastAsia="en-GB"/>
        </w:rPr>
        <w:lastRenderedPageBreak/>
        <w:t>Figure 3</w:t>
      </w:r>
      <w:r w:rsidR="00686686">
        <w:rPr>
          <w:noProof/>
          <w:lang w:eastAsia="en-GB"/>
        </w:rPr>
        <w:t xml:space="preserve">. </w:t>
      </w:r>
      <w:r w:rsidRPr="00EE0C76">
        <w:rPr>
          <w:noProof/>
          <w:lang w:eastAsia="en-GB"/>
        </w:rPr>
        <w:t>Indirect Modulation of the DNA Damage Response</w:t>
      </w:r>
      <w:r w:rsidR="00A076EA" w:rsidRPr="00EE0C76">
        <w:rPr>
          <w:noProof/>
          <w:lang w:eastAsia="en-GB"/>
        </w:rPr>
        <w:t>.</w:t>
      </w:r>
    </w:p>
    <w:p w14:paraId="0F79994F" w14:textId="296E2035" w:rsidR="00111A4C" w:rsidRPr="006E485B" w:rsidRDefault="00E85206" w:rsidP="00DC000F">
      <w:pPr>
        <w:tabs>
          <w:tab w:val="left" w:pos="6690"/>
        </w:tabs>
        <w:rPr>
          <w:noProof/>
          <w:u w:val="single"/>
          <w:lang w:eastAsia="en-GB"/>
        </w:rPr>
      </w:pPr>
      <w:r w:rsidRPr="006E485B">
        <w:rPr>
          <w:noProof/>
          <w:u w:val="single"/>
          <w:lang w:eastAsia="en-GB"/>
        </w:rPr>
        <w:drawing>
          <wp:inline distT="0" distB="0" distL="0" distR="0" wp14:anchorId="00D64961" wp14:editId="37C9C397">
            <wp:extent cx="4572638" cy="34294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72638" cy="3429479"/>
                    </a:xfrm>
                    <a:prstGeom prst="rect">
                      <a:avLst/>
                    </a:prstGeom>
                  </pic:spPr>
                </pic:pic>
              </a:graphicData>
            </a:graphic>
          </wp:inline>
        </w:drawing>
      </w:r>
    </w:p>
    <w:p w14:paraId="279419FF" w14:textId="4FA6CD13" w:rsidR="00144198" w:rsidRPr="006E485B" w:rsidRDefault="00144198" w:rsidP="00DC000F">
      <w:pPr>
        <w:tabs>
          <w:tab w:val="left" w:pos="6690"/>
        </w:tabs>
        <w:ind w:firstLine="720"/>
        <w:rPr>
          <w:noProof/>
          <w:u w:val="single"/>
          <w:lang w:eastAsia="en-GB"/>
        </w:rPr>
      </w:pPr>
    </w:p>
    <w:p w14:paraId="77B6142A" w14:textId="77777777" w:rsidR="00144198" w:rsidRPr="006E485B" w:rsidRDefault="00144198" w:rsidP="00DC000F">
      <w:pPr>
        <w:ind w:firstLine="720"/>
        <w:rPr>
          <w:noProof/>
          <w:u w:val="single"/>
          <w:lang w:eastAsia="en-GB"/>
        </w:rPr>
      </w:pPr>
    </w:p>
    <w:p w14:paraId="1F3088DE" w14:textId="77777777" w:rsidR="00144198" w:rsidRPr="006E485B" w:rsidRDefault="00144198" w:rsidP="00DC000F">
      <w:pPr>
        <w:ind w:firstLine="720"/>
        <w:rPr>
          <w:noProof/>
          <w:u w:val="single"/>
          <w:lang w:eastAsia="en-GB"/>
        </w:rPr>
      </w:pPr>
    </w:p>
    <w:p w14:paraId="23FF7EFF" w14:textId="77777777" w:rsidR="00144198" w:rsidRPr="006E485B" w:rsidRDefault="00144198" w:rsidP="00DC000F">
      <w:pPr>
        <w:ind w:firstLine="720"/>
        <w:rPr>
          <w:noProof/>
          <w:u w:val="single"/>
          <w:lang w:eastAsia="en-GB"/>
        </w:rPr>
      </w:pPr>
    </w:p>
    <w:p w14:paraId="1BB7C804" w14:textId="77777777" w:rsidR="00144198" w:rsidRPr="006E485B" w:rsidRDefault="00144198" w:rsidP="00DC000F">
      <w:pPr>
        <w:ind w:firstLine="720"/>
        <w:rPr>
          <w:noProof/>
          <w:u w:val="single"/>
          <w:lang w:eastAsia="en-GB"/>
        </w:rPr>
      </w:pPr>
    </w:p>
    <w:p w14:paraId="748110F3" w14:textId="77777777" w:rsidR="00144198" w:rsidRPr="006E485B" w:rsidRDefault="00144198" w:rsidP="00DC000F">
      <w:pPr>
        <w:ind w:firstLine="720"/>
        <w:rPr>
          <w:noProof/>
          <w:u w:val="single"/>
          <w:lang w:eastAsia="en-GB"/>
        </w:rPr>
      </w:pPr>
    </w:p>
    <w:p w14:paraId="16742FC5" w14:textId="77777777" w:rsidR="00144198" w:rsidRPr="006E485B" w:rsidRDefault="00144198" w:rsidP="00DC000F">
      <w:pPr>
        <w:ind w:firstLine="720"/>
        <w:rPr>
          <w:noProof/>
          <w:u w:val="single"/>
          <w:lang w:eastAsia="en-GB"/>
        </w:rPr>
      </w:pPr>
    </w:p>
    <w:p w14:paraId="025944DA" w14:textId="77777777" w:rsidR="00144198" w:rsidRPr="006E485B" w:rsidRDefault="00144198" w:rsidP="00DC000F">
      <w:pPr>
        <w:ind w:firstLine="720"/>
        <w:rPr>
          <w:noProof/>
          <w:u w:val="single"/>
          <w:lang w:eastAsia="en-GB"/>
        </w:rPr>
      </w:pPr>
    </w:p>
    <w:p w14:paraId="35B32016" w14:textId="77777777" w:rsidR="00144198" w:rsidRPr="006E485B" w:rsidRDefault="00144198" w:rsidP="00DC000F">
      <w:pPr>
        <w:ind w:firstLine="720"/>
        <w:rPr>
          <w:noProof/>
          <w:u w:val="single"/>
          <w:lang w:eastAsia="en-GB"/>
        </w:rPr>
      </w:pPr>
    </w:p>
    <w:p w14:paraId="33E2AB03" w14:textId="77777777" w:rsidR="00144198" w:rsidRPr="006E485B" w:rsidRDefault="00144198" w:rsidP="00DC000F">
      <w:pPr>
        <w:ind w:firstLine="720"/>
        <w:rPr>
          <w:noProof/>
          <w:u w:val="single"/>
          <w:lang w:eastAsia="en-GB"/>
        </w:rPr>
      </w:pPr>
    </w:p>
    <w:p w14:paraId="19C7535B" w14:textId="77777777" w:rsidR="00144198" w:rsidRPr="006E485B" w:rsidRDefault="00144198" w:rsidP="00DC000F">
      <w:pPr>
        <w:ind w:firstLine="720"/>
        <w:rPr>
          <w:noProof/>
          <w:u w:val="single"/>
          <w:lang w:eastAsia="en-GB"/>
        </w:rPr>
      </w:pPr>
    </w:p>
    <w:p w14:paraId="0ED5858E" w14:textId="77777777" w:rsidR="00144198" w:rsidRPr="006E485B" w:rsidRDefault="00144198" w:rsidP="00DC000F">
      <w:pPr>
        <w:ind w:firstLine="720"/>
        <w:rPr>
          <w:noProof/>
          <w:u w:val="single"/>
          <w:lang w:eastAsia="en-GB"/>
        </w:rPr>
      </w:pPr>
    </w:p>
    <w:p w14:paraId="3071549B" w14:textId="77777777" w:rsidR="00144198" w:rsidRPr="006E485B" w:rsidRDefault="00144198" w:rsidP="00DC000F">
      <w:pPr>
        <w:ind w:firstLine="720"/>
        <w:rPr>
          <w:noProof/>
          <w:u w:val="single"/>
          <w:lang w:eastAsia="en-GB"/>
        </w:rPr>
      </w:pPr>
    </w:p>
    <w:p w14:paraId="2765DAB8" w14:textId="77777777" w:rsidR="003C6648" w:rsidRPr="006E485B" w:rsidRDefault="003C6648" w:rsidP="00DC000F">
      <w:pPr>
        <w:ind w:firstLine="720"/>
        <w:rPr>
          <w:noProof/>
          <w:u w:val="single"/>
          <w:lang w:eastAsia="en-GB"/>
        </w:rPr>
      </w:pPr>
    </w:p>
    <w:p w14:paraId="09847E05" w14:textId="77777777" w:rsidR="003C6648" w:rsidRPr="006E485B" w:rsidRDefault="003C6648" w:rsidP="00DC000F">
      <w:pPr>
        <w:ind w:firstLine="720"/>
        <w:rPr>
          <w:noProof/>
          <w:u w:val="single"/>
          <w:lang w:eastAsia="en-GB"/>
        </w:rPr>
      </w:pPr>
    </w:p>
    <w:p w14:paraId="3AE329A2" w14:textId="77777777" w:rsidR="003C6648" w:rsidRPr="006E485B" w:rsidRDefault="003C6648" w:rsidP="00DC000F">
      <w:pPr>
        <w:ind w:firstLine="720"/>
        <w:rPr>
          <w:noProof/>
          <w:u w:val="single"/>
          <w:lang w:eastAsia="en-GB"/>
        </w:rPr>
      </w:pPr>
    </w:p>
    <w:p w14:paraId="3A896785" w14:textId="77777777" w:rsidR="00686686" w:rsidRDefault="00686686">
      <w:r>
        <w:lastRenderedPageBreak/>
        <w:br w:type="page"/>
      </w:r>
    </w:p>
    <w:p w14:paraId="64BF8D41" w14:textId="09130A93" w:rsidR="00225889" w:rsidRPr="006E485B" w:rsidRDefault="00C71CF6">
      <w:r w:rsidRPr="00686686">
        <w:rPr>
          <w:b/>
        </w:rPr>
        <w:t>Tab</w:t>
      </w:r>
      <w:r w:rsidR="00225889" w:rsidRPr="00686686">
        <w:rPr>
          <w:b/>
        </w:rPr>
        <w:t>le 1</w:t>
      </w:r>
      <w:r w:rsidR="00225889" w:rsidRPr="006E485B">
        <w:t>. Clinical trials</w:t>
      </w:r>
      <w:r w:rsidR="009437AE" w:rsidRPr="006E485B">
        <w:t xml:space="preserve"> of </w:t>
      </w:r>
      <w:r w:rsidR="00225889" w:rsidRPr="006E485B">
        <w:t xml:space="preserve">drugs </w:t>
      </w:r>
      <w:r w:rsidR="002D6288" w:rsidRPr="006E485B">
        <w:t xml:space="preserve">with potential to </w:t>
      </w:r>
      <w:r w:rsidR="009931A8" w:rsidRPr="006E485B">
        <w:t xml:space="preserve">modulate the </w:t>
      </w:r>
      <w:r w:rsidR="002D6288" w:rsidRPr="006E485B">
        <w:t>DDR</w:t>
      </w:r>
      <w:r w:rsidR="00225889" w:rsidRPr="006E485B">
        <w:t xml:space="preserve"> in cervical cancer</w:t>
      </w:r>
      <w:r w:rsidR="00925F20" w:rsidRPr="006E485B">
        <w:t xml:space="preserve"> </w:t>
      </w:r>
    </w:p>
    <w:p w14:paraId="239AF4DF" w14:textId="77777777" w:rsidR="00B476AA" w:rsidRPr="006E485B" w:rsidRDefault="00B476AA" w:rsidP="006F2FB4">
      <w:pPr>
        <w:autoSpaceDE w:val="0"/>
        <w:autoSpaceDN w:val="0"/>
        <w:adjustRightInd w:val="0"/>
        <w:spacing w:after="0" w:line="240" w:lineRule="auto"/>
        <w:rPr>
          <w:rFonts w:cs="Verdana-Italic"/>
          <w:b/>
          <w:i/>
          <w:iCs/>
          <w:color w:val="000000"/>
        </w:rPr>
      </w:pPr>
    </w:p>
    <w:tbl>
      <w:tblPr>
        <w:tblStyle w:val="PlainTable11"/>
        <w:tblpPr w:leftFromText="180" w:rightFromText="180" w:vertAnchor="page" w:horzAnchor="margin" w:tblpY="2506"/>
        <w:tblW w:w="9747" w:type="dxa"/>
        <w:tblBorders>
          <w:top w:val="single" w:sz="4" w:space="0" w:color="auto"/>
          <w:left w:val="single" w:sz="4" w:space="0" w:color="auto"/>
          <w:bottom w:val="single" w:sz="4" w:space="0" w:color="auto"/>
          <w:right w:val="single" w:sz="4"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1906"/>
        <w:gridCol w:w="1498"/>
        <w:gridCol w:w="3329"/>
        <w:gridCol w:w="759"/>
        <w:gridCol w:w="2255"/>
      </w:tblGrid>
      <w:tr w:rsidR="001405BE" w:rsidRPr="006E485B" w14:paraId="54FB4E82" w14:textId="77777777" w:rsidTr="00642644">
        <w:trPr>
          <w:cnfStyle w:val="100000000000" w:firstRow="1" w:lastRow="0" w:firstColumn="0" w:lastColumn="0" w:oddVBand="0" w:evenVBand="0" w:oddHBand="0" w:evenHBand="0" w:firstRowFirstColumn="0" w:firstRowLastColumn="0" w:lastRowFirstColumn="0" w:lastRowLastColumn="0"/>
          <w:trHeight w:val="384"/>
        </w:trPr>
        <w:tc>
          <w:tcPr>
            <w:cnfStyle w:val="001000000000" w:firstRow="0" w:lastRow="0" w:firstColumn="1" w:lastColumn="0" w:oddVBand="0" w:evenVBand="0" w:oddHBand="0" w:evenHBand="0" w:firstRowFirstColumn="0" w:firstRowLastColumn="0" w:lastRowFirstColumn="0" w:lastRowLastColumn="0"/>
            <w:tcW w:w="1906" w:type="dxa"/>
            <w:tcBorders>
              <w:top w:val="single" w:sz="4" w:space="0" w:color="auto"/>
              <w:bottom w:val="single" w:sz="4" w:space="0" w:color="auto"/>
            </w:tcBorders>
            <w:shd w:val="clear" w:color="auto" w:fill="FFFFFF" w:themeFill="background1"/>
          </w:tcPr>
          <w:p w14:paraId="0AB0C4F7" w14:textId="77777777" w:rsidR="001405BE" w:rsidRPr="006E485B" w:rsidRDefault="001405BE" w:rsidP="001405BE">
            <w:r w:rsidRPr="006E485B">
              <w:t>Target</w:t>
            </w:r>
          </w:p>
        </w:tc>
        <w:tc>
          <w:tcPr>
            <w:tcW w:w="1498" w:type="dxa"/>
            <w:tcBorders>
              <w:top w:val="single" w:sz="4" w:space="0" w:color="auto"/>
              <w:bottom w:val="single" w:sz="4" w:space="0" w:color="auto"/>
            </w:tcBorders>
            <w:shd w:val="clear" w:color="auto" w:fill="FFFFFF" w:themeFill="background1"/>
          </w:tcPr>
          <w:p w14:paraId="3A80E2D1" w14:textId="77777777" w:rsidR="001405BE" w:rsidRPr="006E485B" w:rsidRDefault="001405BE" w:rsidP="001405BE">
            <w:pPr>
              <w:cnfStyle w:val="100000000000" w:firstRow="1" w:lastRow="0" w:firstColumn="0" w:lastColumn="0" w:oddVBand="0" w:evenVBand="0" w:oddHBand="0" w:evenHBand="0" w:firstRowFirstColumn="0" w:firstRowLastColumn="0" w:lastRowFirstColumn="0" w:lastRowLastColumn="0"/>
            </w:pPr>
            <w:r w:rsidRPr="006E485B">
              <w:t>Drug</w:t>
            </w:r>
          </w:p>
        </w:tc>
        <w:tc>
          <w:tcPr>
            <w:tcW w:w="3329" w:type="dxa"/>
            <w:tcBorders>
              <w:top w:val="single" w:sz="4" w:space="0" w:color="auto"/>
              <w:bottom w:val="single" w:sz="4" w:space="0" w:color="auto"/>
            </w:tcBorders>
            <w:shd w:val="clear" w:color="auto" w:fill="FFFFFF" w:themeFill="background1"/>
          </w:tcPr>
          <w:p w14:paraId="7D8A3068" w14:textId="77777777" w:rsidR="001405BE" w:rsidRPr="006E485B" w:rsidRDefault="001405BE" w:rsidP="001405BE">
            <w:pPr>
              <w:cnfStyle w:val="100000000000" w:firstRow="1" w:lastRow="0" w:firstColumn="0" w:lastColumn="0" w:oddVBand="0" w:evenVBand="0" w:oddHBand="0" w:evenHBand="0" w:firstRowFirstColumn="0" w:firstRowLastColumn="0" w:lastRowFirstColumn="0" w:lastRowLastColumn="0"/>
            </w:pPr>
            <w:r w:rsidRPr="006E485B">
              <w:t>Combination</w:t>
            </w:r>
          </w:p>
        </w:tc>
        <w:tc>
          <w:tcPr>
            <w:tcW w:w="759" w:type="dxa"/>
            <w:tcBorders>
              <w:top w:val="single" w:sz="4" w:space="0" w:color="auto"/>
              <w:bottom w:val="single" w:sz="4" w:space="0" w:color="auto"/>
            </w:tcBorders>
            <w:shd w:val="clear" w:color="auto" w:fill="FFFFFF" w:themeFill="background1"/>
          </w:tcPr>
          <w:p w14:paraId="397006BC" w14:textId="77777777" w:rsidR="001405BE" w:rsidRPr="006E485B" w:rsidRDefault="001405BE" w:rsidP="001405BE">
            <w:pPr>
              <w:cnfStyle w:val="100000000000" w:firstRow="1" w:lastRow="0" w:firstColumn="0" w:lastColumn="0" w:oddVBand="0" w:evenVBand="0" w:oddHBand="0" w:evenHBand="0" w:firstRowFirstColumn="0" w:firstRowLastColumn="0" w:lastRowFirstColumn="0" w:lastRowLastColumn="0"/>
            </w:pPr>
            <w:r w:rsidRPr="006E485B">
              <w:t>Phase</w:t>
            </w:r>
          </w:p>
        </w:tc>
        <w:tc>
          <w:tcPr>
            <w:tcW w:w="2255" w:type="dxa"/>
            <w:tcBorders>
              <w:top w:val="single" w:sz="4" w:space="0" w:color="auto"/>
              <w:bottom w:val="single" w:sz="4" w:space="0" w:color="auto"/>
            </w:tcBorders>
            <w:shd w:val="clear" w:color="auto" w:fill="FFFFFF" w:themeFill="background1"/>
          </w:tcPr>
          <w:p w14:paraId="19BF2501" w14:textId="344477E1" w:rsidR="001405BE" w:rsidRPr="006E485B" w:rsidRDefault="001405BE" w:rsidP="001405BE">
            <w:pPr>
              <w:cnfStyle w:val="100000000000" w:firstRow="1" w:lastRow="0" w:firstColumn="0" w:lastColumn="0" w:oddVBand="0" w:evenVBand="0" w:oddHBand="0" w:evenHBand="0" w:firstRowFirstColumn="0" w:firstRowLastColumn="0" w:lastRowFirstColumn="0" w:lastRowLastColumn="0"/>
            </w:pPr>
            <w:r w:rsidRPr="006E485B">
              <w:t>Reference</w:t>
            </w:r>
          </w:p>
        </w:tc>
      </w:tr>
      <w:tr w:rsidR="001405BE" w:rsidRPr="006E485B" w14:paraId="69D7CECF" w14:textId="77777777" w:rsidTr="00642644">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1906" w:type="dxa"/>
            <w:tcBorders>
              <w:top w:val="single" w:sz="4" w:space="0" w:color="auto"/>
            </w:tcBorders>
            <w:shd w:val="clear" w:color="auto" w:fill="FFFFFF" w:themeFill="background1"/>
          </w:tcPr>
          <w:p w14:paraId="47FFC571" w14:textId="77777777" w:rsidR="001405BE" w:rsidRPr="006E485B" w:rsidRDefault="001405BE" w:rsidP="001405BE">
            <w:pPr>
              <w:rPr>
                <w:b w:val="0"/>
              </w:rPr>
            </w:pPr>
            <w:r w:rsidRPr="006E485B">
              <w:rPr>
                <w:b w:val="0"/>
              </w:rPr>
              <w:t>PARP</w:t>
            </w:r>
          </w:p>
        </w:tc>
        <w:tc>
          <w:tcPr>
            <w:tcW w:w="1498" w:type="dxa"/>
            <w:tcBorders>
              <w:top w:val="single" w:sz="4" w:space="0" w:color="auto"/>
            </w:tcBorders>
            <w:shd w:val="clear" w:color="auto" w:fill="FFFFFF" w:themeFill="background1"/>
          </w:tcPr>
          <w:p w14:paraId="3A464F53" w14:textId="77777777" w:rsidR="001405BE" w:rsidRPr="006E485B" w:rsidRDefault="001405BE" w:rsidP="001405BE">
            <w:pPr>
              <w:cnfStyle w:val="000000100000" w:firstRow="0" w:lastRow="0" w:firstColumn="0" w:lastColumn="0" w:oddVBand="0" w:evenVBand="0" w:oddHBand="1" w:evenHBand="0" w:firstRowFirstColumn="0" w:firstRowLastColumn="0" w:lastRowFirstColumn="0" w:lastRowLastColumn="0"/>
            </w:pPr>
            <w:r w:rsidRPr="006E485B">
              <w:t>Veliparib</w:t>
            </w:r>
          </w:p>
        </w:tc>
        <w:tc>
          <w:tcPr>
            <w:tcW w:w="3329" w:type="dxa"/>
            <w:tcBorders>
              <w:top w:val="single" w:sz="4" w:space="0" w:color="auto"/>
            </w:tcBorders>
            <w:shd w:val="clear" w:color="auto" w:fill="FFFFFF" w:themeFill="background1"/>
          </w:tcPr>
          <w:p w14:paraId="365E03BC" w14:textId="77777777" w:rsidR="001405BE" w:rsidRPr="006E485B" w:rsidRDefault="001405BE" w:rsidP="001405BE">
            <w:pPr>
              <w:cnfStyle w:val="000000100000" w:firstRow="0" w:lastRow="0" w:firstColumn="0" w:lastColumn="0" w:oddVBand="0" w:evenVBand="0" w:oddHBand="1" w:evenHBand="0" w:firstRowFirstColumn="0" w:firstRowLastColumn="0" w:lastRowFirstColumn="0" w:lastRowLastColumn="0"/>
            </w:pPr>
            <w:r w:rsidRPr="006E485B">
              <w:t>Topotecan</w:t>
            </w:r>
          </w:p>
        </w:tc>
        <w:tc>
          <w:tcPr>
            <w:tcW w:w="759" w:type="dxa"/>
            <w:tcBorders>
              <w:top w:val="single" w:sz="4" w:space="0" w:color="auto"/>
            </w:tcBorders>
            <w:shd w:val="clear" w:color="auto" w:fill="FFFFFF" w:themeFill="background1"/>
          </w:tcPr>
          <w:p w14:paraId="4FC2224E" w14:textId="77777777" w:rsidR="001405BE" w:rsidRPr="006E485B" w:rsidRDefault="001405BE" w:rsidP="001405BE">
            <w:pPr>
              <w:cnfStyle w:val="000000100000" w:firstRow="0" w:lastRow="0" w:firstColumn="0" w:lastColumn="0" w:oddVBand="0" w:evenVBand="0" w:oddHBand="1" w:evenHBand="0" w:firstRowFirstColumn="0" w:firstRowLastColumn="0" w:lastRowFirstColumn="0" w:lastRowLastColumn="0"/>
            </w:pPr>
            <w:r w:rsidRPr="006E485B">
              <w:t>I/II</w:t>
            </w:r>
          </w:p>
        </w:tc>
        <w:tc>
          <w:tcPr>
            <w:tcW w:w="2255" w:type="dxa"/>
            <w:tcBorders>
              <w:top w:val="single" w:sz="4" w:space="0" w:color="auto"/>
            </w:tcBorders>
            <w:shd w:val="clear" w:color="auto" w:fill="FFFFFF" w:themeFill="background1"/>
          </w:tcPr>
          <w:p w14:paraId="65AAF076" w14:textId="2D139416" w:rsidR="001405BE" w:rsidRPr="006E485B" w:rsidRDefault="001405BE" w:rsidP="001405BE">
            <w:pPr>
              <w:cnfStyle w:val="000000100000" w:firstRow="0" w:lastRow="0" w:firstColumn="0" w:lastColumn="0" w:oddVBand="0" w:evenVBand="0" w:oddHBand="1" w:evenHBand="0" w:firstRowFirstColumn="0" w:firstRowLastColumn="0" w:lastRowFirstColumn="0" w:lastRowLastColumn="0"/>
            </w:pPr>
            <w:r w:rsidRPr="006E485B">
              <w:fldChar w:fldCharType="begin">
                <w:fldData xml:space="preserve">PEVuZE5vdGU+PENpdGU+PEF1dGhvcj5LdW5vczwvQXV0aG9yPjxZZWFyPjIwMTU8L1llYXI+PFJl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</w:fldData>
              </w:fldChar>
            </w:r>
            <w:r w:rsidRPr="006E485B">
              <w:instrText xml:space="preserve"> ADDIN EN.CITE </w:instrText>
            </w:r>
            <w:r w:rsidRPr="006E485B">
              <w:fldChar w:fldCharType="begin">
                <w:fldData xml:space="preserve">PEVuZE5vdGU+PENpdGU+PEF1dGhvcj5LdW5vczwvQXV0aG9yPjxZZWFyPjIwMTU8L1llYXI+PFJl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</w:fldData>
              </w:fldChar>
            </w:r>
            <w:r w:rsidRPr="006E485B">
              <w:instrText xml:space="preserve"> ADDIN EN.CITE.DATA </w:instrText>
            </w:r>
            <w:r w:rsidRPr="006E485B">
              <w:fldChar w:fldCharType="end"/>
            </w:r>
            <w:r w:rsidRPr="006E485B">
              <w:fldChar w:fldCharType="separate"/>
            </w:r>
            <w:r w:rsidRPr="006E485B">
              <w:rPr>
                <w:noProof/>
              </w:rPr>
              <w:t>[44]</w:t>
            </w:r>
            <w:r w:rsidRPr="006E485B">
              <w:fldChar w:fldCharType="end"/>
            </w:r>
          </w:p>
        </w:tc>
      </w:tr>
      <w:tr w:rsidR="001405BE" w:rsidRPr="006E485B" w14:paraId="4EEF4F3A" w14:textId="77777777" w:rsidTr="00642644">
        <w:trPr>
          <w:trHeight w:val="384"/>
        </w:trPr>
        <w:tc>
          <w:tcPr>
            <w:cnfStyle w:val="001000000000" w:firstRow="0" w:lastRow="0" w:firstColumn="1" w:lastColumn="0" w:oddVBand="0" w:evenVBand="0" w:oddHBand="0" w:evenHBand="0" w:firstRowFirstColumn="0" w:firstRowLastColumn="0" w:lastRowFirstColumn="0" w:lastRowLastColumn="0"/>
            <w:tcW w:w="1906" w:type="dxa"/>
            <w:shd w:val="clear" w:color="auto" w:fill="FFFFFF" w:themeFill="background1"/>
          </w:tcPr>
          <w:p w14:paraId="1725C347" w14:textId="77777777" w:rsidR="001405BE" w:rsidRPr="006E485B" w:rsidRDefault="001405BE" w:rsidP="001405BE">
            <w:pPr>
              <w:rPr>
                <w:b w:val="0"/>
              </w:rPr>
            </w:pPr>
          </w:p>
        </w:tc>
        <w:tc>
          <w:tcPr>
            <w:tcW w:w="1498" w:type="dxa"/>
            <w:shd w:val="clear" w:color="auto" w:fill="FFFFFF" w:themeFill="background1"/>
          </w:tcPr>
          <w:p w14:paraId="1EC139BC" w14:textId="77777777" w:rsidR="001405BE" w:rsidRPr="006E485B" w:rsidRDefault="001405BE" w:rsidP="001405BE">
            <w:pPr>
              <w:cnfStyle w:val="000000000000" w:firstRow="0" w:lastRow="0" w:firstColumn="0" w:lastColumn="0" w:oddVBand="0" w:evenVBand="0" w:oddHBand="0" w:evenHBand="0" w:firstRowFirstColumn="0" w:firstRowLastColumn="0" w:lastRowFirstColumn="0" w:lastRowLastColumn="0"/>
            </w:pPr>
            <w:r w:rsidRPr="006E485B">
              <w:t>Veliparib</w:t>
            </w:r>
          </w:p>
        </w:tc>
        <w:tc>
          <w:tcPr>
            <w:tcW w:w="3329" w:type="dxa"/>
            <w:shd w:val="clear" w:color="auto" w:fill="FFFFFF" w:themeFill="background1"/>
          </w:tcPr>
          <w:p w14:paraId="75D0AAF3" w14:textId="7C9BFFB0" w:rsidR="001405BE" w:rsidRPr="006E485B" w:rsidRDefault="001405BE" w:rsidP="001405BE">
            <w:pPr>
              <w:cnfStyle w:val="000000000000" w:firstRow="0" w:lastRow="0" w:firstColumn="0" w:lastColumn="0" w:oddVBand="0" w:evenVBand="0" w:oddHBand="0" w:evenHBand="0" w:firstRowFirstColumn="0" w:firstRowLastColumn="0" w:lastRowFirstColumn="0" w:lastRowLastColumn="0"/>
            </w:pPr>
            <w:r w:rsidRPr="006E485B">
              <w:t>Paclitaxel/Cisplatin</w:t>
            </w:r>
          </w:p>
        </w:tc>
        <w:tc>
          <w:tcPr>
            <w:tcW w:w="759" w:type="dxa"/>
            <w:shd w:val="clear" w:color="auto" w:fill="FFFFFF" w:themeFill="background1"/>
          </w:tcPr>
          <w:p w14:paraId="613B1B52" w14:textId="77777777" w:rsidR="001405BE" w:rsidRPr="006E485B" w:rsidRDefault="001405BE" w:rsidP="001405BE">
            <w:pPr>
              <w:cnfStyle w:val="000000000000" w:firstRow="0" w:lastRow="0" w:firstColumn="0" w:lastColumn="0" w:oddVBand="0" w:evenVBand="0" w:oddHBand="0" w:evenHBand="0" w:firstRowFirstColumn="0" w:firstRowLastColumn="0" w:lastRowFirstColumn="0" w:lastRowLastColumn="0"/>
            </w:pPr>
            <w:r w:rsidRPr="006E485B">
              <w:t>I/II</w:t>
            </w:r>
          </w:p>
        </w:tc>
        <w:tc>
          <w:tcPr>
            <w:tcW w:w="2255" w:type="dxa"/>
            <w:shd w:val="clear" w:color="auto" w:fill="FFFFFF" w:themeFill="background1"/>
          </w:tcPr>
          <w:p w14:paraId="3393FA1F" w14:textId="77777777" w:rsidR="001405BE" w:rsidRPr="006E485B" w:rsidRDefault="001405BE" w:rsidP="001405BE">
            <w:pPr>
              <w:cnfStyle w:val="000000000000" w:firstRow="0" w:lastRow="0" w:firstColumn="0" w:lastColumn="0" w:oddVBand="0" w:evenVBand="0" w:oddHBand="0" w:evenHBand="0" w:firstRowFirstColumn="0" w:firstRowLastColumn="0" w:lastRowFirstColumn="0" w:lastRowLastColumn="0"/>
            </w:pPr>
            <w:r w:rsidRPr="006E485B">
              <w:t>NCT01281852</w:t>
            </w:r>
          </w:p>
        </w:tc>
      </w:tr>
      <w:tr w:rsidR="001405BE" w:rsidRPr="006E485B" w14:paraId="28924FED" w14:textId="77777777" w:rsidTr="00642644">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1906" w:type="dxa"/>
            <w:shd w:val="clear" w:color="auto" w:fill="FFFFFF" w:themeFill="background1"/>
          </w:tcPr>
          <w:p w14:paraId="4DBF475A" w14:textId="77777777" w:rsidR="001405BE" w:rsidRPr="006E485B" w:rsidRDefault="001405BE" w:rsidP="001405BE">
            <w:pPr>
              <w:rPr>
                <w:b w:val="0"/>
              </w:rPr>
            </w:pPr>
          </w:p>
        </w:tc>
        <w:tc>
          <w:tcPr>
            <w:tcW w:w="1498" w:type="dxa"/>
            <w:shd w:val="clear" w:color="auto" w:fill="FFFFFF" w:themeFill="background1"/>
          </w:tcPr>
          <w:p w14:paraId="3E211506" w14:textId="77777777" w:rsidR="001405BE" w:rsidRPr="006E485B" w:rsidRDefault="001405BE" w:rsidP="001405BE">
            <w:pPr>
              <w:cnfStyle w:val="000000100000" w:firstRow="0" w:lastRow="0" w:firstColumn="0" w:lastColumn="0" w:oddVBand="0" w:evenVBand="0" w:oddHBand="1" w:evenHBand="0" w:firstRowFirstColumn="0" w:firstRowLastColumn="0" w:lastRowFirstColumn="0" w:lastRowLastColumn="0"/>
            </w:pPr>
            <w:r w:rsidRPr="006E485B">
              <w:t>Veliparib</w:t>
            </w:r>
          </w:p>
        </w:tc>
        <w:tc>
          <w:tcPr>
            <w:tcW w:w="3329" w:type="dxa"/>
            <w:shd w:val="clear" w:color="auto" w:fill="FFFFFF" w:themeFill="background1"/>
          </w:tcPr>
          <w:p w14:paraId="16304C0B" w14:textId="77777777" w:rsidR="001405BE" w:rsidRPr="006E485B" w:rsidRDefault="001405BE" w:rsidP="001405BE">
            <w:pPr>
              <w:cnfStyle w:val="000000100000" w:firstRow="0" w:lastRow="0" w:firstColumn="0" w:lastColumn="0" w:oddVBand="0" w:evenVBand="0" w:oddHBand="1" w:evenHBand="0" w:firstRowFirstColumn="0" w:firstRowLastColumn="0" w:lastRowFirstColumn="0" w:lastRowLastColumn="0"/>
            </w:pPr>
            <w:r w:rsidRPr="006E485B">
              <w:t>Topotecan</w:t>
            </w:r>
          </w:p>
        </w:tc>
        <w:tc>
          <w:tcPr>
            <w:tcW w:w="759" w:type="dxa"/>
            <w:tcBorders>
              <w:bottom w:val="nil"/>
            </w:tcBorders>
            <w:shd w:val="clear" w:color="auto" w:fill="FFFFFF" w:themeFill="background1"/>
          </w:tcPr>
          <w:p w14:paraId="55E1F2B3" w14:textId="77777777" w:rsidR="001405BE" w:rsidRPr="006E485B" w:rsidRDefault="001405BE" w:rsidP="001405BE">
            <w:pPr>
              <w:cnfStyle w:val="000000100000" w:firstRow="0" w:lastRow="0" w:firstColumn="0" w:lastColumn="0" w:oddVBand="0" w:evenVBand="0" w:oddHBand="1" w:evenHBand="0" w:firstRowFirstColumn="0" w:firstRowLastColumn="0" w:lastRowFirstColumn="0" w:lastRowLastColumn="0"/>
            </w:pPr>
            <w:r w:rsidRPr="006E485B">
              <w:t>II</w:t>
            </w:r>
          </w:p>
        </w:tc>
        <w:tc>
          <w:tcPr>
            <w:tcW w:w="2255" w:type="dxa"/>
            <w:shd w:val="clear" w:color="auto" w:fill="FFFFFF" w:themeFill="background1"/>
          </w:tcPr>
          <w:p w14:paraId="5828996A" w14:textId="77777777" w:rsidR="001405BE" w:rsidRPr="006E485B" w:rsidRDefault="001405BE" w:rsidP="001405BE">
            <w:pPr>
              <w:cnfStyle w:val="000000100000" w:firstRow="0" w:lastRow="0" w:firstColumn="0" w:lastColumn="0" w:oddVBand="0" w:evenVBand="0" w:oddHBand="1" w:evenHBand="0" w:firstRowFirstColumn="0" w:firstRowLastColumn="0" w:lastRowFirstColumn="0" w:lastRowLastColumn="0"/>
            </w:pPr>
            <w:r w:rsidRPr="006E485B">
              <w:t>NCT01266447</w:t>
            </w:r>
          </w:p>
        </w:tc>
      </w:tr>
      <w:tr w:rsidR="001405BE" w:rsidRPr="006E485B" w14:paraId="7F2E70E4" w14:textId="77777777" w:rsidTr="00642644">
        <w:trPr>
          <w:trHeight w:val="331"/>
        </w:trPr>
        <w:tc>
          <w:tcPr>
            <w:cnfStyle w:val="001000000000" w:firstRow="0" w:lastRow="0" w:firstColumn="1" w:lastColumn="0" w:oddVBand="0" w:evenVBand="0" w:oddHBand="0" w:evenHBand="0" w:firstRowFirstColumn="0" w:firstRowLastColumn="0" w:lastRowFirstColumn="0" w:lastRowLastColumn="0"/>
            <w:tcW w:w="1906" w:type="dxa"/>
            <w:shd w:val="clear" w:color="auto" w:fill="FFFFFF" w:themeFill="background1"/>
          </w:tcPr>
          <w:p w14:paraId="1010F777" w14:textId="77777777" w:rsidR="001405BE" w:rsidRPr="006E485B" w:rsidRDefault="001405BE" w:rsidP="001405BE">
            <w:pPr>
              <w:rPr>
                <w:b w:val="0"/>
              </w:rPr>
            </w:pPr>
          </w:p>
        </w:tc>
        <w:tc>
          <w:tcPr>
            <w:tcW w:w="1498" w:type="dxa"/>
            <w:shd w:val="clear" w:color="auto" w:fill="FFFFFF" w:themeFill="background1"/>
          </w:tcPr>
          <w:p w14:paraId="75F244D4" w14:textId="77777777" w:rsidR="001405BE" w:rsidRPr="006E485B" w:rsidRDefault="001405BE" w:rsidP="001405BE">
            <w:pPr>
              <w:cnfStyle w:val="000000000000" w:firstRow="0" w:lastRow="0" w:firstColumn="0" w:lastColumn="0" w:oddVBand="0" w:evenVBand="0" w:oddHBand="0" w:evenHBand="0" w:firstRowFirstColumn="0" w:firstRowLastColumn="0" w:lastRowFirstColumn="0" w:lastRowLastColumn="0"/>
            </w:pPr>
            <w:r w:rsidRPr="006E485B">
              <w:t>Olaparib</w:t>
            </w:r>
          </w:p>
        </w:tc>
        <w:tc>
          <w:tcPr>
            <w:tcW w:w="3329" w:type="dxa"/>
            <w:shd w:val="clear" w:color="auto" w:fill="FFFFFF" w:themeFill="background1"/>
          </w:tcPr>
          <w:p w14:paraId="6A47667C" w14:textId="77777777" w:rsidR="001405BE" w:rsidRPr="006E485B" w:rsidRDefault="001405BE" w:rsidP="001405BE">
            <w:pPr>
              <w:cnfStyle w:val="000000000000" w:firstRow="0" w:lastRow="0" w:firstColumn="0" w:lastColumn="0" w:oddVBand="0" w:evenVBand="0" w:oddHBand="0" w:evenHBand="0" w:firstRowFirstColumn="0" w:firstRowLastColumn="0" w:lastRowFirstColumn="0" w:lastRowLastColumn="0"/>
            </w:pPr>
            <w:r w:rsidRPr="006E485B">
              <w:t>Carboplatin</w:t>
            </w:r>
          </w:p>
        </w:tc>
        <w:tc>
          <w:tcPr>
            <w:tcW w:w="759" w:type="dxa"/>
            <w:tcBorders>
              <w:top w:val="nil"/>
              <w:bottom w:val="nil"/>
            </w:tcBorders>
            <w:shd w:val="clear" w:color="auto" w:fill="FFFFFF" w:themeFill="background1"/>
          </w:tcPr>
          <w:p w14:paraId="50338B6C" w14:textId="77777777" w:rsidR="001405BE" w:rsidRPr="006E485B" w:rsidRDefault="001405BE" w:rsidP="001405BE">
            <w:pPr>
              <w:cnfStyle w:val="000000000000" w:firstRow="0" w:lastRow="0" w:firstColumn="0" w:lastColumn="0" w:oddVBand="0" w:evenVBand="0" w:oddHBand="0" w:evenHBand="0" w:firstRowFirstColumn="0" w:firstRowLastColumn="0" w:lastRowFirstColumn="0" w:lastRowLastColumn="0"/>
            </w:pPr>
            <w:r w:rsidRPr="006E485B">
              <w:t>I</w:t>
            </w:r>
          </w:p>
        </w:tc>
        <w:tc>
          <w:tcPr>
            <w:tcW w:w="2255" w:type="dxa"/>
            <w:shd w:val="clear" w:color="auto" w:fill="FFFFFF" w:themeFill="background1"/>
          </w:tcPr>
          <w:p w14:paraId="6478890C" w14:textId="77777777" w:rsidR="001405BE" w:rsidRPr="006E485B" w:rsidRDefault="001405BE" w:rsidP="001405BE">
            <w:pPr>
              <w:cnfStyle w:val="000000000000" w:firstRow="0" w:lastRow="0" w:firstColumn="0" w:lastColumn="0" w:oddVBand="0" w:evenVBand="0" w:oddHBand="0" w:evenHBand="0" w:firstRowFirstColumn="0" w:firstRowLastColumn="0" w:lastRowFirstColumn="0" w:lastRowLastColumn="0"/>
            </w:pPr>
            <w:r w:rsidRPr="006E485B">
              <w:t>NCT01237067</w:t>
            </w:r>
          </w:p>
        </w:tc>
      </w:tr>
      <w:tr w:rsidR="001405BE" w:rsidRPr="006E485B" w14:paraId="3B5EAAB4" w14:textId="77777777" w:rsidTr="00642644">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1906" w:type="dxa"/>
            <w:shd w:val="clear" w:color="auto" w:fill="FFFFFF" w:themeFill="background1"/>
          </w:tcPr>
          <w:p w14:paraId="33ADCB5F" w14:textId="77777777" w:rsidR="001405BE" w:rsidRPr="006E485B" w:rsidRDefault="001405BE" w:rsidP="001405BE">
            <w:pPr>
              <w:rPr>
                <w:b w:val="0"/>
              </w:rPr>
            </w:pPr>
          </w:p>
        </w:tc>
        <w:tc>
          <w:tcPr>
            <w:tcW w:w="1498" w:type="dxa"/>
            <w:shd w:val="clear" w:color="auto" w:fill="FFFFFF" w:themeFill="background1"/>
          </w:tcPr>
          <w:p w14:paraId="2D5FCEC2" w14:textId="390CD119" w:rsidR="001405BE" w:rsidRPr="00EE0C76" w:rsidRDefault="001405BE" w:rsidP="001405BE">
            <w:pPr>
              <w:cnfStyle w:val="000000100000" w:firstRow="0" w:lastRow="0" w:firstColumn="0" w:lastColumn="0" w:oddVBand="0" w:evenVBand="0" w:oddHBand="1" w:evenHBand="0" w:firstRowFirstColumn="0" w:firstRowLastColumn="0" w:lastRowFirstColumn="0" w:lastRowLastColumn="0"/>
            </w:pPr>
            <w:r w:rsidRPr="00EE0C76">
              <w:t>Olaparib</w:t>
            </w:r>
          </w:p>
        </w:tc>
        <w:tc>
          <w:tcPr>
            <w:tcW w:w="3329" w:type="dxa"/>
            <w:shd w:val="clear" w:color="auto" w:fill="FFFFFF" w:themeFill="background1"/>
          </w:tcPr>
          <w:p w14:paraId="4F8BBABF" w14:textId="3BBE888B" w:rsidR="001405BE" w:rsidRPr="00EE0C76" w:rsidRDefault="001405BE" w:rsidP="001405BE">
            <w:pPr>
              <w:cnfStyle w:val="000000100000" w:firstRow="0" w:lastRow="0" w:firstColumn="0" w:lastColumn="0" w:oddVBand="0" w:evenVBand="0" w:oddHBand="1" w:evenHBand="0" w:firstRowFirstColumn="0" w:firstRowLastColumn="0" w:lastRowFirstColumn="0" w:lastRowLastColumn="0"/>
            </w:pPr>
            <w:r w:rsidRPr="00EE0C76">
              <w:t>Cediranib</w:t>
            </w:r>
          </w:p>
        </w:tc>
        <w:tc>
          <w:tcPr>
            <w:tcW w:w="759" w:type="dxa"/>
            <w:tcBorders>
              <w:top w:val="nil"/>
              <w:bottom w:val="nil"/>
            </w:tcBorders>
            <w:shd w:val="clear" w:color="auto" w:fill="FFFFFF" w:themeFill="background1"/>
          </w:tcPr>
          <w:p w14:paraId="3E881C29" w14:textId="17891BE2" w:rsidR="001405BE" w:rsidRPr="00181C42" w:rsidRDefault="001405BE" w:rsidP="001405BE">
            <w:pPr>
              <w:cnfStyle w:val="000000100000" w:firstRow="0" w:lastRow="0" w:firstColumn="0" w:lastColumn="0" w:oddVBand="0" w:evenVBand="0" w:oddHBand="1" w:evenHBand="0" w:firstRowFirstColumn="0" w:firstRowLastColumn="0" w:lastRowFirstColumn="0" w:lastRowLastColumn="0"/>
              <w:rPr>
                <w:u w:val="single" w:color="C00000"/>
              </w:rPr>
            </w:pPr>
            <w:r w:rsidRPr="00181C42">
              <w:rPr>
                <w:u w:val="single" w:color="C00000"/>
              </w:rPr>
              <w:t>II</w:t>
            </w:r>
          </w:p>
        </w:tc>
        <w:tc>
          <w:tcPr>
            <w:tcW w:w="2255" w:type="dxa"/>
            <w:shd w:val="clear" w:color="auto" w:fill="FFFFFF" w:themeFill="background1"/>
          </w:tcPr>
          <w:p w14:paraId="06AD2485" w14:textId="21245481" w:rsidR="001405BE" w:rsidRPr="00181C42" w:rsidRDefault="001405BE" w:rsidP="001405BE">
            <w:pPr>
              <w:cnfStyle w:val="000000100000" w:firstRow="0" w:lastRow="0" w:firstColumn="0" w:lastColumn="0" w:oddVBand="0" w:evenVBand="0" w:oddHBand="1" w:evenHBand="0" w:firstRowFirstColumn="0" w:firstRowLastColumn="0" w:lastRowFirstColumn="0" w:lastRowLastColumn="0"/>
              <w:rPr>
                <w:u w:val="single" w:color="C00000"/>
              </w:rPr>
            </w:pPr>
            <w:r w:rsidRPr="00181C42">
              <w:rPr>
                <w:u w:val="single" w:color="C00000"/>
              </w:rPr>
              <w:t>[92]</w:t>
            </w:r>
          </w:p>
        </w:tc>
      </w:tr>
      <w:tr w:rsidR="001405BE" w:rsidRPr="006E485B" w14:paraId="1C935968" w14:textId="77777777" w:rsidTr="00642644">
        <w:trPr>
          <w:trHeight w:val="363"/>
        </w:trPr>
        <w:tc>
          <w:tcPr>
            <w:cnfStyle w:val="001000000000" w:firstRow="0" w:lastRow="0" w:firstColumn="1" w:lastColumn="0" w:oddVBand="0" w:evenVBand="0" w:oddHBand="0" w:evenHBand="0" w:firstRowFirstColumn="0" w:firstRowLastColumn="0" w:lastRowFirstColumn="0" w:lastRowLastColumn="0"/>
            <w:tcW w:w="1906" w:type="dxa"/>
            <w:shd w:val="clear" w:color="auto" w:fill="FFFFFF" w:themeFill="background1"/>
          </w:tcPr>
          <w:p w14:paraId="682B996D" w14:textId="56566B86" w:rsidR="001405BE" w:rsidRPr="006E485B" w:rsidRDefault="001405BE" w:rsidP="001405BE">
            <w:pPr>
              <w:rPr>
                <w:b w:val="0"/>
              </w:rPr>
            </w:pPr>
          </w:p>
        </w:tc>
        <w:tc>
          <w:tcPr>
            <w:tcW w:w="1498" w:type="dxa"/>
            <w:shd w:val="clear" w:color="auto" w:fill="FFFFFF" w:themeFill="background1"/>
          </w:tcPr>
          <w:p w14:paraId="6BA9C901" w14:textId="77777777" w:rsidR="001405BE" w:rsidRPr="00EE0C76" w:rsidRDefault="001405BE" w:rsidP="001405BE">
            <w:pPr>
              <w:cnfStyle w:val="000000000000" w:firstRow="0" w:lastRow="0" w:firstColumn="0" w:lastColumn="0" w:oddVBand="0" w:evenVBand="0" w:oddHBand="0" w:evenHBand="0" w:firstRowFirstColumn="0" w:firstRowLastColumn="0" w:lastRowFirstColumn="0" w:lastRowLastColumn="0"/>
            </w:pPr>
          </w:p>
        </w:tc>
        <w:tc>
          <w:tcPr>
            <w:tcW w:w="3329" w:type="dxa"/>
            <w:shd w:val="clear" w:color="auto" w:fill="FFFFFF" w:themeFill="background1"/>
          </w:tcPr>
          <w:p w14:paraId="6B912678" w14:textId="77777777" w:rsidR="001405BE" w:rsidRPr="00EE0C76" w:rsidRDefault="001405BE" w:rsidP="001405BE">
            <w:pPr>
              <w:cnfStyle w:val="000000000000" w:firstRow="0" w:lastRow="0" w:firstColumn="0" w:lastColumn="0" w:oddVBand="0" w:evenVBand="0" w:oddHBand="0" w:evenHBand="0" w:firstRowFirstColumn="0" w:firstRowLastColumn="0" w:lastRowFirstColumn="0" w:lastRowLastColumn="0"/>
            </w:pPr>
          </w:p>
        </w:tc>
        <w:tc>
          <w:tcPr>
            <w:tcW w:w="759" w:type="dxa"/>
            <w:tcBorders>
              <w:top w:val="nil"/>
              <w:bottom w:val="nil"/>
            </w:tcBorders>
            <w:shd w:val="clear" w:color="auto" w:fill="FFFFFF" w:themeFill="background1"/>
          </w:tcPr>
          <w:p w14:paraId="3A7DB438" w14:textId="77777777" w:rsidR="001405BE" w:rsidRPr="00181C42" w:rsidRDefault="001405BE" w:rsidP="001405BE">
            <w:pPr>
              <w:cnfStyle w:val="000000000000" w:firstRow="0" w:lastRow="0" w:firstColumn="0" w:lastColumn="0" w:oddVBand="0" w:evenVBand="0" w:oddHBand="0" w:evenHBand="0" w:firstRowFirstColumn="0" w:firstRowLastColumn="0" w:lastRowFirstColumn="0" w:lastRowLastColumn="0"/>
              <w:rPr>
                <w:u w:val="single" w:color="C00000"/>
              </w:rPr>
            </w:pPr>
          </w:p>
        </w:tc>
        <w:tc>
          <w:tcPr>
            <w:tcW w:w="2255" w:type="dxa"/>
            <w:shd w:val="clear" w:color="auto" w:fill="FFFFFF" w:themeFill="background1"/>
          </w:tcPr>
          <w:p w14:paraId="03778E1B" w14:textId="77777777" w:rsidR="001405BE" w:rsidRPr="00181C42" w:rsidRDefault="001405BE" w:rsidP="001405BE">
            <w:pPr>
              <w:cnfStyle w:val="000000000000" w:firstRow="0" w:lastRow="0" w:firstColumn="0" w:lastColumn="0" w:oddVBand="0" w:evenVBand="0" w:oddHBand="0" w:evenHBand="0" w:firstRowFirstColumn="0" w:firstRowLastColumn="0" w:lastRowFirstColumn="0" w:lastRowLastColumn="0"/>
              <w:rPr>
                <w:u w:val="single" w:color="C00000"/>
              </w:rPr>
            </w:pPr>
          </w:p>
        </w:tc>
      </w:tr>
      <w:tr w:rsidR="001405BE" w:rsidRPr="006E485B" w14:paraId="17472C8C" w14:textId="77777777" w:rsidTr="00642644">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1906" w:type="dxa"/>
            <w:shd w:val="clear" w:color="auto" w:fill="FFFFFF" w:themeFill="background1"/>
          </w:tcPr>
          <w:p w14:paraId="1B220715" w14:textId="1AFFBBB5" w:rsidR="001405BE" w:rsidRPr="00EE0C76" w:rsidRDefault="001405BE" w:rsidP="001405BE">
            <w:pPr>
              <w:rPr>
                <w:b w:val="0"/>
              </w:rPr>
            </w:pPr>
            <w:r w:rsidRPr="00EE0C76">
              <w:rPr>
                <w:b w:val="0"/>
              </w:rPr>
              <w:t>Anti-angiogenics</w:t>
            </w:r>
          </w:p>
        </w:tc>
        <w:tc>
          <w:tcPr>
            <w:tcW w:w="1498" w:type="dxa"/>
            <w:shd w:val="clear" w:color="auto" w:fill="FFFFFF" w:themeFill="background1"/>
          </w:tcPr>
          <w:p w14:paraId="03767DE2" w14:textId="3669FB46" w:rsidR="001405BE" w:rsidRPr="00EE0C76" w:rsidRDefault="001405BE" w:rsidP="001405BE">
            <w:pPr>
              <w:cnfStyle w:val="000000100000" w:firstRow="0" w:lastRow="0" w:firstColumn="0" w:lastColumn="0" w:oddVBand="0" w:evenVBand="0" w:oddHBand="1" w:evenHBand="0" w:firstRowFirstColumn="0" w:firstRowLastColumn="0" w:lastRowFirstColumn="0" w:lastRowLastColumn="0"/>
            </w:pPr>
            <w:r w:rsidRPr="00EE0C76">
              <w:t>Bevacizumab</w:t>
            </w:r>
          </w:p>
        </w:tc>
        <w:tc>
          <w:tcPr>
            <w:tcW w:w="3329" w:type="dxa"/>
            <w:shd w:val="clear" w:color="auto" w:fill="FFFFFF" w:themeFill="background1"/>
          </w:tcPr>
          <w:p w14:paraId="73C804FD" w14:textId="70F595F3" w:rsidR="001405BE" w:rsidRPr="00EE0C76" w:rsidRDefault="001405BE" w:rsidP="001405BE">
            <w:pPr>
              <w:cnfStyle w:val="000000100000" w:firstRow="0" w:lastRow="0" w:firstColumn="0" w:lastColumn="0" w:oddVBand="0" w:evenVBand="0" w:oddHBand="1" w:evenHBand="0" w:firstRowFirstColumn="0" w:firstRowLastColumn="0" w:lastRowFirstColumn="0" w:lastRowLastColumn="0"/>
            </w:pPr>
            <w:r w:rsidRPr="00EE0C76">
              <w:t xml:space="preserve">Cisplatin/Paclitaxel, Topotecan/Paclitaxel            </w:t>
            </w:r>
          </w:p>
        </w:tc>
        <w:tc>
          <w:tcPr>
            <w:tcW w:w="759" w:type="dxa"/>
            <w:tcBorders>
              <w:top w:val="nil"/>
              <w:bottom w:val="nil"/>
            </w:tcBorders>
            <w:shd w:val="clear" w:color="auto" w:fill="FFFFFF" w:themeFill="background1"/>
          </w:tcPr>
          <w:p w14:paraId="5B745F76" w14:textId="28C1DEB4" w:rsidR="001405BE" w:rsidRPr="00181C42" w:rsidRDefault="001405BE" w:rsidP="001405BE">
            <w:pPr>
              <w:cnfStyle w:val="000000100000" w:firstRow="0" w:lastRow="0" w:firstColumn="0" w:lastColumn="0" w:oddVBand="0" w:evenVBand="0" w:oddHBand="1" w:evenHBand="0" w:firstRowFirstColumn="0" w:firstRowLastColumn="0" w:lastRowFirstColumn="0" w:lastRowLastColumn="0"/>
              <w:rPr>
                <w:u w:val="single" w:color="C00000"/>
              </w:rPr>
            </w:pPr>
            <w:r w:rsidRPr="00181C42">
              <w:rPr>
                <w:u w:val="single" w:color="C00000"/>
              </w:rPr>
              <w:t>III</w:t>
            </w:r>
          </w:p>
        </w:tc>
        <w:tc>
          <w:tcPr>
            <w:tcW w:w="2255" w:type="dxa"/>
            <w:shd w:val="clear" w:color="auto" w:fill="FFFFFF" w:themeFill="background1"/>
          </w:tcPr>
          <w:p w14:paraId="1A7F0DF5" w14:textId="351C10BB" w:rsidR="001405BE" w:rsidRPr="00181C42" w:rsidRDefault="001405BE" w:rsidP="001405BE">
            <w:pPr>
              <w:cnfStyle w:val="000000100000" w:firstRow="0" w:lastRow="0" w:firstColumn="0" w:lastColumn="0" w:oddVBand="0" w:evenVBand="0" w:oddHBand="1" w:evenHBand="0" w:firstRowFirstColumn="0" w:firstRowLastColumn="0" w:lastRowFirstColumn="0" w:lastRowLastColumn="0"/>
              <w:rPr>
                <w:u w:val="single" w:color="C00000"/>
              </w:rPr>
            </w:pPr>
            <w:r w:rsidRPr="00181C42">
              <w:rPr>
                <w:u w:val="single" w:color="C00000"/>
              </w:rPr>
              <w:fldChar w:fldCharType="begin">
                <w:fldData xml:space="preserve">PEVuZE5vdGU+PENpdGU+PEF1dGhvcj5UZXdhcmk8L0F1dGhvcj48WWVhcj4yMDE0PC9ZZWFyPjxS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</w:fldData>
              </w:fldChar>
            </w:r>
            <w:r w:rsidRPr="00181C42">
              <w:rPr>
                <w:u w:val="single" w:color="C00000"/>
              </w:rPr>
              <w:instrText xml:space="preserve"> ADDIN EN.CITE </w:instrText>
            </w:r>
            <w:r w:rsidRPr="00181C42">
              <w:rPr>
                <w:u w:val="single" w:color="C00000"/>
              </w:rPr>
              <w:fldChar w:fldCharType="begin">
                <w:fldData xml:space="preserve">PEVuZE5vdGU+PENpdGU+PEF1dGhvcj5UZXdhcmk8L0F1dGhvcj48WWVhcj4yMDE0PC9ZZWFyPjxS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</w:fldData>
              </w:fldChar>
            </w:r>
            <w:r w:rsidRPr="00181C42">
              <w:rPr>
                <w:u w:val="single" w:color="C00000"/>
              </w:rPr>
              <w:instrText xml:space="preserve"> ADDIN EN.CITE.DATA </w:instrText>
            </w:r>
            <w:r w:rsidRPr="00181C42">
              <w:rPr>
                <w:u w:val="single" w:color="C00000"/>
              </w:rPr>
            </w:r>
            <w:r w:rsidRPr="00181C42">
              <w:rPr>
                <w:u w:val="single" w:color="C00000"/>
              </w:rPr>
              <w:fldChar w:fldCharType="end"/>
            </w:r>
            <w:r w:rsidRPr="00181C42">
              <w:rPr>
                <w:u w:val="single" w:color="C00000"/>
              </w:rPr>
            </w:r>
            <w:r w:rsidRPr="00181C42">
              <w:rPr>
                <w:u w:val="single" w:color="C00000"/>
              </w:rPr>
              <w:fldChar w:fldCharType="separate"/>
            </w:r>
            <w:r w:rsidRPr="00181C42">
              <w:rPr>
                <w:noProof/>
                <w:u w:val="single" w:color="C00000"/>
              </w:rPr>
              <w:t>[4]</w:t>
            </w:r>
            <w:r w:rsidRPr="00181C42">
              <w:rPr>
                <w:u w:val="single" w:color="C00000"/>
              </w:rPr>
              <w:fldChar w:fldCharType="end"/>
            </w:r>
          </w:p>
        </w:tc>
      </w:tr>
      <w:tr w:rsidR="001405BE" w:rsidRPr="006E485B" w14:paraId="5291D39F" w14:textId="77777777" w:rsidTr="00642644">
        <w:trPr>
          <w:trHeight w:val="363"/>
        </w:trPr>
        <w:tc>
          <w:tcPr>
            <w:cnfStyle w:val="001000000000" w:firstRow="0" w:lastRow="0" w:firstColumn="1" w:lastColumn="0" w:oddVBand="0" w:evenVBand="0" w:oddHBand="0" w:evenHBand="0" w:firstRowFirstColumn="0" w:firstRowLastColumn="0" w:lastRowFirstColumn="0" w:lastRowLastColumn="0"/>
            <w:tcW w:w="1906" w:type="dxa"/>
            <w:shd w:val="clear" w:color="auto" w:fill="FFFFFF" w:themeFill="background1"/>
          </w:tcPr>
          <w:p w14:paraId="7158858B" w14:textId="77777777" w:rsidR="001405BE" w:rsidRPr="006E485B" w:rsidRDefault="001405BE" w:rsidP="001405BE">
            <w:pPr>
              <w:rPr>
                <w:b w:val="0"/>
              </w:rPr>
            </w:pPr>
          </w:p>
        </w:tc>
        <w:tc>
          <w:tcPr>
            <w:tcW w:w="1498" w:type="dxa"/>
            <w:shd w:val="clear" w:color="auto" w:fill="FFFFFF" w:themeFill="background1"/>
          </w:tcPr>
          <w:p w14:paraId="6C082120" w14:textId="33B75D98" w:rsidR="001405BE" w:rsidRPr="00EE0C76" w:rsidRDefault="001405BE" w:rsidP="001405BE">
            <w:pPr>
              <w:cnfStyle w:val="000000000000" w:firstRow="0" w:lastRow="0" w:firstColumn="0" w:lastColumn="0" w:oddVBand="0" w:evenVBand="0" w:oddHBand="0" w:evenHBand="0" w:firstRowFirstColumn="0" w:firstRowLastColumn="0" w:lastRowFirstColumn="0" w:lastRowLastColumn="0"/>
            </w:pPr>
            <w:r w:rsidRPr="00EE0C76">
              <w:t>Cediranib</w:t>
            </w:r>
          </w:p>
        </w:tc>
        <w:tc>
          <w:tcPr>
            <w:tcW w:w="3329" w:type="dxa"/>
            <w:shd w:val="clear" w:color="auto" w:fill="FFFFFF" w:themeFill="background1"/>
          </w:tcPr>
          <w:p w14:paraId="0EEBBDBE" w14:textId="1DEC5A1B" w:rsidR="001405BE" w:rsidRPr="00EE0C76" w:rsidRDefault="001405BE" w:rsidP="001405BE">
            <w:pPr>
              <w:cnfStyle w:val="000000000000" w:firstRow="0" w:lastRow="0" w:firstColumn="0" w:lastColumn="0" w:oddVBand="0" w:evenVBand="0" w:oddHBand="0" w:evenHBand="0" w:firstRowFirstColumn="0" w:firstRowLastColumn="0" w:lastRowFirstColumn="0" w:lastRowLastColumn="0"/>
            </w:pPr>
            <w:r w:rsidRPr="00EE0C76">
              <w:t>Carboplatin/Paclitaxel</w:t>
            </w:r>
          </w:p>
        </w:tc>
        <w:tc>
          <w:tcPr>
            <w:tcW w:w="759" w:type="dxa"/>
            <w:tcBorders>
              <w:top w:val="nil"/>
              <w:bottom w:val="nil"/>
            </w:tcBorders>
            <w:shd w:val="clear" w:color="auto" w:fill="FFFFFF" w:themeFill="background1"/>
          </w:tcPr>
          <w:p w14:paraId="04DAD1E8" w14:textId="04FE2EF2" w:rsidR="001405BE" w:rsidRPr="00181C42" w:rsidRDefault="001405BE" w:rsidP="001405BE">
            <w:pPr>
              <w:cnfStyle w:val="000000000000" w:firstRow="0" w:lastRow="0" w:firstColumn="0" w:lastColumn="0" w:oddVBand="0" w:evenVBand="0" w:oddHBand="0" w:evenHBand="0" w:firstRowFirstColumn="0" w:firstRowLastColumn="0" w:lastRowFirstColumn="0" w:lastRowLastColumn="0"/>
              <w:rPr>
                <w:u w:val="single" w:color="C00000"/>
              </w:rPr>
            </w:pPr>
            <w:r w:rsidRPr="00181C42">
              <w:rPr>
                <w:u w:val="single" w:color="C00000"/>
              </w:rPr>
              <w:t>II</w:t>
            </w:r>
          </w:p>
        </w:tc>
        <w:tc>
          <w:tcPr>
            <w:tcW w:w="2255" w:type="dxa"/>
            <w:shd w:val="clear" w:color="auto" w:fill="FFFFFF" w:themeFill="background1"/>
          </w:tcPr>
          <w:p w14:paraId="59B36761" w14:textId="3A5D69DC" w:rsidR="001405BE" w:rsidRPr="00181C42" w:rsidRDefault="001405BE" w:rsidP="001405BE">
            <w:pPr>
              <w:cnfStyle w:val="000000000000" w:firstRow="0" w:lastRow="0" w:firstColumn="0" w:lastColumn="0" w:oddVBand="0" w:evenVBand="0" w:oddHBand="0" w:evenHBand="0" w:firstRowFirstColumn="0" w:firstRowLastColumn="0" w:lastRowFirstColumn="0" w:lastRowLastColumn="0"/>
              <w:rPr>
                <w:u w:val="single" w:color="C00000"/>
              </w:rPr>
            </w:pPr>
            <w:r w:rsidRPr="00181C42">
              <w:rPr>
                <w:u w:val="single" w:color="C00000"/>
              </w:rPr>
              <w:fldChar w:fldCharType="begin">
                <w:fldData xml:space="preserve">PEVuZE5vdGU+PENpdGU+PEF1dGhvcj5TeW1vbmRzPC9BdXRob3I+PFllYXI+MjAxNTwvWWVhcj48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</w:fldData>
              </w:fldChar>
            </w:r>
            <w:r w:rsidRPr="00181C42">
              <w:rPr>
                <w:u w:val="single" w:color="C00000"/>
              </w:rPr>
              <w:instrText xml:space="preserve"> ADDIN EN.CITE </w:instrText>
            </w:r>
            <w:r w:rsidRPr="00181C42">
              <w:rPr>
                <w:u w:val="single" w:color="C00000"/>
              </w:rPr>
              <w:fldChar w:fldCharType="begin">
                <w:fldData xml:space="preserve">PEVuZE5vdGU+PENpdGU+PEF1dGhvcj5TeW1vbmRzPC9BdXRob3I+PFllYXI+MjAxNTwvWWVhcj48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</w:fldData>
              </w:fldChar>
            </w:r>
            <w:r w:rsidRPr="00181C42">
              <w:rPr>
                <w:u w:val="single" w:color="C00000"/>
              </w:rPr>
              <w:instrText xml:space="preserve"> ADDIN EN.CITE.DATA </w:instrText>
            </w:r>
            <w:r w:rsidRPr="00181C42">
              <w:rPr>
                <w:u w:val="single" w:color="C00000"/>
              </w:rPr>
            </w:r>
            <w:r w:rsidRPr="00181C42">
              <w:rPr>
                <w:u w:val="single" w:color="C00000"/>
              </w:rPr>
              <w:fldChar w:fldCharType="end"/>
            </w:r>
            <w:r w:rsidRPr="00181C42">
              <w:rPr>
                <w:u w:val="single" w:color="C00000"/>
              </w:rPr>
            </w:r>
            <w:r w:rsidRPr="00181C42">
              <w:rPr>
                <w:u w:val="single" w:color="C00000"/>
              </w:rPr>
              <w:fldChar w:fldCharType="separate"/>
            </w:r>
            <w:r w:rsidRPr="00181C42">
              <w:rPr>
                <w:noProof/>
                <w:u w:val="single" w:color="C00000"/>
              </w:rPr>
              <w:t>[45]</w:t>
            </w:r>
            <w:r w:rsidRPr="00181C42">
              <w:rPr>
                <w:u w:val="single" w:color="C00000"/>
              </w:rPr>
              <w:fldChar w:fldCharType="end"/>
            </w:r>
          </w:p>
        </w:tc>
      </w:tr>
      <w:tr w:rsidR="001405BE" w:rsidRPr="006E485B" w14:paraId="4DE19CC4" w14:textId="77777777" w:rsidTr="00642644">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1906" w:type="dxa"/>
            <w:shd w:val="clear" w:color="auto" w:fill="FFFFFF" w:themeFill="background1"/>
          </w:tcPr>
          <w:p w14:paraId="354F7244" w14:textId="77777777" w:rsidR="001405BE" w:rsidRPr="006E485B" w:rsidRDefault="001405BE" w:rsidP="001405BE">
            <w:pPr>
              <w:rPr>
                <w:b w:val="0"/>
              </w:rPr>
            </w:pPr>
          </w:p>
        </w:tc>
        <w:tc>
          <w:tcPr>
            <w:tcW w:w="1498" w:type="dxa"/>
            <w:shd w:val="clear" w:color="auto" w:fill="FFFFFF" w:themeFill="background1"/>
          </w:tcPr>
          <w:p w14:paraId="43DF5A78" w14:textId="0F218992" w:rsidR="001405BE" w:rsidRPr="00EE0C76" w:rsidRDefault="002C00D1" w:rsidP="001405BE">
            <w:pPr>
              <w:cnfStyle w:val="000000100000" w:firstRow="0" w:lastRow="0" w:firstColumn="0" w:lastColumn="0" w:oddVBand="0" w:evenVBand="0" w:oddHBand="1" w:evenHBand="0" w:firstRowFirstColumn="0" w:firstRowLastColumn="0" w:lastRowFirstColumn="0" w:lastRowLastColumn="0"/>
            </w:pPr>
            <w:r w:rsidRPr="00EE0C76">
              <w:t>Cediranib</w:t>
            </w:r>
          </w:p>
        </w:tc>
        <w:tc>
          <w:tcPr>
            <w:tcW w:w="3329" w:type="dxa"/>
            <w:shd w:val="clear" w:color="auto" w:fill="FFFFFF" w:themeFill="background1"/>
          </w:tcPr>
          <w:p w14:paraId="6A9E772C" w14:textId="14A7638F" w:rsidR="001405BE" w:rsidRPr="00EE0C76" w:rsidRDefault="002C00D1" w:rsidP="001405BE">
            <w:pPr>
              <w:cnfStyle w:val="000000100000" w:firstRow="0" w:lastRow="0" w:firstColumn="0" w:lastColumn="0" w:oddVBand="0" w:evenVBand="0" w:oddHBand="1" w:evenHBand="0" w:firstRowFirstColumn="0" w:firstRowLastColumn="0" w:lastRowFirstColumn="0" w:lastRowLastColumn="0"/>
            </w:pPr>
            <w:r w:rsidRPr="00EE0C76">
              <w:t>Olaparib</w:t>
            </w:r>
          </w:p>
        </w:tc>
        <w:tc>
          <w:tcPr>
            <w:tcW w:w="759" w:type="dxa"/>
            <w:tcBorders>
              <w:top w:val="nil"/>
              <w:bottom w:val="nil"/>
            </w:tcBorders>
            <w:shd w:val="clear" w:color="auto" w:fill="FFFFFF" w:themeFill="background1"/>
          </w:tcPr>
          <w:p w14:paraId="5C4EBB0F" w14:textId="74A31D4B" w:rsidR="001405BE" w:rsidRPr="00181C42" w:rsidRDefault="002C00D1" w:rsidP="001405BE">
            <w:pPr>
              <w:cnfStyle w:val="000000100000" w:firstRow="0" w:lastRow="0" w:firstColumn="0" w:lastColumn="0" w:oddVBand="0" w:evenVBand="0" w:oddHBand="1" w:evenHBand="0" w:firstRowFirstColumn="0" w:firstRowLastColumn="0" w:lastRowFirstColumn="0" w:lastRowLastColumn="0"/>
              <w:rPr>
                <w:u w:val="single" w:color="C00000"/>
              </w:rPr>
            </w:pPr>
            <w:r w:rsidRPr="00181C42">
              <w:rPr>
                <w:u w:val="single" w:color="C00000"/>
              </w:rPr>
              <w:t>II</w:t>
            </w:r>
          </w:p>
        </w:tc>
        <w:tc>
          <w:tcPr>
            <w:tcW w:w="2255" w:type="dxa"/>
            <w:shd w:val="clear" w:color="auto" w:fill="FFFFFF" w:themeFill="background1"/>
          </w:tcPr>
          <w:p w14:paraId="536B13C0" w14:textId="30A7B6DD" w:rsidR="001405BE" w:rsidRPr="00181C42" w:rsidRDefault="002C00D1" w:rsidP="001405BE">
            <w:pPr>
              <w:cnfStyle w:val="000000100000" w:firstRow="0" w:lastRow="0" w:firstColumn="0" w:lastColumn="0" w:oddVBand="0" w:evenVBand="0" w:oddHBand="1" w:evenHBand="0" w:firstRowFirstColumn="0" w:firstRowLastColumn="0" w:lastRowFirstColumn="0" w:lastRowLastColumn="0"/>
              <w:rPr>
                <w:u w:val="single" w:color="C00000"/>
              </w:rPr>
            </w:pPr>
            <w:r w:rsidRPr="00181C42">
              <w:rPr>
                <w:u w:val="single" w:color="C00000"/>
              </w:rPr>
              <w:t>[92]</w:t>
            </w:r>
          </w:p>
        </w:tc>
      </w:tr>
      <w:tr w:rsidR="002C00D1" w:rsidRPr="006E485B" w14:paraId="719F80EA" w14:textId="77777777" w:rsidTr="00642644">
        <w:trPr>
          <w:trHeight w:val="363"/>
        </w:trPr>
        <w:tc>
          <w:tcPr>
            <w:cnfStyle w:val="001000000000" w:firstRow="0" w:lastRow="0" w:firstColumn="1" w:lastColumn="0" w:oddVBand="0" w:evenVBand="0" w:oddHBand="0" w:evenHBand="0" w:firstRowFirstColumn="0" w:firstRowLastColumn="0" w:lastRowFirstColumn="0" w:lastRowLastColumn="0"/>
            <w:tcW w:w="1906" w:type="dxa"/>
            <w:shd w:val="clear" w:color="auto" w:fill="FFFFFF" w:themeFill="background1"/>
          </w:tcPr>
          <w:p w14:paraId="13559DFB" w14:textId="77777777" w:rsidR="002C00D1" w:rsidRPr="006E485B" w:rsidRDefault="002C00D1" w:rsidP="001405BE">
            <w:pPr>
              <w:rPr>
                <w:b w:val="0"/>
              </w:rPr>
            </w:pPr>
          </w:p>
        </w:tc>
        <w:tc>
          <w:tcPr>
            <w:tcW w:w="1498" w:type="dxa"/>
            <w:shd w:val="clear" w:color="auto" w:fill="FFFFFF" w:themeFill="background1"/>
          </w:tcPr>
          <w:p w14:paraId="569A5E61" w14:textId="77777777" w:rsidR="002C00D1" w:rsidRPr="00181C42" w:rsidRDefault="002C00D1" w:rsidP="001405BE">
            <w:pPr>
              <w:cnfStyle w:val="000000000000" w:firstRow="0" w:lastRow="0" w:firstColumn="0" w:lastColumn="0" w:oddVBand="0" w:evenVBand="0" w:oddHBand="0" w:evenHBand="0" w:firstRowFirstColumn="0" w:firstRowLastColumn="0" w:lastRowFirstColumn="0" w:lastRowLastColumn="0"/>
              <w:rPr>
                <w:u w:val="single" w:color="C00000"/>
              </w:rPr>
            </w:pPr>
          </w:p>
        </w:tc>
        <w:tc>
          <w:tcPr>
            <w:tcW w:w="3329" w:type="dxa"/>
            <w:shd w:val="clear" w:color="auto" w:fill="FFFFFF" w:themeFill="background1"/>
          </w:tcPr>
          <w:p w14:paraId="7B2391EA" w14:textId="77777777" w:rsidR="002C00D1" w:rsidRPr="00181C42" w:rsidRDefault="002C00D1" w:rsidP="001405BE">
            <w:pPr>
              <w:cnfStyle w:val="000000000000" w:firstRow="0" w:lastRow="0" w:firstColumn="0" w:lastColumn="0" w:oddVBand="0" w:evenVBand="0" w:oddHBand="0" w:evenHBand="0" w:firstRowFirstColumn="0" w:firstRowLastColumn="0" w:lastRowFirstColumn="0" w:lastRowLastColumn="0"/>
              <w:rPr>
                <w:u w:val="single" w:color="C00000"/>
              </w:rPr>
            </w:pPr>
          </w:p>
        </w:tc>
        <w:tc>
          <w:tcPr>
            <w:tcW w:w="759" w:type="dxa"/>
            <w:tcBorders>
              <w:top w:val="nil"/>
              <w:bottom w:val="nil"/>
            </w:tcBorders>
            <w:shd w:val="clear" w:color="auto" w:fill="FFFFFF" w:themeFill="background1"/>
          </w:tcPr>
          <w:p w14:paraId="1EA1C6AE" w14:textId="77777777" w:rsidR="002C00D1" w:rsidRPr="00181C42" w:rsidRDefault="002C00D1" w:rsidP="001405BE">
            <w:pPr>
              <w:cnfStyle w:val="000000000000" w:firstRow="0" w:lastRow="0" w:firstColumn="0" w:lastColumn="0" w:oddVBand="0" w:evenVBand="0" w:oddHBand="0" w:evenHBand="0" w:firstRowFirstColumn="0" w:firstRowLastColumn="0" w:lastRowFirstColumn="0" w:lastRowLastColumn="0"/>
              <w:rPr>
                <w:u w:val="single" w:color="C00000"/>
              </w:rPr>
            </w:pPr>
          </w:p>
        </w:tc>
        <w:tc>
          <w:tcPr>
            <w:tcW w:w="2255" w:type="dxa"/>
            <w:shd w:val="clear" w:color="auto" w:fill="FFFFFF" w:themeFill="background1"/>
          </w:tcPr>
          <w:p w14:paraId="3F4FC0AD" w14:textId="77777777" w:rsidR="002C00D1" w:rsidRPr="00181C42" w:rsidRDefault="002C00D1" w:rsidP="001405BE">
            <w:pPr>
              <w:cnfStyle w:val="000000000000" w:firstRow="0" w:lastRow="0" w:firstColumn="0" w:lastColumn="0" w:oddVBand="0" w:evenVBand="0" w:oddHBand="0" w:evenHBand="0" w:firstRowFirstColumn="0" w:firstRowLastColumn="0" w:lastRowFirstColumn="0" w:lastRowLastColumn="0"/>
              <w:rPr>
                <w:u w:val="single" w:color="C00000"/>
              </w:rPr>
            </w:pPr>
          </w:p>
        </w:tc>
      </w:tr>
      <w:tr w:rsidR="001405BE" w:rsidRPr="006E485B" w14:paraId="6C33D1AD" w14:textId="77777777" w:rsidTr="00642644">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1906" w:type="dxa"/>
            <w:shd w:val="clear" w:color="auto" w:fill="FFFFFF" w:themeFill="background1"/>
          </w:tcPr>
          <w:p w14:paraId="3B388E62" w14:textId="5875308A" w:rsidR="001405BE" w:rsidRPr="006E485B" w:rsidRDefault="001405BE" w:rsidP="001405BE">
            <w:pPr>
              <w:rPr>
                <w:b w:val="0"/>
              </w:rPr>
            </w:pPr>
            <w:r w:rsidRPr="006E485B">
              <w:rPr>
                <w:b w:val="0"/>
              </w:rPr>
              <w:t>EGFR</w:t>
            </w:r>
          </w:p>
        </w:tc>
        <w:tc>
          <w:tcPr>
            <w:tcW w:w="1498" w:type="dxa"/>
            <w:shd w:val="clear" w:color="auto" w:fill="FFFFFF" w:themeFill="background1"/>
          </w:tcPr>
          <w:p w14:paraId="03BB1029" w14:textId="22D3F9EC" w:rsidR="001405BE" w:rsidRPr="006E485B" w:rsidRDefault="001405BE" w:rsidP="001405BE">
            <w:pPr>
              <w:cnfStyle w:val="000000100000" w:firstRow="0" w:lastRow="0" w:firstColumn="0" w:lastColumn="0" w:oddVBand="0" w:evenVBand="0" w:oddHBand="1" w:evenHBand="0" w:firstRowFirstColumn="0" w:firstRowLastColumn="0" w:lastRowFirstColumn="0" w:lastRowLastColumn="0"/>
            </w:pPr>
            <w:r w:rsidRPr="006E485B">
              <w:t>Erlotinib</w:t>
            </w:r>
          </w:p>
        </w:tc>
        <w:tc>
          <w:tcPr>
            <w:tcW w:w="3329" w:type="dxa"/>
            <w:shd w:val="clear" w:color="auto" w:fill="FFFFFF" w:themeFill="background1"/>
          </w:tcPr>
          <w:p w14:paraId="3A679E1B" w14:textId="392799C4" w:rsidR="001405BE" w:rsidRPr="006E485B" w:rsidRDefault="001405BE" w:rsidP="001405BE">
            <w:pPr>
              <w:cnfStyle w:val="000000100000" w:firstRow="0" w:lastRow="0" w:firstColumn="0" w:lastColumn="0" w:oddVBand="0" w:evenVBand="0" w:oddHBand="1" w:evenHBand="0" w:firstRowFirstColumn="0" w:firstRowLastColumn="0" w:lastRowFirstColumn="0" w:lastRowLastColumn="0"/>
            </w:pPr>
            <w:r w:rsidRPr="006E485B">
              <w:t>Chemoradiation</w:t>
            </w:r>
          </w:p>
        </w:tc>
        <w:tc>
          <w:tcPr>
            <w:tcW w:w="759" w:type="dxa"/>
            <w:shd w:val="clear" w:color="auto" w:fill="FFFFFF" w:themeFill="background1"/>
          </w:tcPr>
          <w:p w14:paraId="342947E7" w14:textId="3F42D589" w:rsidR="001405BE" w:rsidRPr="006E485B" w:rsidRDefault="001405BE" w:rsidP="001405BE">
            <w:pPr>
              <w:cnfStyle w:val="000000100000" w:firstRow="0" w:lastRow="0" w:firstColumn="0" w:lastColumn="0" w:oddVBand="0" w:evenVBand="0" w:oddHBand="1" w:evenHBand="0" w:firstRowFirstColumn="0" w:firstRowLastColumn="0" w:lastRowFirstColumn="0" w:lastRowLastColumn="0"/>
            </w:pPr>
            <w:r w:rsidRPr="006E485B">
              <w:t>II</w:t>
            </w:r>
          </w:p>
        </w:tc>
        <w:tc>
          <w:tcPr>
            <w:tcW w:w="2255" w:type="dxa"/>
            <w:shd w:val="clear" w:color="auto" w:fill="FFFFFF" w:themeFill="background1"/>
          </w:tcPr>
          <w:p w14:paraId="2EB83772" w14:textId="0206C0BD" w:rsidR="001405BE" w:rsidRPr="006E485B" w:rsidRDefault="001405BE" w:rsidP="001405BE">
            <w:pPr>
              <w:cnfStyle w:val="000000100000" w:firstRow="0" w:lastRow="0" w:firstColumn="0" w:lastColumn="0" w:oddVBand="0" w:evenVBand="0" w:oddHBand="1" w:evenHBand="0" w:firstRowFirstColumn="0" w:firstRowLastColumn="0" w:lastRowFirstColumn="0" w:lastRowLastColumn="0"/>
            </w:pPr>
            <w:r w:rsidRPr="006E485B">
              <w:fldChar w:fldCharType="begin">
                <w:fldData xml:space="preserve">PEVuZE5vdGU+PENpdGU+PEF1dGhvcj5Ob2d1ZWlyYS1Sb2RyaWd1ZXM8L0F1dGhvcj48WWVhcj4y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</w:fldData>
              </w:fldChar>
            </w:r>
            <w:r w:rsidRPr="006E485B">
              <w:instrText xml:space="preserve"> ADDIN EN.CITE </w:instrText>
            </w:r>
            <w:r w:rsidRPr="006E485B">
              <w:fldChar w:fldCharType="begin">
                <w:fldData xml:space="preserve">PEVuZE5vdGU+PENpdGU+PEF1dGhvcj5Ob2d1ZWlyYS1Sb2RyaWd1ZXM8L0F1dGhvcj48WWVhcj4y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</w:fldData>
              </w:fldChar>
            </w:r>
            <w:r w:rsidRPr="006E485B">
              <w:instrText xml:space="preserve"> ADDIN EN.CITE.DATA </w:instrText>
            </w:r>
            <w:r w:rsidRPr="006E485B">
              <w:fldChar w:fldCharType="end"/>
            </w:r>
            <w:r w:rsidRPr="006E485B">
              <w:fldChar w:fldCharType="separate"/>
            </w:r>
            <w:r w:rsidRPr="006E485B">
              <w:rPr>
                <w:noProof/>
              </w:rPr>
              <w:t>[56]</w:t>
            </w:r>
            <w:r w:rsidRPr="006E485B">
              <w:fldChar w:fldCharType="end"/>
            </w:r>
          </w:p>
        </w:tc>
      </w:tr>
      <w:tr w:rsidR="001405BE" w:rsidRPr="006E485B" w14:paraId="27B8F83A" w14:textId="77777777" w:rsidTr="00642644">
        <w:trPr>
          <w:trHeight w:val="363"/>
        </w:trPr>
        <w:tc>
          <w:tcPr>
            <w:cnfStyle w:val="001000000000" w:firstRow="0" w:lastRow="0" w:firstColumn="1" w:lastColumn="0" w:oddVBand="0" w:evenVBand="0" w:oddHBand="0" w:evenHBand="0" w:firstRowFirstColumn="0" w:firstRowLastColumn="0" w:lastRowFirstColumn="0" w:lastRowLastColumn="0"/>
            <w:tcW w:w="1906" w:type="dxa"/>
            <w:shd w:val="clear" w:color="auto" w:fill="FFFFFF" w:themeFill="background1"/>
          </w:tcPr>
          <w:p w14:paraId="21A1C731" w14:textId="77777777" w:rsidR="001405BE" w:rsidRPr="006E485B" w:rsidRDefault="001405BE" w:rsidP="001405BE">
            <w:pPr>
              <w:rPr>
                <w:b w:val="0"/>
              </w:rPr>
            </w:pPr>
          </w:p>
        </w:tc>
        <w:tc>
          <w:tcPr>
            <w:tcW w:w="1498" w:type="dxa"/>
            <w:shd w:val="clear" w:color="auto" w:fill="FFFFFF" w:themeFill="background1"/>
          </w:tcPr>
          <w:p w14:paraId="56637A51" w14:textId="581CCF93" w:rsidR="001405BE" w:rsidRPr="006E485B" w:rsidRDefault="001405BE" w:rsidP="001405BE">
            <w:pPr>
              <w:cnfStyle w:val="000000000000" w:firstRow="0" w:lastRow="0" w:firstColumn="0" w:lastColumn="0" w:oddVBand="0" w:evenVBand="0" w:oddHBand="0" w:evenHBand="0" w:firstRowFirstColumn="0" w:firstRowLastColumn="0" w:lastRowFirstColumn="0" w:lastRowLastColumn="0"/>
            </w:pPr>
            <w:r w:rsidRPr="006E485B">
              <w:t>Cetuximab</w:t>
            </w:r>
          </w:p>
        </w:tc>
        <w:tc>
          <w:tcPr>
            <w:tcW w:w="3329" w:type="dxa"/>
            <w:shd w:val="clear" w:color="auto" w:fill="FFFFFF" w:themeFill="background1"/>
          </w:tcPr>
          <w:p w14:paraId="41585542" w14:textId="64542E18" w:rsidR="001405BE" w:rsidRPr="006E485B" w:rsidRDefault="001405BE" w:rsidP="001405BE">
            <w:pPr>
              <w:cnfStyle w:val="000000000000" w:firstRow="0" w:lastRow="0" w:firstColumn="0" w:lastColumn="0" w:oddVBand="0" w:evenVBand="0" w:oddHBand="0" w:evenHBand="0" w:firstRowFirstColumn="0" w:firstRowLastColumn="0" w:lastRowFirstColumn="0" w:lastRowLastColumn="0"/>
            </w:pPr>
            <w:r w:rsidRPr="006E485B">
              <w:t>Chemoradiation</w:t>
            </w:r>
          </w:p>
        </w:tc>
        <w:tc>
          <w:tcPr>
            <w:tcW w:w="759" w:type="dxa"/>
            <w:shd w:val="clear" w:color="auto" w:fill="FFFFFF" w:themeFill="background1"/>
          </w:tcPr>
          <w:p w14:paraId="74CBAB07" w14:textId="0C792A96" w:rsidR="001405BE" w:rsidRPr="006E485B" w:rsidRDefault="001405BE" w:rsidP="001405BE">
            <w:pPr>
              <w:cnfStyle w:val="000000000000" w:firstRow="0" w:lastRow="0" w:firstColumn="0" w:lastColumn="0" w:oddVBand="0" w:evenVBand="0" w:oddHBand="0" w:evenHBand="0" w:firstRowFirstColumn="0" w:firstRowLastColumn="0" w:lastRowFirstColumn="0" w:lastRowLastColumn="0"/>
            </w:pPr>
            <w:r w:rsidRPr="006E485B">
              <w:t>II</w:t>
            </w:r>
          </w:p>
        </w:tc>
        <w:tc>
          <w:tcPr>
            <w:tcW w:w="2255" w:type="dxa"/>
            <w:shd w:val="clear" w:color="auto" w:fill="FFFFFF" w:themeFill="background1"/>
          </w:tcPr>
          <w:p w14:paraId="446D1484" w14:textId="05A65052" w:rsidR="001405BE" w:rsidRPr="006E485B" w:rsidRDefault="001405BE" w:rsidP="001405BE">
            <w:pPr>
              <w:cnfStyle w:val="000000000000" w:firstRow="0" w:lastRow="0" w:firstColumn="0" w:lastColumn="0" w:oddVBand="0" w:evenVBand="0" w:oddHBand="0" w:evenHBand="0" w:firstRowFirstColumn="0" w:firstRowLastColumn="0" w:lastRowFirstColumn="0" w:lastRowLastColumn="0"/>
            </w:pPr>
            <w:r w:rsidRPr="006E485B">
              <w:fldChar w:fldCharType="begin">
                <w:fldData xml:space="preserve">PEVuZE5vdGU+PENpdGU+PEF1dGhvcj5kZSBsYSBSb2NoZWZvcmRpZXJlPC9BdXRob3I+PFllYXI+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</w:fldData>
              </w:fldChar>
            </w:r>
            <w:r w:rsidRPr="006E485B">
              <w:instrText xml:space="preserve"> ADDIN EN.CITE </w:instrText>
            </w:r>
            <w:r w:rsidRPr="006E485B">
              <w:fldChar w:fldCharType="begin">
                <w:fldData xml:space="preserve">PEVuZE5vdGU+PENpdGU+PEF1dGhvcj5kZSBsYSBSb2NoZWZvcmRpZXJlPC9BdXRob3I+PFllYXI+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</w:fldData>
              </w:fldChar>
            </w:r>
            <w:r w:rsidRPr="006E485B">
              <w:instrText xml:space="preserve"> ADDIN EN.CITE.DATA </w:instrText>
            </w:r>
            <w:r w:rsidRPr="006E485B">
              <w:fldChar w:fldCharType="end"/>
            </w:r>
            <w:r w:rsidRPr="006E485B">
              <w:fldChar w:fldCharType="separate"/>
            </w:r>
            <w:r w:rsidRPr="006E485B">
              <w:rPr>
                <w:noProof/>
              </w:rPr>
              <w:t>[55]</w:t>
            </w:r>
            <w:r w:rsidRPr="006E485B">
              <w:fldChar w:fldCharType="end"/>
            </w:r>
            <w:r w:rsidR="00642644" w:rsidRPr="006E485B">
              <w:t>,  NCT00292955</w:t>
            </w:r>
          </w:p>
        </w:tc>
      </w:tr>
      <w:tr w:rsidR="001405BE" w:rsidRPr="006E485B" w14:paraId="72A8D1C1" w14:textId="77777777" w:rsidTr="00642644">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1906" w:type="dxa"/>
            <w:shd w:val="clear" w:color="auto" w:fill="FFFFFF" w:themeFill="background1"/>
          </w:tcPr>
          <w:p w14:paraId="5B335B01" w14:textId="77777777" w:rsidR="001405BE" w:rsidRPr="006E485B" w:rsidRDefault="001405BE" w:rsidP="001405BE">
            <w:pPr>
              <w:rPr>
                <w:b w:val="0"/>
              </w:rPr>
            </w:pPr>
          </w:p>
        </w:tc>
        <w:tc>
          <w:tcPr>
            <w:tcW w:w="1498" w:type="dxa"/>
            <w:shd w:val="clear" w:color="auto" w:fill="FFFFFF" w:themeFill="background1"/>
          </w:tcPr>
          <w:p w14:paraId="5C372096" w14:textId="43052333" w:rsidR="001405BE" w:rsidRPr="006E485B" w:rsidRDefault="001405BE" w:rsidP="001405BE">
            <w:pPr>
              <w:cnfStyle w:val="000000100000" w:firstRow="0" w:lastRow="0" w:firstColumn="0" w:lastColumn="0" w:oddVBand="0" w:evenVBand="0" w:oddHBand="1" w:evenHBand="0" w:firstRowFirstColumn="0" w:firstRowLastColumn="0" w:lastRowFirstColumn="0" w:lastRowLastColumn="0"/>
            </w:pPr>
            <w:r w:rsidRPr="006E485B">
              <w:t>Cetuximab</w:t>
            </w:r>
          </w:p>
        </w:tc>
        <w:tc>
          <w:tcPr>
            <w:tcW w:w="3329" w:type="dxa"/>
            <w:shd w:val="clear" w:color="auto" w:fill="FFFFFF" w:themeFill="background1"/>
          </w:tcPr>
          <w:p w14:paraId="49E9F18F" w14:textId="5EC7BB6E" w:rsidR="001405BE" w:rsidRPr="006E485B" w:rsidRDefault="001405BE" w:rsidP="001405BE">
            <w:pPr>
              <w:cnfStyle w:val="000000100000" w:firstRow="0" w:lastRow="0" w:firstColumn="0" w:lastColumn="0" w:oddVBand="0" w:evenVBand="0" w:oddHBand="1" w:evenHBand="0" w:firstRowFirstColumn="0" w:firstRowLastColumn="0" w:lastRowFirstColumn="0" w:lastRowLastColumn="0"/>
            </w:pPr>
            <w:r w:rsidRPr="006E485B">
              <w:t>Topotecan/Cisplatin</w:t>
            </w:r>
          </w:p>
        </w:tc>
        <w:tc>
          <w:tcPr>
            <w:tcW w:w="759" w:type="dxa"/>
            <w:shd w:val="clear" w:color="auto" w:fill="FFFFFF" w:themeFill="background1"/>
          </w:tcPr>
          <w:p w14:paraId="2EE4D756" w14:textId="02E6AB69" w:rsidR="001405BE" w:rsidRPr="006E485B" w:rsidRDefault="001405BE" w:rsidP="001405BE">
            <w:pPr>
              <w:cnfStyle w:val="000000100000" w:firstRow="0" w:lastRow="0" w:firstColumn="0" w:lastColumn="0" w:oddVBand="0" w:evenVBand="0" w:oddHBand="1" w:evenHBand="0" w:firstRowFirstColumn="0" w:firstRowLastColumn="0" w:lastRowFirstColumn="0" w:lastRowLastColumn="0"/>
            </w:pPr>
            <w:r w:rsidRPr="006E485B">
              <w:t>II</w:t>
            </w:r>
          </w:p>
        </w:tc>
        <w:tc>
          <w:tcPr>
            <w:tcW w:w="2255" w:type="dxa"/>
            <w:shd w:val="clear" w:color="auto" w:fill="FFFFFF" w:themeFill="background1"/>
          </w:tcPr>
          <w:p w14:paraId="1C25D6A9" w14:textId="664A93DD" w:rsidR="001405BE" w:rsidRPr="006E485B" w:rsidRDefault="001405BE" w:rsidP="001405BE">
            <w:pPr>
              <w:cnfStyle w:val="000000100000" w:firstRow="0" w:lastRow="0" w:firstColumn="0" w:lastColumn="0" w:oddVBand="0" w:evenVBand="0" w:oddHBand="1" w:evenHBand="0" w:firstRowFirstColumn="0" w:firstRowLastColumn="0" w:lastRowFirstColumn="0" w:lastRowLastColumn="0"/>
            </w:pPr>
            <w:r w:rsidRPr="006E485B">
              <w:fldChar w:fldCharType="begin">
                <w:fldData xml:space="preserve">PEVuZE5vdGU+PENpdGU+PEF1dGhvcj5LdXJ0ejwvQXV0aG9yPjxZZWFyPjIwMDk8L1llYXI+PFJl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</w:fldData>
              </w:fldChar>
            </w:r>
            <w:r w:rsidRPr="006E485B">
              <w:instrText xml:space="preserve"> ADDIN EN.CITE </w:instrText>
            </w:r>
            <w:r w:rsidRPr="006E485B">
              <w:fldChar w:fldCharType="begin">
                <w:fldData xml:space="preserve">PEVuZE5vdGU+PENpdGU+PEF1dGhvcj5LdXJ0ejwvQXV0aG9yPjxZZWFyPjIwMDk8L1llYXI+PFJl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</w:fldData>
              </w:fldChar>
            </w:r>
            <w:r w:rsidRPr="006E485B">
              <w:instrText xml:space="preserve"> ADDIN EN.CITE.DATA </w:instrText>
            </w:r>
            <w:r w:rsidRPr="006E485B">
              <w:fldChar w:fldCharType="end"/>
            </w:r>
            <w:r w:rsidRPr="006E485B">
              <w:fldChar w:fldCharType="separate"/>
            </w:r>
            <w:r w:rsidRPr="006E485B">
              <w:rPr>
                <w:noProof/>
              </w:rPr>
              <w:t>[57]</w:t>
            </w:r>
            <w:r w:rsidRPr="006E485B">
              <w:fldChar w:fldCharType="end"/>
            </w:r>
          </w:p>
        </w:tc>
      </w:tr>
      <w:tr w:rsidR="001405BE" w:rsidRPr="006E485B" w14:paraId="3E3BA7BE" w14:textId="77777777" w:rsidTr="00642644">
        <w:trPr>
          <w:trHeight w:val="363"/>
        </w:trPr>
        <w:tc>
          <w:tcPr>
            <w:cnfStyle w:val="001000000000" w:firstRow="0" w:lastRow="0" w:firstColumn="1" w:lastColumn="0" w:oddVBand="0" w:evenVBand="0" w:oddHBand="0" w:evenHBand="0" w:firstRowFirstColumn="0" w:firstRowLastColumn="0" w:lastRowFirstColumn="0" w:lastRowLastColumn="0"/>
            <w:tcW w:w="1906" w:type="dxa"/>
            <w:shd w:val="clear" w:color="auto" w:fill="FFFFFF" w:themeFill="background1"/>
          </w:tcPr>
          <w:p w14:paraId="39A43CEA" w14:textId="77777777" w:rsidR="001405BE" w:rsidRPr="006E485B" w:rsidRDefault="001405BE" w:rsidP="001405BE">
            <w:pPr>
              <w:rPr>
                <w:b w:val="0"/>
              </w:rPr>
            </w:pPr>
          </w:p>
        </w:tc>
        <w:tc>
          <w:tcPr>
            <w:tcW w:w="1498" w:type="dxa"/>
            <w:shd w:val="clear" w:color="auto" w:fill="FFFFFF" w:themeFill="background1"/>
          </w:tcPr>
          <w:p w14:paraId="6CC1AF20" w14:textId="56177262" w:rsidR="001405BE" w:rsidRPr="006E485B" w:rsidRDefault="001405BE" w:rsidP="001405BE">
            <w:pPr>
              <w:cnfStyle w:val="000000000000" w:firstRow="0" w:lastRow="0" w:firstColumn="0" w:lastColumn="0" w:oddVBand="0" w:evenVBand="0" w:oddHBand="0" w:evenHBand="0" w:firstRowFirstColumn="0" w:firstRowLastColumn="0" w:lastRowFirstColumn="0" w:lastRowLastColumn="0"/>
            </w:pPr>
            <w:r w:rsidRPr="006E485B">
              <w:t>Cetuximab</w:t>
            </w:r>
          </w:p>
        </w:tc>
        <w:tc>
          <w:tcPr>
            <w:tcW w:w="3329" w:type="dxa"/>
            <w:shd w:val="clear" w:color="auto" w:fill="FFFFFF" w:themeFill="background1"/>
          </w:tcPr>
          <w:p w14:paraId="5D6861D3" w14:textId="5C8BF610" w:rsidR="001405BE" w:rsidRPr="006E485B" w:rsidRDefault="001405BE" w:rsidP="001405BE">
            <w:pPr>
              <w:cnfStyle w:val="000000000000" w:firstRow="0" w:lastRow="0" w:firstColumn="0" w:lastColumn="0" w:oddVBand="0" w:evenVBand="0" w:oddHBand="0" w:evenHBand="0" w:firstRowFirstColumn="0" w:firstRowLastColumn="0" w:lastRowFirstColumn="0" w:lastRowLastColumn="0"/>
            </w:pPr>
            <w:r w:rsidRPr="006E485B">
              <w:t>Cisplatin</w:t>
            </w:r>
          </w:p>
        </w:tc>
        <w:tc>
          <w:tcPr>
            <w:tcW w:w="759" w:type="dxa"/>
            <w:shd w:val="clear" w:color="auto" w:fill="FFFFFF" w:themeFill="background1"/>
          </w:tcPr>
          <w:p w14:paraId="087DB798" w14:textId="006BA333" w:rsidR="001405BE" w:rsidRPr="006E485B" w:rsidRDefault="001405BE" w:rsidP="001405BE">
            <w:pPr>
              <w:cnfStyle w:val="000000000000" w:firstRow="0" w:lastRow="0" w:firstColumn="0" w:lastColumn="0" w:oddVBand="0" w:evenVBand="0" w:oddHBand="0" w:evenHBand="0" w:firstRowFirstColumn="0" w:firstRowLastColumn="0" w:lastRowFirstColumn="0" w:lastRowLastColumn="0"/>
            </w:pPr>
            <w:r w:rsidRPr="006E485B">
              <w:t>II</w:t>
            </w:r>
          </w:p>
        </w:tc>
        <w:tc>
          <w:tcPr>
            <w:tcW w:w="2255" w:type="dxa"/>
            <w:shd w:val="clear" w:color="auto" w:fill="FFFFFF" w:themeFill="background1"/>
          </w:tcPr>
          <w:p w14:paraId="59F8F0D3" w14:textId="3C6097C5" w:rsidR="001405BE" w:rsidRPr="006E485B" w:rsidRDefault="001405BE" w:rsidP="001405BE">
            <w:pPr>
              <w:cnfStyle w:val="000000000000" w:firstRow="0" w:lastRow="0" w:firstColumn="0" w:lastColumn="0" w:oddVBand="0" w:evenVBand="0" w:oddHBand="0" w:evenHBand="0" w:firstRowFirstColumn="0" w:firstRowLastColumn="0" w:lastRowFirstColumn="0" w:lastRowLastColumn="0"/>
            </w:pPr>
            <w:r w:rsidRPr="006E485B">
              <w:fldChar w:fldCharType="begin">
                <w:fldData xml:space="preserve">PEVuZE5vdGU+PENpdGU+PEF1dGhvcj5GYXJsZXk8L0F1dGhvcj48WWVhcj4yMDExPC9ZZWFyPjxS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</w:fldData>
              </w:fldChar>
            </w:r>
            <w:r w:rsidRPr="006E485B">
              <w:instrText xml:space="preserve"> ADDIN EN.CITE </w:instrText>
            </w:r>
            <w:r w:rsidRPr="006E485B">
              <w:fldChar w:fldCharType="begin">
                <w:fldData xml:space="preserve">PEVuZE5vdGU+PENpdGU+PEF1dGhvcj5GYXJsZXk8L0F1dGhvcj48WWVhcj4yMDExPC9ZZWFyPjxS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</w:fldData>
              </w:fldChar>
            </w:r>
            <w:r w:rsidRPr="006E485B">
              <w:instrText xml:space="preserve"> ADDIN EN.CITE.DATA </w:instrText>
            </w:r>
            <w:r w:rsidRPr="006E485B">
              <w:fldChar w:fldCharType="end"/>
            </w:r>
            <w:r w:rsidRPr="006E485B">
              <w:fldChar w:fldCharType="separate"/>
            </w:r>
            <w:r w:rsidRPr="006E485B">
              <w:rPr>
                <w:noProof/>
              </w:rPr>
              <w:t>[58]</w:t>
            </w:r>
            <w:r w:rsidRPr="006E485B">
              <w:fldChar w:fldCharType="end"/>
            </w:r>
          </w:p>
        </w:tc>
      </w:tr>
      <w:tr w:rsidR="001405BE" w:rsidRPr="006E485B" w14:paraId="7ACA4273" w14:textId="77777777" w:rsidTr="00642644">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1906" w:type="dxa"/>
            <w:shd w:val="clear" w:color="auto" w:fill="FFFFFF" w:themeFill="background1"/>
          </w:tcPr>
          <w:p w14:paraId="2C664ED9" w14:textId="77777777" w:rsidR="001405BE" w:rsidRPr="006E485B" w:rsidRDefault="001405BE" w:rsidP="001405BE">
            <w:pPr>
              <w:rPr>
                <w:b w:val="0"/>
              </w:rPr>
            </w:pPr>
          </w:p>
        </w:tc>
        <w:tc>
          <w:tcPr>
            <w:tcW w:w="1498" w:type="dxa"/>
            <w:shd w:val="clear" w:color="auto" w:fill="FFFFFF" w:themeFill="background1"/>
          </w:tcPr>
          <w:p w14:paraId="6BEB9473" w14:textId="60AB3BE7" w:rsidR="001405BE" w:rsidRPr="006E485B" w:rsidRDefault="001405BE" w:rsidP="001405BE">
            <w:pPr>
              <w:cnfStyle w:val="000000100000" w:firstRow="0" w:lastRow="0" w:firstColumn="0" w:lastColumn="0" w:oddVBand="0" w:evenVBand="0" w:oddHBand="1" w:evenHBand="0" w:firstRowFirstColumn="0" w:firstRowLastColumn="0" w:lastRowFirstColumn="0" w:lastRowLastColumn="0"/>
            </w:pPr>
            <w:r w:rsidRPr="006E485B">
              <w:t>Cetuximab</w:t>
            </w:r>
          </w:p>
        </w:tc>
        <w:tc>
          <w:tcPr>
            <w:tcW w:w="3329" w:type="dxa"/>
            <w:shd w:val="clear" w:color="auto" w:fill="FFFFFF" w:themeFill="background1"/>
          </w:tcPr>
          <w:p w14:paraId="47AAF3C4" w14:textId="377CD9AD" w:rsidR="001405BE" w:rsidRPr="006E485B" w:rsidRDefault="001405BE" w:rsidP="001405BE">
            <w:pPr>
              <w:cnfStyle w:val="000000100000" w:firstRow="0" w:lastRow="0" w:firstColumn="0" w:lastColumn="0" w:oddVBand="0" w:evenVBand="0" w:oddHBand="1" w:evenHBand="0" w:firstRowFirstColumn="0" w:firstRowLastColumn="0" w:lastRowFirstColumn="0" w:lastRowLastColumn="0"/>
            </w:pPr>
            <w:r w:rsidRPr="006E485B">
              <w:t>Carboplatin/Paclitaxel</w:t>
            </w:r>
          </w:p>
        </w:tc>
        <w:tc>
          <w:tcPr>
            <w:tcW w:w="759" w:type="dxa"/>
            <w:shd w:val="clear" w:color="auto" w:fill="FFFFFF" w:themeFill="background1"/>
          </w:tcPr>
          <w:p w14:paraId="045686F1" w14:textId="6134428E" w:rsidR="001405BE" w:rsidRPr="006E485B" w:rsidRDefault="001405BE" w:rsidP="001405BE">
            <w:pPr>
              <w:cnfStyle w:val="000000100000" w:firstRow="0" w:lastRow="0" w:firstColumn="0" w:lastColumn="0" w:oddVBand="0" w:evenVBand="0" w:oddHBand="1" w:evenHBand="0" w:firstRowFirstColumn="0" w:firstRowLastColumn="0" w:lastRowFirstColumn="0" w:lastRowLastColumn="0"/>
            </w:pPr>
            <w:r w:rsidRPr="006E485B">
              <w:t>II</w:t>
            </w:r>
          </w:p>
        </w:tc>
        <w:tc>
          <w:tcPr>
            <w:tcW w:w="2255" w:type="dxa"/>
            <w:shd w:val="clear" w:color="auto" w:fill="FFFFFF" w:themeFill="background1"/>
          </w:tcPr>
          <w:p w14:paraId="06836BC6" w14:textId="2CEA2CF6" w:rsidR="001405BE" w:rsidRPr="006E485B" w:rsidRDefault="001405BE" w:rsidP="001405BE">
            <w:pPr>
              <w:cnfStyle w:val="000000100000" w:firstRow="0" w:lastRow="0" w:firstColumn="0" w:lastColumn="0" w:oddVBand="0" w:evenVBand="0" w:oddHBand="1" w:evenHBand="0" w:firstRowFirstColumn="0" w:firstRowLastColumn="0" w:lastRowFirstColumn="0" w:lastRowLastColumn="0"/>
            </w:pPr>
            <w:r w:rsidRPr="006E485B">
              <w:fldChar w:fldCharType="begin"/>
            </w:r>
            <w:r w:rsidRPr="006E485B">
              <w:instrText xml:space="preserve"> ADDIN EN.CITE &lt;EndNote&gt;&lt;Cite&gt;&lt;Author&gt;Pignata&lt;/Author&gt;&lt;Year&gt;2015&lt;/Year&gt;&lt;RecNum&gt;1618&lt;/RecNum&gt;&lt;DisplayText&gt;[59]&lt;/DisplayText&gt;&lt;record&gt;&lt;rec-number&gt;1618&lt;/rec-number&gt;&lt;foreign-keys&gt;&lt;key app="EN" db-id="25w2a0awhv2wtjerrx2x9saswef2zf5vzadw" timestamp="1470045629"&gt;1618&lt;/key&gt;&lt;/foreign-keys&gt;&lt;ref-type name="Journal Article"&gt;17&lt;/ref-type&gt;&lt;contributors&gt;&lt;authors&gt;&lt;author&gt;Pignata, Sandro&lt;/author&gt;&lt;author&gt;Scambia, Giovanni&lt;/author&gt;&lt;author&gt;Lorusso, Domenica&lt;/author&gt;&lt;author&gt;De Giorgi, Ugo&lt;/author&gt;&lt;author&gt;Nicoletto, Maria Ornella&lt;/author&gt;&lt;author&gt;Lauria, Rossella&lt;/author&gt;&lt;author&gt;Mosconi, Anna Maria&lt;/author&gt;&lt;author&gt;Sacco, Cosimo&lt;/author&gt;&lt;author&gt;Omarini, Claudia&lt;/author&gt;&lt;author&gt;Tagliaferri, Pierosandro&lt;/author&gt;&lt;author&gt;Ferrandina, Gabriella&lt;/author&gt;&lt;author&gt;Cinieri, Saverio&lt;/author&gt;&lt;author&gt;Pisano, Carmela&lt;/author&gt;&lt;author&gt;Cecere, Sabrina Chiara&lt;/author&gt;&lt;author&gt;Di Napoli, Marilena&lt;/author&gt;&lt;author&gt;Salutari, Vanda&lt;/author&gt;&lt;author&gt;Piccirillo, Maria Carmela&lt;/author&gt;&lt;author&gt;Daniele, Gennaro&lt;/author&gt;&lt;author&gt;Gallo, Ciro&lt;/author&gt;&lt;author&gt;Perrone, Francesco&lt;/author&gt;&lt;/authors&gt;&lt;/contributors&gt;&lt;titles&gt;&lt;title&gt;MITO (Multicentre Italian Trials in Ovarian cancer): CERV 2 trial--A randomized phase II study of carboplatin and paclitaxel +/- cetuximab, in advanced and/or recurrent cervical cancer&lt;/title&gt;&lt;secondary-title&gt;ASCO Meeting Abstracts&lt;/secondary-title&gt;&lt;/titles&gt;&lt;periodical&gt;&lt;full-title&gt;ASCO Meeting Abstracts&lt;/full-title&gt;&lt;/periodical&gt;&lt;pages&gt;5520&lt;/pages&gt;&lt;volume&gt;33&lt;/volume&gt;&lt;number&gt;15_suppl&lt;/number&gt;&lt;dates&gt;&lt;year&gt;2015&lt;/year&gt;&lt;pub-dates&gt;&lt;date&gt;May 18, 2015&lt;/date&gt;&lt;/pub-dates&gt;&lt;/dates&gt;&lt;urls&gt;&lt;related-urls&gt;&lt;url&gt;http://meeting.ascopubs.org/cgi/content/abstract/33/15_suppl/5520&lt;/url&gt;&lt;/related-urls&gt;&lt;/urls&gt;&lt;/record&gt;&lt;/Cite&gt;&lt;/EndNote&gt;</w:instrText>
            </w:r>
            <w:r w:rsidRPr="006E485B">
              <w:fldChar w:fldCharType="separate"/>
            </w:r>
            <w:r w:rsidRPr="006E485B">
              <w:rPr>
                <w:noProof/>
              </w:rPr>
              <w:t>[59]</w:t>
            </w:r>
            <w:r w:rsidRPr="006E485B">
              <w:fldChar w:fldCharType="end"/>
            </w:r>
          </w:p>
        </w:tc>
      </w:tr>
      <w:tr w:rsidR="001405BE" w:rsidRPr="006E485B" w14:paraId="641789FE" w14:textId="77777777" w:rsidTr="00642644">
        <w:trPr>
          <w:trHeight w:val="363"/>
        </w:trPr>
        <w:tc>
          <w:tcPr>
            <w:cnfStyle w:val="001000000000" w:firstRow="0" w:lastRow="0" w:firstColumn="1" w:lastColumn="0" w:oddVBand="0" w:evenVBand="0" w:oddHBand="0" w:evenHBand="0" w:firstRowFirstColumn="0" w:firstRowLastColumn="0" w:lastRowFirstColumn="0" w:lastRowLastColumn="0"/>
            <w:tcW w:w="1906" w:type="dxa"/>
            <w:shd w:val="clear" w:color="auto" w:fill="FFFFFF" w:themeFill="background1"/>
          </w:tcPr>
          <w:p w14:paraId="39513B54" w14:textId="77777777" w:rsidR="001405BE" w:rsidRPr="006E485B" w:rsidRDefault="001405BE" w:rsidP="001405BE">
            <w:pPr>
              <w:rPr>
                <w:b w:val="0"/>
              </w:rPr>
            </w:pPr>
          </w:p>
        </w:tc>
        <w:tc>
          <w:tcPr>
            <w:tcW w:w="1498" w:type="dxa"/>
            <w:shd w:val="clear" w:color="auto" w:fill="FFFFFF" w:themeFill="background1"/>
          </w:tcPr>
          <w:p w14:paraId="7C5DD948" w14:textId="5CCA8D05" w:rsidR="001405BE" w:rsidRPr="006E485B" w:rsidRDefault="001405BE" w:rsidP="001405BE">
            <w:pPr>
              <w:cnfStyle w:val="000000000000" w:firstRow="0" w:lastRow="0" w:firstColumn="0" w:lastColumn="0" w:oddVBand="0" w:evenVBand="0" w:oddHBand="0" w:evenHBand="0" w:firstRowFirstColumn="0" w:firstRowLastColumn="0" w:lastRowFirstColumn="0" w:lastRowLastColumn="0"/>
            </w:pPr>
            <w:r w:rsidRPr="006E485B">
              <w:t>Panitumumab</w:t>
            </w:r>
          </w:p>
        </w:tc>
        <w:tc>
          <w:tcPr>
            <w:tcW w:w="3329" w:type="dxa"/>
            <w:shd w:val="clear" w:color="auto" w:fill="FFFFFF" w:themeFill="background1"/>
          </w:tcPr>
          <w:p w14:paraId="3765A235" w14:textId="6190EA08" w:rsidR="001405BE" w:rsidRPr="006E485B" w:rsidRDefault="001405BE" w:rsidP="001405BE">
            <w:pPr>
              <w:cnfStyle w:val="000000000000" w:firstRow="0" w:lastRow="0" w:firstColumn="0" w:lastColumn="0" w:oddVBand="0" w:evenVBand="0" w:oddHBand="0" w:evenHBand="0" w:firstRowFirstColumn="0" w:firstRowLastColumn="0" w:lastRowFirstColumn="0" w:lastRowLastColumn="0"/>
            </w:pPr>
            <w:r w:rsidRPr="006E485B">
              <w:t>Chemoradiation</w:t>
            </w:r>
          </w:p>
        </w:tc>
        <w:tc>
          <w:tcPr>
            <w:tcW w:w="759" w:type="dxa"/>
            <w:shd w:val="clear" w:color="auto" w:fill="FFFFFF" w:themeFill="background1"/>
          </w:tcPr>
          <w:p w14:paraId="510C9941" w14:textId="0F6F205B" w:rsidR="001405BE" w:rsidRPr="006E485B" w:rsidRDefault="001405BE" w:rsidP="001405BE">
            <w:pPr>
              <w:cnfStyle w:val="000000000000" w:firstRow="0" w:lastRow="0" w:firstColumn="0" w:lastColumn="0" w:oddVBand="0" w:evenVBand="0" w:oddHBand="0" w:evenHBand="0" w:firstRowFirstColumn="0" w:firstRowLastColumn="0" w:lastRowFirstColumn="0" w:lastRowLastColumn="0"/>
            </w:pPr>
            <w:r w:rsidRPr="006E485B">
              <w:t>II</w:t>
            </w:r>
          </w:p>
        </w:tc>
        <w:tc>
          <w:tcPr>
            <w:tcW w:w="2255" w:type="dxa"/>
            <w:shd w:val="clear" w:color="auto" w:fill="FFFFFF" w:themeFill="background1"/>
          </w:tcPr>
          <w:p w14:paraId="6B602FD2" w14:textId="353908AB" w:rsidR="001405BE" w:rsidRPr="006E485B" w:rsidRDefault="001405BE" w:rsidP="001405BE">
            <w:pPr>
              <w:cnfStyle w:val="000000000000" w:firstRow="0" w:lastRow="0" w:firstColumn="0" w:lastColumn="0" w:oddVBand="0" w:evenVBand="0" w:oddHBand="0" w:evenHBand="0" w:firstRowFirstColumn="0" w:firstRowLastColumn="0" w:lastRowFirstColumn="0" w:lastRowLastColumn="0"/>
            </w:pPr>
            <w:r w:rsidRPr="006E485B">
              <w:t>NCT01158248</w:t>
            </w:r>
          </w:p>
        </w:tc>
      </w:tr>
      <w:tr w:rsidR="001405BE" w:rsidRPr="006E485B" w14:paraId="0158C7AE" w14:textId="77777777" w:rsidTr="00642644">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1906" w:type="dxa"/>
            <w:shd w:val="clear" w:color="auto" w:fill="FFFFFF" w:themeFill="background1"/>
          </w:tcPr>
          <w:p w14:paraId="4E6B476D" w14:textId="77777777" w:rsidR="001405BE" w:rsidRPr="006E485B" w:rsidRDefault="001405BE" w:rsidP="001405BE">
            <w:pPr>
              <w:rPr>
                <w:b w:val="0"/>
              </w:rPr>
            </w:pPr>
          </w:p>
        </w:tc>
        <w:tc>
          <w:tcPr>
            <w:tcW w:w="1498" w:type="dxa"/>
            <w:shd w:val="clear" w:color="auto" w:fill="FFFFFF" w:themeFill="background1"/>
          </w:tcPr>
          <w:p w14:paraId="049FF545" w14:textId="680E5824" w:rsidR="001405BE" w:rsidRPr="006E485B" w:rsidRDefault="001405BE" w:rsidP="001405BE">
            <w:pPr>
              <w:cnfStyle w:val="000000100000" w:firstRow="0" w:lastRow="0" w:firstColumn="0" w:lastColumn="0" w:oddVBand="0" w:evenVBand="0" w:oddHBand="1" w:evenHBand="0" w:firstRowFirstColumn="0" w:firstRowLastColumn="0" w:lastRowFirstColumn="0" w:lastRowLastColumn="0"/>
            </w:pPr>
            <w:r w:rsidRPr="006E485B">
              <w:t>Nimotuzumab</w:t>
            </w:r>
          </w:p>
        </w:tc>
        <w:tc>
          <w:tcPr>
            <w:tcW w:w="3329" w:type="dxa"/>
            <w:shd w:val="clear" w:color="auto" w:fill="FFFFFF" w:themeFill="background1"/>
          </w:tcPr>
          <w:p w14:paraId="07911549" w14:textId="09585CFC" w:rsidR="001405BE" w:rsidRPr="006E485B" w:rsidRDefault="001405BE" w:rsidP="001405BE">
            <w:pPr>
              <w:cnfStyle w:val="000000100000" w:firstRow="0" w:lastRow="0" w:firstColumn="0" w:lastColumn="0" w:oddVBand="0" w:evenVBand="0" w:oddHBand="1" w:evenHBand="0" w:firstRowFirstColumn="0" w:firstRowLastColumn="0" w:lastRowFirstColumn="0" w:lastRowLastColumn="0"/>
            </w:pPr>
            <w:r w:rsidRPr="006E485B">
              <w:t>Chemoradiation</w:t>
            </w:r>
          </w:p>
        </w:tc>
        <w:tc>
          <w:tcPr>
            <w:tcW w:w="759" w:type="dxa"/>
            <w:shd w:val="clear" w:color="auto" w:fill="FFFFFF" w:themeFill="background1"/>
          </w:tcPr>
          <w:p w14:paraId="63EA545B" w14:textId="1DF3E559" w:rsidR="001405BE" w:rsidRPr="006E485B" w:rsidRDefault="001405BE" w:rsidP="001405BE">
            <w:pPr>
              <w:cnfStyle w:val="000000100000" w:firstRow="0" w:lastRow="0" w:firstColumn="0" w:lastColumn="0" w:oddVBand="0" w:evenVBand="0" w:oddHBand="1" w:evenHBand="0" w:firstRowFirstColumn="0" w:firstRowLastColumn="0" w:lastRowFirstColumn="0" w:lastRowLastColumn="0"/>
            </w:pPr>
            <w:r w:rsidRPr="006E485B">
              <w:t>II</w:t>
            </w:r>
          </w:p>
        </w:tc>
        <w:tc>
          <w:tcPr>
            <w:tcW w:w="2255" w:type="dxa"/>
            <w:shd w:val="clear" w:color="auto" w:fill="FFFFFF" w:themeFill="background1"/>
          </w:tcPr>
          <w:p w14:paraId="2FB301CC" w14:textId="4B7EE532" w:rsidR="001405BE" w:rsidRPr="006E485B" w:rsidRDefault="001405BE" w:rsidP="001405BE">
            <w:pPr>
              <w:cnfStyle w:val="000000100000" w:firstRow="0" w:lastRow="0" w:firstColumn="0" w:lastColumn="0" w:oddVBand="0" w:evenVBand="0" w:oddHBand="1" w:evenHBand="0" w:firstRowFirstColumn="0" w:firstRowLastColumn="0" w:lastRowFirstColumn="0" w:lastRowLastColumn="0"/>
            </w:pPr>
            <w:r w:rsidRPr="006E485B">
              <w:t>NCT02705612</w:t>
            </w:r>
            <w:r w:rsidR="00642644" w:rsidRPr="006E485B">
              <w:t>, NCT01301612</w:t>
            </w:r>
          </w:p>
        </w:tc>
      </w:tr>
      <w:tr w:rsidR="001405BE" w:rsidRPr="006E485B" w14:paraId="2B6F6826" w14:textId="77777777" w:rsidTr="00642644">
        <w:trPr>
          <w:trHeight w:val="363"/>
        </w:trPr>
        <w:tc>
          <w:tcPr>
            <w:cnfStyle w:val="001000000000" w:firstRow="0" w:lastRow="0" w:firstColumn="1" w:lastColumn="0" w:oddVBand="0" w:evenVBand="0" w:oddHBand="0" w:evenHBand="0" w:firstRowFirstColumn="0" w:firstRowLastColumn="0" w:lastRowFirstColumn="0" w:lastRowLastColumn="0"/>
            <w:tcW w:w="1906" w:type="dxa"/>
            <w:shd w:val="clear" w:color="auto" w:fill="FFFFFF" w:themeFill="background1"/>
          </w:tcPr>
          <w:p w14:paraId="473E4460" w14:textId="77777777" w:rsidR="001405BE" w:rsidRPr="006E485B" w:rsidRDefault="001405BE" w:rsidP="001405BE">
            <w:pPr>
              <w:rPr>
                <w:b w:val="0"/>
              </w:rPr>
            </w:pPr>
          </w:p>
        </w:tc>
        <w:tc>
          <w:tcPr>
            <w:tcW w:w="1498" w:type="dxa"/>
            <w:shd w:val="clear" w:color="auto" w:fill="FFFFFF" w:themeFill="background1"/>
          </w:tcPr>
          <w:p w14:paraId="3AD1E21B" w14:textId="3FBBAD39" w:rsidR="001405BE" w:rsidRPr="006E485B" w:rsidRDefault="001405BE" w:rsidP="001405BE">
            <w:pPr>
              <w:cnfStyle w:val="000000000000" w:firstRow="0" w:lastRow="0" w:firstColumn="0" w:lastColumn="0" w:oddVBand="0" w:evenVBand="0" w:oddHBand="0" w:evenHBand="0" w:firstRowFirstColumn="0" w:firstRowLastColumn="0" w:lastRowFirstColumn="0" w:lastRowLastColumn="0"/>
            </w:pPr>
            <w:r w:rsidRPr="006E485B">
              <w:t>Nimotuzumab</w:t>
            </w:r>
          </w:p>
        </w:tc>
        <w:tc>
          <w:tcPr>
            <w:tcW w:w="3329" w:type="dxa"/>
            <w:shd w:val="clear" w:color="auto" w:fill="FFFFFF" w:themeFill="background1"/>
          </w:tcPr>
          <w:p w14:paraId="20DBE760" w14:textId="51F3E668" w:rsidR="001405BE" w:rsidRPr="006E485B" w:rsidRDefault="001405BE" w:rsidP="001405BE">
            <w:pPr>
              <w:cnfStyle w:val="000000000000" w:firstRow="0" w:lastRow="0" w:firstColumn="0" w:lastColumn="0" w:oddVBand="0" w:evenVBand="0" w:oddHBand="0" w:evenHBand="0" w:firstRowFirstColumn="0" w:firstRowLastColumn="0" w:lastRowFirstColumn="0" w:lastRowLastColumn="0"/>
            </w:pPr>
            <w:r w:rsidRPr="006E485B">
              <w:t>Cisplatin/Vinorelbine</w:t>
            </w:r>
          </w:p>
        </w:tc>
        <w:tc>
          <w:tcPr>
            <w:tcW w:w="759" w:type="dxa"/>
            <w:shd w:val="clear" w:color="auto" w:fill="FFFFFF" w:themeFill="background1"/>
          </w:tcPr>
          <w:p w14:paraId="2F47FEE1" w14:textId="4C90817C" w:rsidR="001405BE" w:rsidRPr="006E485B" w:rsidRDefault="001405BE" w:rsidP="001405BE">
            <w:pPr>
              <w:cnfStyle w:val="000000000000" w:firstRow="0" w:lastRow="0" w:firstColumn="0" w:lastColumn="0" w:oddVBand="0" w:evenVBand="0" w:oddHBand="0" w:evenHBand="0" w:firstRowFirstColumn="0" w:firstRowLastColumn="0" w:lastRowFirstColumn="0" w:lastRowLastColumn="0"/>
            </w:pPr>
            <w:r w:rsidRPr="006E485B">
              <w:t>III</w:t>
            </w:r>
          </w:p>
        </w:tc>
        <w:tc>
          <w:tcPr>
            <w:tcW w:w="2255" w:type="dxa"/>
            <w:shd w:val="clear" w:color="auto" w:fill="FFFFFF" w:themeFill="background1"/>
          </w:tcPr>
          <w:p w14:paraId="7809CFA2" w14:textId="5EC458D9" w:rsidR="001405BE" w:rsidRPr="006E485B" w:rsidRDefault="001405BE" w:rsidP="001405BE">
            <w:pPr>
              <w:cnfStyle w:val="000000000000" w:firstRow="0" w:lastRow="0" w:firstColumn="0" w:lastColumn="0" w:oddVBand="0" w:evenVBand="0" w:oddHBand="0" w:evenHBand="0" w:firstRowFirstColumn="0" w:firstRowLastColumn="0" w:lastRowFirstColumn="0" w:lastRowLastColumn="0"/>
            </w:pPr>
            <w:r w:rsidRPr="006E485B">
              <w:t>NCT02083211</w:t>
            </w:r>
          </w:p>
        </w:tc>
      </w:tr>
      <w:tr w:rsidR="001405BE" w:rsidRPr="006E485B" w14:paraId="23D475F6" w14:textId="77777777" w:rsidTr="00642644">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1906" w:type="dxa"/>
            <w:shd w:val="clear" w:color="auto" w:fill="FFFFFF" w:themeFill="background1"/>
          </w:tcPr>
          <w:p w14:paraId="62C6939C" w14:textId="77777777" w:rsidR="001405BE" w:rsidRPr="006E485B" w:rsidRDefault="001405BE" w:rsidP="001405BE">
            <w:pPr>
              <w:rPr>
                <w:b w:val="0"/>
              </w:rPr>
            </w:pPr>
          </w:p>
        </w:tc>
        <w:tc>
          <w:tcPr>
            <w:tcW w:w="1498" w:type="dxa"/>
            <w:shd w:val="clear" w:color="auto" w:fill="FFFFFF" w:themeFill="background1"/>
          </w:tcPr>
          <w:p w14:paraId="7719A0C2" w14:textId="2D915EC4" w:rsidR="001405BE" w:rsidRPr="006E485B" w:rsidRDefault="001405BE" w:rsidP="001405BE">
            <w:pPr>
              <w:cnfStyle w:val="000000100000" w:firstRow="0" w:lastRow="0" w:firstColumn="0" w:lastColumn="0" w:oddVBand="0" w:evenVBand="0" w:oddHBand="1" w:evenHBand="0" w:firstRowFirstColumn="0" w:firstRowLastColumn="0" w:lastRowFirstColumn="0" w:lastRowLastColumn="0"/>
            </w:pPr>
            <w:r w:rsidRPr="006E485B">
              <w:t>Nimotuzumab</w:t>
            </w:r>
          </w:p>
        </w:tc>
        <w:tc>
          <w:tcPr>
            <w:tcW w:w="3329" w:type="dxa"/>
            <w:shd w:val="clear" w:color="auto" w:fill="FFFFFF" w:themeFill="background1"/>
          </w:tcPr>
          <w:p w14:paraId="2D39318E" w14:textId="3CED4831" w:rsidR="001405BE" w:rsidRPr="006E485B" w:rsidRDefault="001405BE" w:rsidP="001405BE">
            <w:pPr>
              <w:cnfStyle w:val="000000100000" w:firstRow="0" w:lastRow="0" w:firstColumn="0" w:lastColumn="0" w:oddVBand="0" w:evenVBand="0" w:oddHBand="1" w:evenHBand="0" w:firstRowFirstColumn="0" w:firstRowLastColumn="0" w:lastRowFirstColumn="0" w:lastRowLastColumn="0"/>
            </w:pPr>
            <w:r w:rsidRPr="006E485B">
              <w:t>Carboplatin/Paclitaxel</w:t>
            </w:r>
          </w:p>
        </w:tc>
        <w:tc>
          <w:tcPr>
            <w:tcW w:w="759" w:type="dxa"/>
            <w:shd w:val="clear" w:color="auto" w:fill="FFFFFF" w:themeFill="background1"/>
          </w:tcPr>
          <w:p w14:paraId="062EF0D4" w14:textId="75F7421C" w:rsidR="001405BE" w:rsidRPr="006E485B" w:rsidRDefault="001405BE" w:rsidP="001405BE">
            <w:pPr>
              <w:cnfStyle w:val="000000100000" w:firstRow="0" w:lastRow="0" w:firstColumn="0" w:lastColumn="0" w:oddVBand="0" w:evenVBand="0" w:oddHBand="1" w:evenHBand="0" w:firstRowFirstColumn="0" w:firstRowLastColumn="0" w:lastRowFirstColumn="0" w:lastRowLastColumn="0"/>
            </w:pPr>
            <w:r w:rsidRPr="006E485B">
              <w:t>II</w:t>
            </w:r>
          </w:p>
        </w:tc>
        <w:tc>
          <w:tcPr>
            <w:tcW w:w="2255" w:type="dxa"/>
            <w:shd w:val="clear" w:color="auto" w:fill="FFFFFF" w:themeFill="background1"/>
          </w:tcPr>
          <w:p w14:paraId="51D99921" w14:textId="29B022DC" w:rsidR="001405BE" w:rsidRPr="006E485B" w:rsidRDefault="001405BE" w:rsidP="001405BE">
            <w:pPr>
              <w:cnfStyle w:val="000000100000" w:firstRow="0" w:lastRow="0" w:firstColumn="0" w:lastColumn="0" w:oddVBand="0" w:evenVBand="0" w:oddHBand="1" w:evenHBand="0" w:firstRowFirstColumn="0" w:firstRowLastColumn="0" w:lastRowFirstColumn="0" w:lastRowLastColumn="0"/>
            </w:pPr>
            <w:r w:rsidRPr="006E485B">
              <w:t>NCT02039791</w:t>
            </w:r>
          </w:p>
        </w:tc>
      </w:tr>
      <w:tr w:rsidR="001405BE" w:rsidRPr="006E485B" w14:paraId="3DAA75F5" w14:textId="77777777" w:rsidTr="00642644">
        <w:trPr>
          <w:trHeight w:val="363"/>
        </w:trPr>
        <w:tc>
          <w:tcPr>
            <w:cnfStyle w:val="001000000000" w:firstRow="0" w:lastRow="0" w:firstColumn="1" w:lastColumn="0" w:oddVBand="0" w:evenVBand="0" w:oddHBand="0" w:evenHBand="0" w:firstRowFirstColumn="0" w:firstRowLastColumn="0" w:lastRowFirstColumn="0" w:lastRowLastColumn="0"/>
            <w:tcW w:w="1906" w:type="dxa"/>
            <w:shd w:val="clear" w:color="auto" w:fill="FFFFFF" w:themeFill="background1"/>
          </w:tcPr>
          <w:p w14:paraId="60C35C3E" w14:textId="77777777" w:rsidR="001405BE" w:rsidRPr="006E485B" w:rsidRDefault="001405BE" w:rsidP="001405BE">
            <w:pPr>
              <w:rPr>
                <w:b w:val="0"/>
              </w:rPr>
            </w:pPr>
          </w:p>
        </w:tc>
        <w:tc>
          <w:tcPr>
            <w:tcW w:w="1498" w:type="dxa"/>
            <w:shd w:val="clear" w:color="auto" w:fill="FFFFFF" w:themeFill="background1"/>
          </w:tcPr>
          <w:p w14:paraId="41B6A079" w14:textId="77777777" w:rsidR="001405BE" w:rsidRPr="006E485B" w:rsidRDefault="001405BE" w:rsidP="001405BE">
            <w:pPr>
              <w:cnfStyle w:val="000000000000" w:firstRow="0" w:lastRow="0" w:firstColumn="0" w:lastColumn="0" w:oddVBand="0" w:evenVBand="0" w:oddHBand="0" w:evenHBand="0" w:firstRowFirstColumn="0" w:firstRowLastColumn="0" w:lastRowFirstColumn="0" w:lastRowLastColumn="0"/>
            </w:pPr>
          </w:p>
        </w:tc>
        <w:tc>
          <w:tcPr>
            <w:tcW w:w="3329" w:type="dxa"/>
            <w:shd w:val="clear" w:color="auto" w:fill="FFFFFF" w:themeFill="background1"/>
          </w:tcPr>
          <w:p w14:paraId="163715A8" w14:textId="77777777" w:rsidR="001405BE" w:rsidRPr="006E485B" w:rsidRDefault="001405BE" w:rsidP="001405BE">
            <w:pPr>
              <w:cnfStyle w:val="000000000000" w:firstRow="0" w:lastRow="0" w:firstColumn="0" w:lastColumn="0" w:oddVBand="0" w:evenVBand="0" w:oddHBand="0" w:evenHBand="0" w:firstRowFirstColumn="0" w:firstRowLastColumn="0" w:lastRowFirstColumn="0" w:lastRowLastColumn="0"/>
            </w:pPr>
          </w:p>
        </w:tc>
        <w:tc>
          <w:tcPr>
            <w:tcW w:w="759" w:type="dxa"/>
            <w:tcBorders>
              <w:top w:val="nil"/>
              <w:bottom w:val="nil"/>
            </w:tcBorders>
            <w:shd w:val="clear" w:color="auto" w:fill="FFFFFF" w:themeFill="background1"/>
          </w:tcPr>
          <w:p w14:paraId="5A467D62" w14:textId="77777777" w:rsidR="001405BE" w:rsidRPr="006E485B" w:rsidRDefault="001405BE" w:rsidP="001405BE">
            <w:pPr>
              <w:cnfStyle w:val="000000000000" w:firstRow="0" w:lastRow="0" w:firstColumn="0" w:lastColumn="0" w:oddVBand="0" w:evenVBand="0" w:oddHBand="0" w:evenHBand="0" w:firstRowFirstColumn="0" w:firstRowLastColumn="0" w:lastRowFirstColumn="0" w:lastRowLastColumn="0"/>
            </w:pPr>
          </w:p>
        </w:tc>
        <w:tc>
          <w:tcPr>
            <w:tcW w:w="2255" w:type="dxa"/>
            <w:shd w:val="clear" w:color="auto" w:fill="FFFFFF" w:themeFill="background1"/>
          </w:tcPr>
          <w:p w14:paraId="5D451103" w14:textId="77777777" w:rsidR="001405BE" w:rsidRPr="006E485B" w:rsidRDefault="001405BE" w:rsidP="001405BE">
            <w:pPr>
              <w:cnfStyle w:val="000000000000" w:firstRow="0" w:lastRow="0" w:firstColumn="0" w:lastColumn="0" w:oddVBand="0" w:evenVBand="0" w:oddHBand="0" w:evenHBand="0" w:firstRowFirstColumn="0" w:firstRowLastColumn="0" w:lastRowFirstColumn="0" w:lastRowLastColumn="0"/>
            </w:pPr>
          </w:p>
        </w:tc>
      </w:tr>
      <w:tr w:rsidR="001405BE" w:rsidRPr="006E485B" w14:paraId="30C6AAEA" w14:textId="77777777" w:rsidTr="00642644">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1906" w:type="dxa"/>
            <w:shd w:val="clear" w:color="auto" w:fill="FFFFFF" w:themeFill="background1"/>
          </w:tcPr>
          <w:p w14:paraId="07201541" w14:textId="5F6D9B1D" w:rsidR="001405BE" w:rsidRPr="006E485B" w:rsidRDefault="001405BE" w:rsidP="001405BE">
            <w:pPr>
              <w:rPr>
                <w:b w:val="0"/>
              </w:rPr>
            </w:pPr>
            <w:r w:rsidRPr="006E485B">
              <w:rPr>
                <w:b w:val="0"/>
              </w:rPr>
              <w:t>Proteasome</w:t>
            </w:r>
          </w:p>
        </w:tc>
        <w:tc>
          <w:tcPr>
            <w:tcW w:w="1498" w:type="dxa"/>
            <w:shd w:val="clear" w:color="auto" w:fill="FFFFFF" w:themeFill="background1"/>
          </w:tcPr>
          <w:p w14:paraId="74DC22A5" w14:textId="0AE48DD1" w:rsidR="001405BE" w:rsidRPr="006E485B" w:rsidRDefault="001405BE" w:rsidP="001405BE">
            <w:pPr>
              <w:cnfStyle w:val="000000100000" w:firstRow="0" w:lastRow="0" w:firstColumn="0" w:lastColumn="0" w:oddVBand="0" w:evenVBand="0" w:oddHBand="1" w:evenHBand="0" w:firstRowFirstColumn="0" w:firstRowLastColumn="0" w:lastRowFirstColumn="0" w:lastRowLastColumn="0"/>
            </w:pPr>
            <w:r w:rsidRPr="006E485B">
              <w:t>Bortezomib</w:t>
            </w:r>
          </w:p>
        </w:tc>
        <w:tc>
          <w:tcPr>
            <w:tcW w:w="3329" w:type="dxa"/>
            <w:shd w:val="clear" w:color="auto" w:fill="FFFFFF" w:themeFill="background1"/>
          </w:tcPr>
          <w:p w14:paraId="3C2A1172" w14:textId="7D213C13" w:rsidR="001405BE" w:rsidRPr="006E485B" w:rsidRDefault="001405BE" w:rsidP="001405BE">
            <w:pPr>
              <w:cnfStyle w:val="000000100000" w:firstRow="0" w:lastRow="0" w:firstColumn="0" w:lastColumn="0" w:oddVBand="0" w:evenVBand="0" w:oddHBand="1" w:evenHBand="0" w:firstRowFirstColumn="0" w:firstRowLastColumn="0" w:lastRowFirstColumn="0" w:lastRowLastColumn="0"/>
            </w:pPr>
            <w:r w:rsidRPr="006E485B">
              <w:t>Chemoradiation</w:t>
            </w:r>
          </w:p>
        </w:tc>
        <w:tc>
          <w:tcPr>
            <w:tcW w:w="759" w:type="dxa"/>
            <w:tcBorders>
              <w:top w:val="nil"/>
            </w:tcBorders>
            <w:shd w:val="clear" w:color="auto" w:fill="FFFFFF" w:themeFill="background1"/>
          </w:tcPr>
          <w:p w14:paraId="34EC25D8" w14:textId="7F0AAB18" w:rsidR="001405BE" w:rsidRPr="006E485B" w:rsidRDefault="001405BE" w:rsidP="001405BE">
            <w:pPr>
              <w:cnfStyle w:val="000000100000" w:firstRow="0" w:lastRow="0" w:firstColumn="0" w:lastColumn="0" w:oddVBand="0" w:evenVBand="0" w:oddHBand="1" w:evenHBand="0" w:firstRowFirstColumn="0" w:firstRowLastColumn="0" w:lastRowFirstColumn="0" w:lastRowLastColumn="0"/>
            </w:pPr>
            <w:r w:rsidRPr="006E485B">
              <w:t>I</w:t>
            </w:r>
          </w:p>
        </w:tc>
        <w:tc>
          <w:tcPr>
            <w:tcW w:w="2255" w:type="dxa"/>
            <w:shd w:val="clear" w:color="auto" w:fill="FFFFFF" w:themeFill="background1"/>
          </w:tcPr>
          <w:p w14:paraId="6274AABB" w14:textId="5752C435" w:rsidR="001405BE" w:rsidRPr="006E485B" w:rsidRDefault="001405BE" w:rsidP="001405BE">
            <w:pPr>
              <w:cnfStyle w:val="000000100000" w:firstRow="0" w:lastRow="0" w:firstColumn="0" w:lastColumn="0" w:oddVBand="0" w:evenVBand="0" w:oddHBand="1" w:evenHBand="0" w:firstRowFirstColumn="0" w:firstRowLastColumn="0" w:lastRowFirstColumn="0" w:lastRowLastColumn="0"/>
            </w:pPr>
            <w:r w:rsidRPr="006E485B">
              <w:t>NCT00329589</w:t>
            </w:r>
          </w:p>
        </w:tc>
      </w:tr>
      <w:tr w:rsidR="001405BE" w:rsidRPr="006E485B" w14:paraId="14ED4AC0" w14:textId="77777777" w:rsidTr="00642644">
        <w:trPr>
          <w:trHeight w:val="363"/>
        </w:trPr>
        <w:tc>
          <w:tcPr>
            <w:cnfStyle w:val="001000000000" w:firstRow="0" w:lastRow="0" w:firstColumn="1" w:lastColumn="0" w:oddVBand="0" w:evenVBand="0" w:oddHBand="0" w:evenHBand="0" w:firstRowFirstColumn="0" w:firstRowLastColumn="0" w:lastRowFirstColumn="0" w:lastRowLastColumn="0"/>
            <w:tcW w:w="1906" w:type="dxa"/>
            <w:shd w:val="clear" w:color="auto" w:fill="FFFFFF" w:themeFill="background1"/>
          </w:tcPr>
          <w:p w14:paraId="2DB36AC6" w14:textId="77777777" w:rsidR="001405BE" w:rsidRPr="006E485B" w:rsidRDefault="001405BE" w:rsidP="001405BE">
            <w:pPr>
              <w:rPr>
                <w:b w:val="0"/>
              </w:rPr>
            </w:pPr>
          </w:p>
        </w:tc>
        <w:tc>
          <w:tcPr>
            <w:tcW w:w="1498" w:type="dxa"/>
            <w:shd w:val="clear" w:color="auto" w:fill="FFFFFF" w:themeFill="background1"/>
          </w:tcPr>
          <w:p w14:paraId="571401EC" w14:textId="1D3E1546" w:rsidR="001405BE" w:rsidRPr="006E485B" w:rsidRDefault="001405BE" w:rsidP="001405BE">
            <w:pPr>
              <w:cnfStyle w:val="000000000000" w:firstRow="0" w:lastRow="0" w:firstColumn="0" w:lastColumn="0" w:oddVBand="0" w:evenVBand="0" w:oddHBand="0" w:evenHBand="0" w:firstRowFirstColumn="0" w:firstRowLastColumn="0" w:lastRowFirstColumn="0" w:lastRowLastColumn="0"/>
            </w:pPr>
            <w:r w:rsidRPr="006E485B">
              <w:t>Bortezomib</w:t>
            </w:r>
          </w:p>
        </w:tc>
        <w:tc>
          <w:tcPr>
            <w:tcW w:w="3329" w:type="dxa"/>
            <w:shd w:val="clear" w:color="auto" w:fill="FFFFFF" w:themeFill="background1"/>
          </w:tcPr>
          <w:p w14:paraId="359AAC54" w14:textId="71C2E71B" w:rsidR="001405BE" w:rsidRPr="006E485B" w:rsidRDefault="001405BE" w:rsidP="001405BE">
            <w:pPr>
              <w:cnfStyle w:val="000000000000" w:firstRow="0" w:lastRow="0" w:firstColumn="0" w:lastColumn="0" w:oddVBand="0" w:evenVBand="0" w:oddHBand="0" w:evenHBand="0" w:firstRowFirstColumn="0" w:firstRowLastColumn="0" w:lastRowFirstColumn="0" w:lastRowLastColumn="0"/>
            </w:pPr>
            <w:r w:rsidRPr="006E485B">
              <w:t>Irinotecan</w:t>
            </w:r>
          </w:p>
        </w:tc>
        <w:tc>
          <w:tcPr>
            <w:tcW w:w="759" w:type="dxa"/>
            <w:shd w:val="clear" w:color="auto" w:fill="FFFFFF" w:themeFill="background1"/>
          </w:tcPr>
          <w:p w14:paraId="09D1D415" w14:textId="5D28FE5A" w:rsidR="001405BE" w:rsidRPr="006E485B" w:rsidRDefault="001405BE" w:rsidP="001405BE">
            <w:pPr>
              <w:cnfStyle w:val="000000000000" w:firstRow="0" w:lastRow="0" w:firstColumn="0" w:lastColumn="0" w:oddVBand="0" w:evenVBand="0" w:oddHBand="0" w:evenHBand="0" w:firstRowFirstColumn="0" w:firstRowLastColumn="0" w:lastRowFirstColumn="0" w:lastRowLastColumn="0"/>
            </w:pPr>
            <w:r w:rsidRPr="006E485B">
              <w:t>II</w:t>
            </w:r>
          </w:p>
        </w:tc>
        <w:tc>
          <w:tcPr>
            <w:tcW w:w="2255" w:type="dxa"/>
            <w:shd w:val="clear" w:color="auto" w:fill="FFFFFF" w:themeFill="background1"/>
          </w:tcPr>
          <w:p w14:paraId="51C1DAA2" w14:textId="08B2B32B" w:rsidR="001405BE" w:rsidRPr="006E485B" w:rsidRDefault="001405BE" w:rsidP="001405BE">
            <w:pPr>
              <w:cnfStyle w:val="000000000000" w:firstRow="0" w:lastRow="0" w:firstColumn="0" w:lastColumn="0" w:oddVBand="0" w:evenVBand="0" w:oddHBand="0" w:evenHBand="0" w:firstRowFirstColumn="0" w:firstRowLastColumn="0" w:lastRowFirstColumn="0" w:lastRowLastColumn="0"/>
            </w:pPr>
            <w:r w:rsidRPr="006E485B">
              <w:t>NCT00106262</w:t>
            </w:r>
          </w:p>
        </w:tc>
      </w:tr>
      <w:tr w:rsidR="001405BE" w:rsidRPr="006E485B" w14:paraId="7A428214" w14:textId="77777777" w:rsidTr="00642644">
        <w:trPr>
          <w:cnfStyle w:val="000000100000" w:firstRow="0" w:lastRow="0" w:firstColumn="0" w:lastColumn="0" w:oddVBand="0" w:evenVBand="0" w:oddHBand="1" w:evenHBand="0" w:firstRowFirstColumn="0" w:firstRowLastColumn="0" w:lastRowFirstColumn="0" w:lastRowLastColumn="0"/>
          <w:trHeight w:val="384"/>
        </w:trPr>
        <w:tc>
          <w:tcPr>
            <w:cnfStyle w:val="001000000000" w:firstRow="0" w:lastRow="0" w:firstColumn="1" w:lastColumn="0" w:oddVBand="0" w:evenVBand="0" w:oddHBand="0" w:evenHBand="0" w:firstRowFirstColumn="0" w:firstRowLastColumn="0" w:lastRowFirstColumn="0" w:lastRowLastColumn="0"/>
            <w:tcW w:w="1906" w:type="dxa"/>
            <w:shd w:val="clear" w:color="auto" w:fill="FFFFFF" w:themeFill="background1"/>
          </w:tcPr>
          <w:p w14:paraId="39C7918F" w14:textId="7AD715C4" w:rsidR="001405BE" w:rsidRPr="006E485B" w:rsidRDefault="001405BE" w:rsidP="001405BE">
            <w:pPr>
              <w:rPr>
                <w:b w:val="0"/>
              </w:rPr>
            </w:pPr>
          </w:p>
        </w:tc>
        <w:tc>
          <w:tcPr>
            <w:tcW w:w="1498" w:type="dxa"/>
            <w:shd w:val="clear" w:color="auto" w:fill="FFFFFF" w:themeFill="background1"/>
          </w:tcPr>
          <w:p w14:paraId="3827F071" w14:textId="0A445755" w:rsidR="001405BE" w:rsidRPr="006E485B" w:rsidRDefault="001405BE" w:rsidP="001405BE">
            <w:pPr>
              <w:cnfStyle w:val="000000100000" w:firstRow="0" w:lastRow="0" w:firstColumn="0" w:lastColumn="0" w:oddVBand="0" w:evenVBand="0" w:oddHBand="1" w:evenHBand="0" w:firstRowFirstColumn="0" w:firstRowLastColumn="0" w:lastRowFirstColumn="0" w:lastRowLastColumn="0"/>
            </w:pPr>
          </w:p>
        </w:tc>
        <w:tc>
          <w:tcPr>
            <w:tcW w:w="3329" w:type="dxa"/>
            <w:shd w:val="clear" w:color="auto" w:fill="FFFFFF" w:themeFill="background1"/>
          </w:tcPr>
          <w:p w14:paraId="6F40028E" w14:textId="39EE6924" w:rsidR="001405BE" w:rsidRPr="006E485B" w:rsidRDefault="001405BE" w:rsidP="001405BE">
            <w:pPr>
              <w:cnfStyle w:val="000000100000" w:firstRow="0" w:lastRow="0" w:firstColumn="0" w:lastColumn="0" w:oddVBand="0" w:evenVBand="0" w:oddHBand="1" w:evenHBand="0" w:firstRowFirstColumn="0" w:firstRowLastColumn="0" w:lastRowFirstColumn="0" w:lastRowLastColumn="0"/>
            </w:pPr>
          </w:p>
        </w:tc>
        <w:tc>
          <w:tcPr>
            <w:tcW w:w="759" w:type="dxa"/>
            <w:tcBorders>
              <w:top w:val="nil"/>
            </w:tcBorders>
            <w:shd w:val="clear" w:color="auto" w:fill="FFFFFF" w:themeFill="background1"/>
          </w:tcPr>
          <w:p w14:paraId="05AEE3D2" w14:textId="726C25AE" w:rsidR="001405BE" w:rsidRPr="006E485B" w:rsidRDefault="001405BE" w:rsidP="001405BE">
            <w:pPr>
              <w:cnfStyle w:val="000000100000" w:firstRow="0" w:lastRow="0" w:firstColumn="0" w:lastColumn="0" w:oddVBand="0" w:evenVBand="0" w:oddHBand="1" w:evenHBand="0" w:firstRowFirstColumn="0" w:firstRowLastColumn="0" w:lastRowFirstColumn="0" w:lastRowLastColumn="0"/>
            </w:pPr>
          </w:p>
        </w:tc>
        <w:tc>
          <w:tcPr>
            <w:tcW w:w="2255" w:type="dxa"/>
            <w:shd w:val="clear" w:color="auto" w:fill="FFFFFF" w:themeFill="background1"/>
          </w:tcPr>
          <w:p w14:paraId="2166A7DD" w14:textId="0CBE0FAD" w:rsidR="001405BE" w:rsidRPr="006E485B" w:rsidRDefault="001405BE" w:rsidP="001405BE">
            <w:pPr>
              <w:cnfStyle w:val="000000100000" w:firstRow="0" w:lastRow="0" w:firstColumn="0" w:lastColumn="0" w:oddVBand="0" w:evenVBand="0" w:oddHBand="1" w:evenHBand="0" w:firstRowFirstColumn="0" w:firstRowLastColumn="0" w:lastRowFirstColumn="0" w:lastRowLastColumn="0"/>
            </w:pPr>
          </w:p>
        </w:tc>
      </w:tr>
      <w:tr w:rsidR="001405BE" w:rsidRPr="006E485B" w14:paraId="0060C9A1" w14:textId="77777777" w:rsidTr="00642644">
        <w:trPr>
          <w:trHeight w:val="363"/>
        </w:trPr>
        <w:tc>
          <w:tcPr>
            <w:cnfStyle w:val="001000000000" w:firstRow="0" w:lastRow="0" w:firstColumn="1" w:lastColumn="0" w:oddVBand="0" w:evenVBand="0" w:oddHBand="0" w:evenHBand="0" w:firstRowFirstColumn="0" w:firstRowLastColumn="0" w:lastRowFirstColumn="0" w:lastRowLastColumn="0"/>
            <w:tcW w:w="1906" w:type="dxa"/>
            <w:shd w:val="clear" w:color="auto" w:fill="FFFFFF" w:themeFill="background1"/>
          </w:tcPr>
          <w:p w14:paraId="64852D54" w14:textId="1F58DF62" w:rsidR="001405BE" w:rsidRPr="006E485B" w:rsidRDefault="001405BE" w:rsidP="001405BE">
            <w:pPr>
              <w:rPr>
                <w:b w:val="0"/>
              </w:rPr>
            </w:pPr>
            <w:r w:rsidRPr="006E485B">
              <w:rPr>
                <w:b w:val="0"/>
              </w:rPr>
              <w:t>HDAC</w:t>
            </w:r>
          </w:p>
        </w:tc>
        <w:tc>
          <w:tcPr>
            <w:tcW w:w="1498" w:type="dxa"/>
            <w:shd w:val="clear" w:color="auto" w:fill="FFFFFF" w:themeFill="background1"/>
          </w:tcPr>
          <w:p w14:paraId="6428D74A" w14:textId="2F7E7836" w:rsidR="001405BE" w:rsidRPr="006E485B" w:rsidRDefault="001405BE" w:rsidP="001405BE">
            <w:pPr>
              <w:cnfStyle w:val="000000000000" w:firstRow="0" w:lastRow="0" w:firstColumn="0" w:lastColumn="0" w:oddVBand="0" w:evenVBand="0" w:oddHBand="0" w:evenHBand="0" w:firstRowFirstColumn="0" w:firstRowLastColumn="0" w:lastRowFirstColumn="0" w:lastRowLastColumn="0"/>
            </w:pPr>
            <w:r w:rsidRPr="006E485B">
              <w:t>Magnesium Valproate</w:t>
            </w:r>
          </w:p>
        </w:tc>
        <w:tc>
          <w:tcPr>
            <w:tcW w:w="3329" w:type="dxa"/>
            <w:shd w:val="clear" w:color="auto" w:fill="FFFFFF" w:themeFill="background1"/>
          </w:tcPr>
          <w:p w14:paraId="0DD821AE" w14:textId="7191CACF" w:rsidR="001405BE" w:rsidRPr="006E485B" w:rsidRDefault="001405BE" w:rsidP="001405BE">
            <w:pPr>
              <w:cnfStyle w:val="000000000000" w:firstRow="0" w:lastRow="0" w:firstColumn="0" w:lastColumn="0" w:oddVBand="0" w:evenVBand="0" w:oddHBand="0" w:evenHBand="0" w:firstRowFirstColumn="0" w:firstRowLastColumn="0" w:lastRowFirstColumn="0" w:lastRowLastColumn="0"/>
            </w:pPr>
            <w:r w:rsidRPr="006E485B">
              <w:t>Hydralazine/Cisplatin/Topotecan</w:t>
            </w:r>
          </w:p>
        </w:tc>
        <w:tc>
          <w:tcPr>
            <w:tcW w:w="759" w:type="dxa"/>
            <w:shd w:val="clear" w:color="auto" w:fill="FFFFFF" w:themeFill="background1"/>
          </w:tcPr>
          <w:p w14:paraId="3790C3FD" w14:textId="3CEB901E" w:rsidR="001405BE" w:rsidRPr="006E485B" w:rsidRDefault="001405BE" w:rsidP="001405BE">
            <w:pPr>
              <w:cnfStyle w:val="000000000000" w:firstRow="0" w:lastRow="0" w:firstColumn="0" w:lastColumn="0" w:oddVBand="0" w:evenVBand="0" w:oddHBand="0" w:evenHBand="0" w:firstRowFirstColumn="0" w:firstRowLastColumn="0" w:lastRowFirstColumn="0" w:lastRowLastColumn="0"/>
            </w:pPr>
            <w:r w:rsidRPr="006E485B">
              <w:t>III</w:t>
            </w:r>
          </w:p>
        </w:tc>
        <w:tc>
          <w:tcPr>
            <w:tcW w:w="2255" w:type="dxa"/>
            <w:shd w:val="clear" w:color="auto" w:fill="FFFFFF" w:themeFill="background1"/>
          </w:tcPr>
          <w:p w14:paraId="47BB8818" w14:textId="3404AB10" w:rsidR="001405BE" w:rsidRPr="006E485B" w:rsidRDefault="001405BE" w:rsidP="001405BE">
            <w:pPr>
              <w:cnfStyle w:val="000000000000" w:firstRow="0" w:lastRow="0" w:firstColumn="0" w:lastColumn="0" w:oddVBand="0" w:evenVBand="0" w:oddHBand="0" w:evenHBand="0" w:firstRowFirstColumn="0" w:firstRowLastColumn="0" w:lastRowFirstColumn="0" w:lastRowLastColumn="0"/>
            </w:pPr>
            <w:r w:rsidRPr="006E485B">
              <w:fldChar w:fldCharType="begin">
                <w:fldData xml:space="preserve">PEVuZE5vdGU+PENpdGU+PEF1dGhvcj5Db3JvbmVsPC9BdXRob3I+PFllYXI+MjAxMTwvWWVhcj48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</w:fldData>
              </w:fldChar>
            </w:r>
            <w:r w:rsidRPr="006E485B">
              <w:instrText xml:space="preserve"> ADDIN EN.CITE </w:instrText>
            </w:r>
            <w:r w:rsidRPr="006E485B">
              <w:fldChar w:fldCharType="begin">
                <w:fldData xml:space="preserve">PEVuZE5vdGU+PENpdGU+PEF1dGhvcj5Db3JvbmVsPC9BdXRob3I+PFllYXI+MjAxMTwvWWVhcj48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</w:fldData>
              </w:fldChar>
            </w:r>
            <w:r w:rsidRPr="006E485B">
              <w:instrText xml:space="preserve"> ADDIN EN.CITE.DATA </w:instrText>
            </w:r>
            <w:r w:rsidRPr="006E485B">
              <w:fldChar w:fldCharType="end"/>
            </w:r>
            <w:r w:rsidRPr="006E485B">
              <w:fldChar w:fldCharType="separate"/>
            </w:r>
            <w:r w:rsidRPr="006E485B">
              <w:rPr>
                <w:noProof/>
              </w:rPr>
              <w:t>[78]</w:t>
            </w:r>
            <w:r w:rsidRPr="006E485B">
              <w:fldChar w:fldCharType="end"/>
            </w:r>
          </w:p>
        </w:tc>
      </w:tr>
      <w:tr w:rsidR="001405BE" w:rsidRPr="006E485B" w14:paraId="053509E4" w14:textId="77777777" w:rsidTr="00642644">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1906" w:type="dxa"/>
            <w:shd w:val="clear" w:color="auto" w:fill="FFFFFF" w:themeFill="background1"/>
          </w:tcPr>
          <w:p w14:paraId="5AAAE587" w14:textId="77777777" w:rsidR="001405BE" w:rsidRPr="006E485B" w:rsidRDefault="001405BE" w:rsidP="001405BE">
            <w:pPr>
              <w:rPr>
                <w:b w:val="0"/>
              </w:rPr>
            </w:pPr>
          </w:p>
        </w:tc>
        <w:tc>
          <w:tcPr>
            <w:tcW w:w="1498" w:type="dxa"/>
            <w:shd w:val="clear" w:color="auto" w:fill="FFFFFF" w:themeFill="background1"/>
          </w:tcPr>
          <w:p w14:paraId="69345338" w14:textId="32234853" w:rsidR="001405BE" w:rsidRPr="006E485B" w:rsidRDefault="001405BE" w:rsidP="001405BE">
            <w:pPr>
              <w:cnfStyle w:val="000000100000" w:firstRow="0" w:lastRow="0" w:firstColumn="0" w:lastColumn="0" w:oddVBand="0" w:evenVBand="0" w:oddHBand="1" w:evenHBand="0" w:firstRowFirstColumn="0" w:firstRowLastColumn="0" w:lastRowFirstColumn="0" w:lastRowLastColumn="0"/>
            </w:pPr>
            <w:r w:rsidRPr="006E485B">
              <w:t>Magnesium Valproate</w:t>
            </w:r>
          </w:p>
        </w:tc>
        <w:tc>
          <w:tcPr>
            <w:tcW w:w="3329" w:type="dxa"/>
            <w:shd w:val="clear" w:color="auto" w:fill="FFFFFF" w:themeFill="background1"/>
          </w:tcPr>
          <w:p w14:paraId="176969C2" w14:textId="31C51A61" w:rsidR="001405BE" w:rsidRPr="006E485B" w:rsidRDefault="001405BE" w:rsidP="001405BE">
            <w:pPr>
              <w:cnfStyle w:val="000000100000" w:firstRow="0" w:lastRow="0" w:firstColumn="0" w:lastColumn="0" w:oddVBand="0" w:evenVBand="0" w:oddHBand="1" w:evenHBand="0" w:firstRowFirstColumn="0" w:firstRowLastColumn="0" w:lastRowFirstColumn="0" w:lastRowLastColumn="0"/>
            </w:pPr>
            <w:r w:rsidRPr="006E485B">
              <w:t>Hydralazine/Carboplatin/Paclitaxel</w:t>
            </w:r>
          </w:p>
        </w:tc>
        <w:tc>
          <w:tcPr>
            <w:tcW w:w="759" w:type="dxa"/>
            <w:shd w:val="clear" w:color="auto" w:fill="FFFFFF" w:themeFill="background1"/>
          </w:tcPr>
          <w:p w14:paraId="420AE5DB" w14:textId="541CE594" w:rsidR="001405BE" w:rsidRPr="006E485B" w:rsidRDefault="001405BE" w:rsidP="001405BE">
            <w:pPr>
              <w:cnfStyle w:val="000000100000" w:firstRow="0" w:lastRow="0" w:firstColumn="0" w:lastColumn="0" w:oddVBand="0" w:evenVBand="0" w:oddHBand="1" w:evenHBand="0" w:firstRowFirstColumn="0" w:firstRowLastColumn="0" w:lastRowFirstColumn="0" w:lastRowLastColumn="0"/>
            </w:pPr>
            <w:r w:rsidRPr="006E485B">
              <w:t>III</w:t>
            </w:r>
          </w:p>
        </w:tc>
        <w:tc>
          <w:tcPr>
            <w:tcW w:w="2255" w:type="dxa"/>
            <w:shd w:val="clear" w:color="auto" w:fill="FFFFFF" w:themeFill="background1"/>
          </w:tcPr>
          <w:p w14:paraId="3720ED1C" w14:textId="73A0306F" w:rsidR="001405BE" w:rsidRPr="006E485B" w:rsidRDefault="001405BE" w:rsidP="001405BE">
            <w:pPr>
              <w:cnfStyle w:val="000000100000" w:firstRow="0" w:lastRow="0" w:firstColumn="0" w:lastColumn="0" w:oddVBand="0" w:evenVBand="0" w:oddHBand="1" w:evenHBand="0" w:firstRowFirstColumn="0" w:firstRowLastColumn="0" w:lastRowFirstColumn="0" w:lastRowLastColumn="0"/>
            </w:pPr>
            <w:r w:rsidRPr="006E485B">
              <w:t>NCT02446652</w:t>
            </w:r>
          </w:p>
        </w:tc>
      </w:tr>
      <w:tr w:rsidR="001405BE" w:rsidRPr="006E485B" w14:paraId="3814F41B" w14:textId="77777777" w:rsidTr="00642644">
        <w:trPr>
          <w:trHeight w:val="363"/>
        </w:trPr>
        <w:tc>
          <w:tcPr>
            <w:cnfStyle w:val="001000000000" w:firstRow="0" w:lastRow="0" w:firstColumn="1" w:lastColumn="0" w:oddVBand="0" w:evenVBand="0" w:oddHBand="0" w:evenHBand="0" w:firstRowFirstColumn="0" w:firstRowLastColumn="0" w:lastRowFirstColumn="0" w:lastRowLastColumn="0"/>
            <w:tcW w:w="1906" w:type="dxa"/>
            <w:shd w:val="clear" w:color="auto" w:fill="FFFFFF" w:themeFill="background1"/>
          </w:tcPr>
          <w:p w14:paraId="1C23CEDA" w14:textId="77777777" w:rsidR="001405BE" w:rsidRPr="006E485B" w:rsidRDefault="001405BE" w:rsidP="001405BE">
            <w:pPr>
              <w:rPr>
                <w:b w:val="0"/>
              </w:rPr>
            </w:pPr>
          </w:p>
        </w:tc>
        <w:tc>
          <w:tcPr>
            <w:tcW w:w="1498" w:type="dxa"/>
            <w:shd w:val="clear" w:color="auto" w:fill="FFFFFF" w:themeFill="background1"/>
          </w:tcPr>
          <w:p w14:paraId="24C33EDD" w14:textId="77777777" w:rsidR="001405BE" w:rsidRPr="006E485B" w:rsidRDefault="001405BE" w:rsidP="001405BE">
            <w:pPr>
              <w:cnfStyle w:val="000000000000" w:firstRow="0" w:lastRow="0" w:firstColumn="0" w:lastColumn="0" w:oddVBand="0" w:evenVBand="0" w:oddHBand="0" w:evenHBand="0" w:firstRowFirstColumn="0" w:firstRowLastColumn="0" w:lastRowFirstColumn="0" w:lastRowLastColumn="0"/>
            </w:pPr>
          </w:p>
        </w:tc>
        <w:tc>
          <w:tcPr>
            <w:tcW w:w="3329" w:type="dxa"/>
            <w:shd w:val="clear" w:color="auto" w:fill="FFFFFF" w:themeFill="background1"/>
          </w:tcPr>
          <w:p w14:paraId="714F78F4" w14:textId="77777777" w:rsidR="001405BE" w:rsidRPr="006E485B" w:rsidRDefault="001405BE" w:rsidP="001405BE">
            <w:pPr>
              <w:cnfStyle w:val="000000000000" w:firstRow="0" w:lastRow="0" w:firstColumn="0" w:lastColumn="0" w:oddVBand="0" w:evenVBand="0" w:oddHBand="0" w:evenHBand="0" w:firstRowFirstColumn="0" w:firstRowLastColumn="0" w:lastRowFirstColumn="0" w:lastRowLastColumn="0"/>
            </w:pPr>
          </w:p>
        </w:tc>
        <w:tc>
          <w:tcPr>
            <w:tcW w:w="759" w:type="dxa"/>
            <w:shd w:val="clear" w:color="auto" w:fill="FFFFFF" w:themeFill="background1"/>
          </w:tcPr>
          <w:p w14:paraId="10E00C39" w14:textId="77777777" w:rsidR="001405BE" w:rsidRPr="006E485B" w:rsidRDefault="001405BE" w:rsidP="001405BE">
            <w:pPr>
              <w:cnfStyle w:val="000000000000" w:firstRow="0" w:lastRow="0" w:firstColumn="0" w:lastColumn="0" w:oddVBand="0" w:evenVBand="0" w:oddHBand="0" w:evenHBand="0" w:firstRowFirstColumn="0" w:firstRowLastColumn="0" w:lastRowFirstColumn="0" w:lastRowLastColumn="0"/>
            </w:pPr>
          </w:p>
        </w:tc>
        <w:tc>
          <w:tcPr>
            <w:tcW w:w="2255" w:type="dxa"/>
            <w:shd w:val="clear" w:color="auto" w:fill="FFFFFF" w:themeFill="background1"/>
          </w:tcPr>
          <w:p w14:paraId="7E41A99D" w14:textId="77777777" w:rsidR="001405BE" w:rsidRPr="006E485B" w:rsidRDefault="001405BE" w:rsidP="001405BE">
            <w:pPr>
              <w:cnfStyle w:val="000000000000" w:firstRow="0" w:lastRow="0" w:firstColumn="0" w:lastColumn="0" w:oddVBand="0" w:evenVBand="0" w:oddHBand="0" w:evenHBand="0" w:firstRowFirstColumn="0" w:firstRowLastColumn="0" w:lastRowFirstColumn="0" w:lastRowLastColumn="0"/>
            </w:pPr>
          </w:p>
        </w:tc>
      </w:tr>
      <w:tr w:rsidR="001405BE" w:rsidRPr="006E485B" w14:paraId="6749E44F" w14:textId="77777777" w:rsidTr="00642644">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1906" w:type="dxa"/>
            <w:shd w:val="clear" w:color="auto" w:fill="FFFFFF" w:themeFill="background1"/>
          </w:tcPr>
          <w:p w14:paraId="16E58441" w14:textId="77777777" w:rsidR="001405BE" w:rsidRPr="006E485B" w:rsidRDefault="001405BE" w:rsidP="001405BE">
            <w:pPr>
              <w:rPr>
                <w:b w:val="0"/>
              </w:rPr>
            </w:pPr>
            <w:r w:rsidRPr="006E485B">
              <w:rPr>
                <w:b w:val="0"/>
              </w:rPr>
              <w:t xml:space="preserve">Ribonucleotide Reductase </w:t>
            </w:r>
          </w:p>
        </w:tc>
        <w:tc>
          <w:tcPr>
            <w:tcW w:w="1498" w:type="dxa"/>
            <w:shd w:val="clear" w:color="auto" w:fill="FFFFFF" w:themeFill="background1"/>
          </w:tcPr>
          <w:p w14:paraId="7E0F8049" w14:textId="77777777" w:rsidR="001405BE" w:rsidRPr="006E485B" w:rsidRDefault="001405BE" w:rsidP="001405BE">
            <w:pPr>
              <w:cnfStyle w:val="000000100000" w:firstRow="0" w:lastRow="0" w:firstColumn="0" w:lastColumn="0" w:oddVBand="0" w:evenVBand="0" w:oddHBand="1" w:evenHBand="0" w:firstRowFirstColumn="0" w:firstRowLastColumn="0" w:lastRowFirstColumn="0" w:lastRowLastColumn="0"/>
            </w:pPr>
            <w:r w:rsidRPr="006E485B">
              <w:t>Triapine</w:t>
            </w:r>
          </w:p>
        </w:tc>
        <w:tc>
          <w:tcPr>
            <w:tcW w:w="3329" w:type="dxa"/>
            <w:shd w:val="clear" w:color="auto" w:fill="FFFFFF" w:themeFill="background1"/>
          </w:tcPr>
          <w:p w14:paraId="33B96615" w14:textId="77777777" w:rsidR="001405BE" w:rsidRPr="006E485B" w:rsidRDefault="001405BE" w:rsidP="001405BE">
            <w:pPr>
              <w:cnfStyle w:val="000000100000" w:firstRow="0" w:lastRow="0" w:firstColumn="0" w:lastColumn="0" w:oddVBand="0" w:evenVBand="0" w:oddHBand="1" w:evenHBand="0" w:firstRowFirstColumn="0" w:firstRowLastColumn="0" w:lastRowFirstColumn="0" w:lastRowLastColumn="0"/>
            </w:pPr>
            <w:r w:rsidRPr="006E485B">
              <w:t>Chemoradiation</w:t>
            </w:r>
          </w:p>
        </w:tc>
        <w:tc>
          <w:tcPr>
            <w:tcW w:w="759" w:type="dxa"/>
            <w:shd w:val="clear" w:color="auto" w:fill="FFFFFF" w:themeFill="background1"/>
          </w:tcPr>
          <w:p w14:paraId="6A8E0D51" w14:textId="77777777" w:rsidR="001405BE" w:rsidRPr="006E485B" w:rsidRDefault="001405BE" w:rsidP="001405BE">
            <w:pPr>
              <w:cnfStyle w:val="000000100000" w:firstRow="0" w:lastRow="0" w:firstColumn="0" w:lastColumn="0" w:oddVBand="0" w:evenVBand="0" w:oddHBand="1" w:evenHBand="0" w:firstRowFirstColumn="0" w:firstRowLastColumn="0" w:lastRowFirstColumn="0" w:lastRowLastColumn="0"/>
            </w:pPr>
            <w:r w:rsidRPr="006E485B">
              <w:t>II</w:t>
            </w:r>
          </w:p>
        </w:tc>
        <w:tc>
          <w:tcPr>
            <w:tcW w:w="2255" w:type="dxa"/>
            <w:shd w:val="clear" w:color="auto" w:fill="FFFFFF" w:themeFill="background1"/>
          </w:tcPr>
          <w:p w14:paraId="66A1C686" w14:textId="7966635F" w:rsidR="001405BE" w:rsidRPr="006E485B" w:rsidRDefault="001405BE" w:rsidP="001405BE">
            <w:pPr>
              <w:cnfStyle w:val="000000100000" w:firstRow="0" w:lastRow="0" w:firstColumn="0" w:lastColumn="0" w:oddVBand="0" w:evenVBand="0" w:oddHBand="1" w:evenHBand="0" w:firstRowFirstColumn="0" w:firstRowLastColumn="0" w:lastRowFirstColumn="0" w:lastRowLastColumn="0"/>
            </w:pPr>
            <w:r w:rsidRPr="006E485B">
              <w:t>NCT00941070</w:t>
            </w:r>
            <w:r w:rsidR="00642644" w:rsidRPr="006E485B">
              <w:t>, NCT01835171, NCT02466971</w:t>
            </w:r>
          </w:p>
        </w:tc>
      </w:tr>
    </w:tbl>
    <w:p w14:paraId="3A2EB144" w14:textId="77777777" w:rsidR="00B476AA" w:rsidRPr="006E485B" w:rsidRDefault="00B476AA" w:rsidP="006F2FB4">
      <w:pPr>
        <w:autoSpaceDE w:val="0"/>
        <w:autoSpaceDN w:val="0"/>
        <w:adjustRightInd w:val="0"/>
        <w:spacing w:after="0" w:line="240" w:lineRule="auto"/>
        <w:rPr>
          <w:rFonts w:cs="Verdana-Italic"/>
          <w:i/>
          <w:iCs/>
          <w:color w:val="000000"/>
        </w:rPr>
      </w:pPr>
    </w:p>
    <w:p w14:paraId="2C53427D" w14:textId="77777777" w:rsidR="00B476AA" w:rsidRPr="006E485B" w:rsidRDefault="00B476AA" w:rsidP="006F2FB4">
      <w:pPr>
        <w:autoSpaceDE w:val="0"/>
        <w:autoSpaceDN w:val="0"/>
        <w:adjustRightInd w:val="0"/>
        <w:spacing w:after="0" w:line="240" w:lineRule="auto"/>
        <w:rPr>
          <w:rFonts w:cs="Verdana-Italic"/>
          <w:i/>
          <w:iCs/>
          <w:color w:val="000000"/>
        </w:rPr>
      </w:pPr>
    </w:p>
    <w:p w14:paraId="36F35DA9" w14:textId="77777777" w:rsidR="00E31894" w:rsidRPr="006E485B" w:rsidRDefault="00E31894" w:rsidP="006F2FB4">
      <w:pPr>
        <w:autoSpaceDE w:val="0"/>
        <w:autoSpaceDN w:val="0"/>
        <w:adjustRightInd w:val="0"/>
        <w:spacing w:after="0" w:line="240" w:lineRule="auto"/>
        <w:rPr>
          <w:rFonts w:cs="Verdana-Italic"/>
          <w:b/>
          <w:i/>
          <w:iCs/>
          <w:color w:val="000000"/>
        </w:rPr>
      </w:pPr>
    </w:p>
    <w:p w14:paraId="6E08A3FA" w14:textId="77777777" w:rsidR="009931A8" w:rsidRDefault="009931A8" w:rsidP="006F2FB4">
      <w:pPr>
        <w:autoSpaceDE w:val="0"/>
        <w:autoSpaceDN w:val="0"/>
        <w:adjustRightInd w:val="0"/>
        <w:spacing w:after="0" w:line="240" w:lineRule="auto"/>
        <w:rPr>
          <w:rFonts w:ascii="Verdana-Italic" w:hAnsi="Verdana-Italic" w:cs="Verdana-Italic"/>
          <w:iCs/>
          <w:color w:val="000000"/>
          <w:sz w:val="20"/>
          <w:szCs w:val="20"/>
        </w:rPr>
      </w:pPr>
    </w:p>
    <w:p w14:paraId="5DD85522" w14:textId="77777777" w:rsidR="001E0655" w:rsidRDefault="001E0655" w:rsidP="006F2FB4">
      <w:pPr>
        <w:autoSpaceDE w:val="0"/>
        <w:autoSpaceDN w:val="0"/>
        <w:adjustRightInd w:val="0"/>
        <w:spacing w:after="0" w:line="240" w:lineRule="auto"/>
        <w:rPr>
          <w:rFonts w:ascii="Verdana-Italic" w:hAnsi="Verdana-Italic" w:cs="Verdana-Italic"/>
          <w:iCs/>
          <w:color w:val="000000"/>
          <w:sz w:val="20"/>
          <w:szCs w:val="20"/>
        </w:rPr>
      </w:pPr>
    </w:p>
    <w:p w14:paraId="0D2E3130" w14:textId="77777777" w:rsidR="001E0655" w:rsidRDefault="001E0655" w:rsidP="006F2FB4">
      <w:pPr>
        <w:autoSpaceDE w:val="0"/>
        <w:autoSpaceDN w:val="0"/>
        <w:adjustRightInd w:val="0"/>
        <w:spacing w:after="0" w:line="240" w:lineRule="auto"/>
        <w:rPr>
          <w:rFonts w:ascii="Verdana-Italic" w:hAnsi="Verdana-Italic" w:cs="Verdana-Italic"/>
          <w:iCs/>
          <w:color w:val="000000"/>
          <w:sz w:val="20"/>
          <w:szCs w:val="20"/>
        </w:rPr>
      </w:pPr>
    </w:p>
    <w:p w14:paraId="349BBD63" w14:textId="77777777" w:rsidR="001E0655" w:rsidRPr="009931A8" w:rsidRDefault="001E0655" w:rsidP="006F2FB4">
      <w:pPr>
        <w:autoSpaceDE w:val="0"/>
        <w:autoSpaceDN w:val="0"/>
        <w:adjustRightInd w:val="0"/>
        <w:spacing w:after="0" w:line="240" w:lineRule="auto"/>
        <w:rPr>
          <w:rFonts w:ascii="Verdana-Italic" w:hAnsi="Verdana-Italic" w:cs="Verdana-Italic"/>
          <w:iCs/>
          <w:color w:val="000000"/>
          <w:sz w:val="20"/>
          <w:szCs w:val="20"/>
        </w:rPr>
      </w:pPr>
    </w:p>
    <w:p w14:paraId="4455230C" w14:textId="77777777" w:rsidR="00686686" w:rsidRDefault="00686686" w:rsidP="00240FC2">
      <w:pPr>
        <w:pStyle w:val="EndNoteBibliography"/>
        <w:spacing w:after="0"/>
        <w:rPr>
          <w:b/>
          <w:u w:val="single"/>
        </w:rPr>
      </w:pPr>
      <w:r>
        <w:rPr>
          <w:b/>
          <w:u w:val="single"/>
        </w:rPr>
        <w:lastRenderedPageBreak/>
        <w:t>References</w:t>
      </w:r>
    </w:p>
    <w:p w14:paraId="393350CA" w14:textId="77777777" w:rsidR="00686686" w:rsidRDefault="00686686" w:rsidP="00240FC2">
      <w:pPr>
        <w:pStyle w:val="EndNoteBibliography"/>
        <w:spacing w:after="0"/>
        <w:rPr>
          <w:b/>
          <w:u w:val="single"/>
        </w:rPr>
      </w:pPr>
    </w:p>
    <w:bookmarkStart w:id="0" w:name="_GoBack"/>
    <w:bookmarkEnd w:id="0"/>
    <w:p w14:paraId="560C8B30" w14:textId="112E5303" w:rsidR="00240FC2" w:rsidRPr="00240FC2" w:rsidRDefault="007F59CB" w:rsidP="00240FC2">
      <w:pPr>
        <w:pStyle w:val="EndNoteBibliography"/>
        <w:spacing w:after="0"/>
      </w:pPr>
      <w:r>
        <w:rPr>
          <w:u w:val="single"/>
        </w:rPr>
        <w:fldChar w:fldCharType="begin"/>
      </w:r>
      <w:r w:rsidR="007A4AD3">
        <w:rPr>
          <w:u w:val="single"/>
        </w:rPr>
        <w:instrText xml:space="preserve"> ADDIN EN.REFLIST </w:instrText>
      </w:r>
      <w:r>
        <w:rPr>
          <w:u w:val="single"/>
        </w:rPr>
        <w:fldChar w:fldCharType="separate"/>
      </w:r>
      <w:r w:rsidR="00240FC2" w:rsidRPr="00240FC2">
        <w:t>[1] Jemal A, Bray F, Center MM, Ferlay J, Ward E, Forman D. Global cancer statistics. CA: a cancer journal for clinicians. 2011;61:69-90.</w:t>
      </w:r>
    </w:p>
    <w:p w14:paraId="70BC2DAB" w14:textId="77777777" w:rsidR="00240FC2" w:rsidRPr="00240FC2" w:rsidRDefault="00240FC2" w:rsidP="00240FC2">
      <w:pPr>
        <w:pStyle w:val="EndNoteBibliography"/>
        <w:spacing w:after="0"/>
      </w:pPr>
      <w:r w:rsidRPr="00240FC2">
        <w:t>[2] Vale CL, Tierney JF, Davidson SE, Drinkwater KJ, Symonds P. Substantial improvement in UK cervical cancer survival with chemoradiotherapy: results of a Royal College of Radiologists' audit. Clinical oncology. 2010;22:590-601.</w:t>
      </w:r>
    </w:p>
    <w:p w14:paraId="63FAC52A" w14:textId="77777777" w:rsidR="00240FC2" w:rsidRPr="00240FC2" w:rsidRDefault="00240FC2" w:rsidP="00240FC2">
      <w:pPr>
        <w:pStyle w:val="EndNoteBibliography"/>
        <w:spacing w:after="0"/>
      </w:pPr>
      <w:r w:rsidRPr="00240FC2">
        <w:t>[3] Monk BJ, Sill MW, McMeekin DS, Cohn DE, Ramondetta LM, Boardman CH, et al. Phase III trial of four cisplatin-containing doublet combinations in stage IVB, recurrent, or persistent cervical carcinoma: a Gynecologic Oncology Group study. Journal of clinical oncology : official journal of the American Society of Clinical Oncology. 2009;27:4649-55.</w:t>
      </w:r>
    </w:p>
    <w:p w14:paraId="46737A40" w14:textId="77777777" w:rsidR="00240FC2" w:rsidRPr="00240FC2" w:rsidRDefault="00240FC2" w:rsidP="00240FC2">
      <w:pPr>
        <w:pStyle w:val="EndNoteBibliography"/>
        <w:spacing w:after="0"/>
      </w:pPr>
      <w:r w:rsidRPr="00240FC2">
        <w:t>[4] Tewari KS, Sill MW, Long HJ, 3rd, Penson RT, Huang H, Ramondetta LM, et al. Improved survival with bevacizumab in advanced cervical cancer. The New England journal of medicine. 2014;370:734-43.</w:t>
      </w:r>
    </w:p>
    <w:p w14:paraId="7146B98F" w14:textId="77777777" w:rsidR="00240FC2" w:rsidRPr="00240FC2" w:rsidRDefault="00240FC2" w:rsidP="00240FC2">
      <w:pPr>
        <w:pStyle w:val="EndNoteBibliography"/>
        <w:spacing w:after="0"/>
      </w:pPr>
      <w:r w:rsidRPr="00240FC2">
        <w:t>[5] Matt S, Hofmann TG. The DNA damage-induced cell death response: a roadmap to kill cancer cells. Cell Mol Life Sci. 2016.</w:t>
      </w:r>
    </w:p>
    <w:p w14:paraId="20C3A392" w14:textId="77777777" w:rsidR="00240FC2" w:rsidRPr="00240FC2" w:rsidRDefault="00240FC2" w:rsidP="00240FC2">
      <w:pPr>
        <w:pStyle w:val="EndNoteBibliography"/>
        <w:spacing w:after="0"/>
      </w:pPr>
      <w:r w:rsidRPr="00240FC2">
        <w:t>[6] Gillison ML, Castellsague X, Chaturvedi A, Goodman MT, Snijders P, Tommasino M, et al. Eurogin Roadmap: comparative epidemiology of HPV infection and associated cancers of the head and neck and cervix. International journal of cancer Journal international du cancer. 2014;134:497-507.</w:t>
      </w:r>
    </w:p>
    <w:p w14:paraId="601B874B" w14:textId="77777777" w:rsidR="00240FC2" w:rsidRPr="00240FC2" w:rsidRDefault="00240FC2" w:rsidP="00240FC2">
      <w:pPr>
        <w:pStyle w:val="EndNoteBibliography"/>
        <w:spacing w:after="0"/>
      </w:pPr>
      <w:r w:rsidRPr="00240FC2">
        <w:t>[7] McKinney CC, Hussmann KL, McBride AA. The Role of the DNA Damage Response throughout the Papillomavirus Life Cycle. Viruses. 2015;7:2450-69.</w:t>
      </w:r>
    </w:p>
    <w:p w14:paraId="26D34CE9" w14:textId="77777777" w:rsidR="00240FC2" w:rsidRPr="00240FC2" w:rsidRDefault="00240FC2" w:rsidP="00240FC2">
      <w:pPr>
        <w:pStyle w:val="EndNoteBibliography"/>
        <w:spacing w:after="0"/>
      </w:pPr>
      <w:r w:rsidRPr="00240FC2">
        <w:t>[8] Wallace NA, Galloway DA. Manipulation of cellular DNA damage repair machinery facilitates propagation of human papillomaviruses. Seminars in cancer biology. 2014;26:30-42.</w:t>
      </w:r>
    </w:p>
    <w:p w14:paraId="47611EEE" w14:textId="77777777" w:rsidR="00240FC2" w:rsidRPr="00240FC2" w:rsidRDefault="00240FC2" w:rsidP="00240FC2">
      <w:pPr>
        <w:pStyle w:val="EndNoteBibliography"/>
        <w:spacing w:after="0"/>
      </w:pPr>
      <w:r w:rsidRPr="00240FC2">
        <w:t>[9] Xue Y, Toh SY, He P, Lim T, Lim D, Pang CL, et al. HPV16-E2 induces prophase arrest and activates the cellular DNA damage response in vitro and in precursor lesions of cervical carcinoma. Oncotarget. 2015;6:34979-91.</w:t>
      </w:r>
    </w:p>
    <w:p w14:paraId="3D3BA6CD" w14:textId="77777777" w:rsidR="00240FC2" w:rsidRPr="00240FC2" w:rsidRDefault="00240FC2" w:rsidP="00240FC2">
      <w:pPr>
        <w:pStyle w:val="EndNoteBibliography"/>
        <w:spacing w:after="0"/>
      </w:pPr>
      <w:r w:rsidRPr="00240FC2">
        <w:t>[10] Ojesina AI, Lichtenstein L, Freeman SS, Pedamallu CS, Imaz-Rosshandler I, Pugh TJ, et al. Landscape of genomic alterations in cervical carcinomas. Nature. 2014;506:371-5.</w:t>
      </w:r>
    </w:p>
    <w:p w14:paraId="103892FC" w14:textId="77777777" w:rsidR="00240FC2" w:rsidRPr="00240FC2" w:rsidRDefault="00240FC2" w:rsidP="00240FC2">
      <w:pPr>
        <w:pStyle w:val="EndNoteBibliography"/>
        <w:spacing w:after="0"/>
      </w:pPr>
      <w:r w:rsidRPr="00240FC2">
        <w:t>[11] Park JW, Nickel KP, Torres AD, Lee D, Lambert PF, Kimple RJ. Human papillomavirus type 16 E7 oncoprotein causes a delay in repair of DNA damage. Radiotherapy and oncology : journal of the European Society for Therapeutic Radiology and Oncology. 2014;113:337-44.</w:t>
      </w:r>
    </w:p>
    <w:p w14:paraId="6C442804" w14:textId="77777777" w:rsidR="00240FC2" w:rsidRPr="00240FC2" w:rsidRDefault="00240FC2" w:rsidP="00240FC2">
      <w:pPr>
        <w:pStyle w:val="EndNoteBibliography"/>
        <w:spacing w:after="0"/>
      </w:pPr>
      <w:r w:rsidRPr="00240FC2">
        <w:t>[12] Song S, Gulliver GA, Lambert PF. Human papillomavirus type 16 E6 and E7 oncogenes abrogate radiation-induced DNA damage responses in vivo through p53-dependent and p53-independent pathways. Proceedings of the National Academy of Sciences of the United States of America. 1998;95:2290-5.</w:t>
      </w:r>
    </w:p>
    <w:p w14:paraId="318D09EC" w14:textId="77777777" w:rsidR="00240FC2" w:rsidRPr="00240FC2" w:rsidRDefault="00240FC2" w:rsidP="00240FC2">
      <w:pPr>
        <w:pStyle w:val="EndNoteBibliography"/>
        <w:spacing w:after="0"/>
      </w:pPr>
      <w:r w:rsidRPr="00240FC2">
        <w:t>[13] Rieckmann T, Tribius S, Grob TJ, Meyer F, Busch CJ, Petersen C, et al. HNSCC cell lines positive for HPV and p16 possess higher cellular radiosensitivity due to an impaired DSB repair capacity. Radiotherapy and oncology : journal of the European Society for Therapeutic Radiology and Oncology. 2013;107:242-6.</w:t>
      </w:r>
    </w:p>
    <w:p w14:paraId="07ECEEF3" w14:textId="77777777" w:rsidR="00240FC2" w:rsidRPr="00240FC2" w:rsidRDefault="00240FC2" w:rsidP="00240FC2">
      <w:pPr>
        <w:pStyle w:val="EndNoteBibliography"/>
        <w:spacing w:after="0"/>
      </w:pPr>
      <w:r w:rsidRPr="00240FC2">
        <w:t>[14] Lindel K, Burri P, Studer HU, Altermatt HJ, Greiner RH, Gruber G. Human papillomavirus status in advanced cervical cancer: predictive and prognostic significance for curative radiation treatment. International journal of gynecological cancer : official journal of the International Gynecological Cancer Society. 2005;15:278-84.</w:t>
      </w:r>
    </w:p>
    <w:p w14:paraId="59D8F1A4" w14:textId="77777777" w:rsidR="00240FC2" w:rsidRPr="00240FC2" w:rsidRDefault="00240FC2" w:rsidP="00240FC2">
      <w:pPr>
        <w:pStyle w:val="EndNoteBibliography"/>
        <w:spacing w:after="0"/>
      </w:pPr>
      <w:r w:rsidRPr="00240FC2">
        <w:t>[15] Goodarzi AA, Jeggo PA. The repair and signaling responses to DNA double-strand breaks. Adv Genet. 2013;82:1-45.</w:t>
      </w:r>
    </w:p>
    <w:p w14:paraId="0E8C79DA" w14:textId="77777777" w:rsidR="00240FC2" w:rsidRPr="00240FC2" w:rsidRDefault="00240FC2" w:rsidP="00240FC2">
      <w:pPr>
        <w:pStyle w:val="EndNoteBibliography"/>
        <w:spacing w:after="0"/>
      </w:pPr>
      <w:r w:rsidRPr="00240FC2">
        <w:t>[16] Chapman JR, Taylor MR, Boulton SJ. Playing the end game: DNA double-strand break repair pathway choice. Molecular cell. 2012;47:497-510.</w:t>
      </w:r>
    </w:p>
    <w:p w14:paraId="1372697C" w14:textId="77777777" w:rsidR="00240FC2" w:rsidRPr="00240FC2" w:rsidRDefault="00240FC2" w:rsidP="00240FC2">
      <w:pPr>
        <w:pStyle w:val="EndNoteBibliography"/>
        <w:spacing w:after="0"/>
      </w:pPr>
      <w:r w:rsidRPr="00240FC2">
        <w:t>[17] Brown JS, Jackson SP. Ubiquitylation, neddylation and the DNA damage response. Open biology. 2015;5:150018.</w:t>
      </w:r>
    </w:p>
    <w:p w14:paraId="2E2B57FB" w14:textId="77777777" w:rsidR="00240FC2" w:rsidRPr="00240FC2" w:rsidRDefault="00240FC2" w:rsidP="00240FC2">
      <w:pPr>
        <w:pStyle w:val="EndNoteBibliography"/>
        <w:spacing w:after="0"/>
      </w:pPr>
      <w:r w:rsidRPr="00240FC2">
        <w:t>[18] Awasthi P, Foiani M, Kumar A. ATM and ATR signaling at a glance. Journal of cell science. 2015;128:4255-62.</w:t>
      </w:r>
    </w:p>
    <w:p w14:paraId="1CA39722" w14:textId="77777777" w:rsidR="00240FC2" w:rsidRPr="00240FC2" w:rsidRDefault="00240FC2" w:rsidP="00240FC2">
      <w:pPr>
        <w:pStyle w:val="EndNoteBibliography"/>
        <w:spacing w:after="0"/>
      </w:pPr>
      <w:r w:rsidRPr="00240FC2">
        <w:t>[19] Moody CA, Laimins LA. Human papillomaviruses activate the ATM DNA damage pathway for viral genome amplification upon differentiation. PLoS pathogens. 2009;5:e1000605.</w:t>
      </w:r>
    </w:p>
    <w:p w14:paraId="6EEC0403" w14:textId="77777777" w:rsidR="00240FC2" w:rsidRPr="00240FC2" w:rsidRDefault="00240FC2" w:rsidP="00240FC2">
      <w:pPr>
        <w:pStyle w:val="EndNoteBibliography"/>
        <w:spacing w:after="0"/>
      </w:pPr>
      <w:r w:rsidRPr="00240FC2">
        <w:lastRenderedPageBreak/>
        <w:t>[20] Roossink F, Wieringa HW, Noordhuis MG, ten Hoor KA, Kok M, Slagter-Menkema L, et al. The role of ATM and 53BP1 as predictive markers in cervical cancer. International journal of cancer Journal international du cancer. 2012;131:2056-66.</w:t>
      </w:r>
    </w:p>
    <w:p w14:paraId="6CCCE64E" w14:textId="77777777" w:rsidR="00240FC2" w:rsidRPr="00240FC2" w:rsidRDefault="00240FC2" w:rsidP="00240FC2">
      <w:pPr>
        <w:pStyle w:val="EndNoteBibliography"/>
        <w:spacing w:after="0"/>
      </w:pPr>
      <w:r w:rsidRPr="00240FC2">
        <w:t>[21] Roychowdhury A, Samadder S, Das P, Mandloi S, Addya S, Chakraborty C, et al. Integrative genomic and network analysis identified novel genes associated with the development of advanced cervical squamous cell carcinoma. Biochimica et biophysica acta. 2017;1861:2899-911.</w:t>
      </w:r>
    </w:p>
    <w:p w14:paraId="7FDC345A" w14:textId="77777777" w:rsidR="00240FC2" w:rsidRPr="00240FC2" w:rsidRDefault="00240FC2" w:rsidP="00240FC2">
      <w:pPr>
        <w:pStyle w:val="EndNoteBibliography"/>
        <w:spacing w:after="0"/>
      </w:pPr>
      <w:r w:rsidRPr="00240FC2">
        <w:t>[22] Price BD, Youmell MB. The phosphatidylinositol 3-kinase inhibitor wortmannin sensitizes murine fibroblasts and human tumor cells to radiation and blocks induction of p53 following DNA damage. Cancer research. 1996;56:246-50.</w:t>
      </w:r>
    </w:p>
    <w:p w14:paraId="0484E1FC" w14:textId="77777777" w:rsidR="00240FC2" w:rsidRPr="00240FC2" w:rsidRDefault="00240FC2" w:rsidP="00240FC2">
      <w:pPr>
        <w:pStyle w:val="EndNoteBibliography"/>
        <w:spacing w:after="0"/>
      </w:pPr>
      <w:r w:rsidRPr="00240FC2">
        <w:t>[23] Li W, Jian W, Xiaoping X, Yingfeng L, Tao X, Xiaoyan X. Enhanced radiation-mediated cell killing of human cervical cancer cells by small interference RNA silencing of ataxia telangiectasia-mutated protein. International journal of gynecological cancer : official journal of the International Gynecological Cancer Society. 2006;16:1620-30.</w:t>
      </w:r>
    </w:p>
    <w:p w14:paraId="3EC963FE" w14:textId="77777777" w:rsidR="00240FC2" w:rsidRPr="00240FC2" w:rsidRDefault="00240FC2" w:rsidP="00240FC2">
      <w:pPr>
        <w:pStyle w:val="EndNoteBibliography"/>
        <w:spacing w:after="0"/>
      </w:pPr>
      <w:r w:rsidRPr="00240FC2">
        <w:t>[24] Tian X, Chen G, Xing H, Weng D, Guo Y, Ma D. The relationship between the down-regulation of DNA-PKcs or Ku70 and the chemosensitization in human cervical carcinoma cell line HeLa. Oncology reports. 2007;18:927-32.</w:t>
      </w:r>
    </w:p>
    <w:p w14:paraId="153095B5" w14:textId="77777777" w:rsidR="00240FC2" w:rsidRPr="00240FC2" w:rsidRDefault="00240FC2" w:rsidP="00240FC2">
      <w:pPr>
        <w:pStyle w:val="EndNoteBibliography"/>
        <w:spacing w:after="0"/>
      </w:pPr>
      <w:r w:rsidRPr="00240FC2">
        <w:t>[25] Teng PN, Bateman NW, Darcy KM, Hamilton CA, Maxwell GL, Bakkenist CJ, et al. Pharmacologic inhibition of ATR and ATM offers clinically important distinctions to enhancing platinum or radiation response in ovarian, endometrial, and cervical cancer cells. Gynecologic oncology. 2015;136:554-61.</w:t>
      </w:r>
    </w:p>
    <w:p w14:paraId="5E5006D9" w14:textId="77777777" w:rsidR="00240FC2" w:rsidRPr="00240FC2" w:rsidRDefault="00240FC2" w:rsidP="00240FC2">
      <w:pPr>
        <w:pStyle w:val="EndNoteBibliography"/>
        <w:spacing w:after="0"/>
      </w:pPr>
      <w:r w:rsidRPr="00240FC2">
        <w:t>[26] Wieringa HW, van der Zee AG, de Vries EG, van Vugt MA. Breaking the DNA damage response to improve cervical cancer treatment. Cancer Treat Rev. 2016;42:30-40.</w:t>
      </w:r>
    </w:p>
    <w:p w14:paraId="03181A18" w14:textId="77777777" w:rsidR="00240FC2" w:rsidRPr="00240FC2" w:rsidRDefault="00240FC2" w:rsidP="00240FC2">
      <w:pPr>
        <w:pStyle w:val="EndNoteBibliography"/>
        <w:spacing w:after="0"/>
      </w:pPr>
      <w:r w:rsidRPr="00240FC2">
        <w:t>[27] Reaper PM, Griffiths MR, Long JM, Charrier JD, Maccormick S, Charlton PA, et al. Selective killing of ATM- or p53-deficient cancer cells through inhibition of ATR. Nat Chem Biol. 2011;7:428-30.</w:t>
      </w:r>
    </w:p>
    <w:p w14:paraId="0FB204E0" w14:textId="77777777" w:rsidR="00240FC2" w:rsidRPr="00240FC2" w:rsidRDefault="00240FC2" w:rsidP="00240FC2">
      <w:pPr>
        <w:pStyle w:val="EndNoteBibliography"/>
        <w:spacing w:after="0"/>
      </w:pPr>
      <w:r w:rsidRPr="00240FC2">
        <w:t>[28] Charrier JD, Durrant SJ, Golec JM, Kay DP, Knegtel RM, MacCormick S, et al. Discovery of potent and selective inhibitors of ataxia telangiectasia mutated and Rad3 related (ATR) protein kinase as potential anticancer agents. J Med Chem. 2011;54:2320-30.</w:t>
      </w:r>
    </w:p>
    <w:p w14:paraId="2E3C8AC9" w14:textId="77777777" w:rsidR="00240FC2" w:rsidRPr="00240FC2" w:rsidRDefault="00240FC2" w:rsidP="00240FC2">
      <w:pPr>
        <w:pStyle w:val="EndNoteBibliography"/>
        <w:spacing w:after="0"/>
      </w:pPr>
      <w:r w:rsidRPr="00240FC2">
        <w:t>[29] Hong D, Infante J, Janku F, Jones S, Nguyen LM, Burris H, et al. Phase I Study of LY2606368, a Checkpoint Kinase 1 Inhibitor, in Patients With Advanced Cancer. Journal of clinical oncology : official journal of the American Society of Clinical Oncology. 2016;34:1764-71.</w:t>
      </w:r>
    </w:p>
    <w:p w14:paraId="479B464F" w14:textId="77777777" w:rsidR="00240FC2" w:rsidRPr="00240FC2" w:rsidRDefault="00240FC2" w:rsidP="00240FC2">
      <w:pPr>
        <w:pStyle w:val="EndNoteBibliography"/>
        <w:spacing w:after="0"/>
      </w:pPr>
      <w:r w:rsidRPr="00240FC2">
        <w:t>[30] Beskow C, Skikuniene J, Holgersson A, Nilsson B, Lewensohn R, Kanter L, et al. Radioresistant cervical cancer shows upregulation of the NHEJ proteins DNA-PKcs, Ku70 and Ku86. British journal of cancer. 2009;101:816-21.</w:t>
      </w:r>
    </w:p>
    <w:p w14:paraId="34699371" w14:textId="77777777" w:rsidR="00240FC2" w:rsidRPr="00240FC2" w:rsidRDefault="00240FC2" w:rsidP="00240FC2">
      <w:pPr>
        <w:pStyle w:val="EndNoteBibliography"/>
        <w:spacing w:after="0"/>
      </w:pPr>
      <w:r w:rsidRPr="00240FC2">
        <w:t>[31] Fuhrman CB, Kilgore J, LaCoursiere YD, Lee CM, Milash BA, Soisson AP, et al. Radiosensitization of cervical cancer cells via double-strand DNA break repair inhibition. Gynecologic oncology. 2008;110:93-8.</w:t>
      </w:r>
    </w:p>
    <w:p w14:paraId="082339C3" w14:textId="77777777" w:rsidR="00240FC2" w:rsidRPr="00240FC2" w:rsidRDefault="00240FC2" w:rsidP="00240FC2">
      <w:pPr>
        <w:pStyle w:val="EndNoteBibliography"/>
        <w:spacing w:after="0"/>
      </w:pPr>
      <w:r w:rsidRPr="00240FC2">
        <w:t>[32] van Oorschot B, Granata G, Di Franco S, Ten Cate R, Rodermond HM, Todaro M, et al. Targeting dna double strand break repair with hyperthermia and dna-pkcs inhibition to enhance the effect of radiation treatment. Oncotarget. 2016;7:65504-13.</w:t>
      </w:r>
    </w:p>
    <w:p w14:paraId="14DA2FCF" w14:textId="77777777" w:rsidR="00240FC2" w:rsidRPr="00240FC2" w:rsidRDefault="00240FC2" w:rsidP="00240FC2">
      <w:pPr>
        <w:pStyle w:val="EndNoteBibliography"/>
        <w:spacing w:after="0"/>
      </w:pPr>
      <w:r w:rsidRPr="00240FC2">
        <w:t>[33] Vavrova J, Zarybnicka L, Jost P, Tichy A, Rezacova M, Sinkorova Z, et al. Comparison of the Radiosensitizing Effect of ATR, ATM and DNA-PK Kinase Inhibitors on Cervical Carcinoma Cells. Folia Biol (Praha). 2016;62:167-74.</w:t>
      </w:r>
    </w:p>
    <w:p w14:paraId="77052E4F" w14:textId="77777777" w:rsidR="00240FC2" w:rsidRPr="00240FC2" w:rsidRDefault="00240FC2" w:rsidP="00240FC2">
      <w:pPr>
        <w:pStyle w:val="EndNoteBibliography"/>
        <w:spacing w:after="0"/>
      </w:pPr>
      <w:r w:rsidRPr="00240FC2">
        <w:t>[34] Scott CL, Swisher EM, Kaufmann SH. Poly (ADP-ribose) polymerase inhibitors: recent advances and future development. Journal of clinical oncology : official journal of the American Society of Clinical Oncology. 2015;33:1397-406.</w:t>
      </w:r>
    </w:p>
    <w:p w14:paraId="5ADF81EA" w14:textId="77777777" w:rsidR="00240FC2" w:rsidRPr="00240FC2" w:rsidRDefault="00240FC2" w:rsidP="00240FC2">
      <w:pPr>
        <w:pStyle w:val="EndNoteBibliography"/>
        <w:spacing w:after="0"/>
      </w:pPr>
      <w:r w:rsidRPr="00240FC2">
        <w:t>[35] Narayan G, Arias-Pulido H, Basso K, Vargas H, Villella J, Murty VVVS, et al. Promoter Hypermethylation of FANCF: Disruption of Fanconi Anemia-BRCA Pathway in Cervical Cancer. Cancer research. 2004;64:2994-7.</w:t>
      </w:r>
    </w:p>
    <w:p w14:paraId="52DA7A4C" w14:textId="77777777" w:rsidR="00240FC2" w:rsidRPr="00240FC2" w:rsidRDefault="00240FC2" w:rsidP="00240FC2">
      <w:pPr>
        <w:pStyle w:val="EndNoteBibliography"/>
        <w:spacing w:after="0"/>
      </w:pPr>
      <w:r w:rsidRPr="00240FC2">
        <w:t>[36] Narayan G, Arias-Pulido H, Koul S, Vargas H, Zhang FF, Villella J, et al. Frequent promoter methylation of CDH1, DAPK, RARB, and HIC1 genes in carcinoma of cervix uteri: its relationship to clinical outcome. Molecular cancer. 2003;2:24.</w:t>
      </w:r>
    </w:p>
    <w:p w14:paraId="6B932094" w14:textId="77777777" w:rsidR="00240FC2" w:rsidRPr="00240FC2" w:rsidRDefault="00240FC2" w:rsidP="00240FC2">
      <w:pPr>
        <w:pStyle w:val="EndNoteBibliography"/>
        <w:spacing w:after="0"/>
      </w:pPr>
      <w:r w:rsidRPr="00240FC2">
        <w:lastRenderedPageBreak/>
        <w:t>[37] Price BD, D'Andrea AD. Chromatin remodeling at DNA double-strand breaks. Cell. 2013;152:1344-54.</w:t>
      </w:r>
    </w:p>
    <w:p w14:paraId="3AF1D937" w14:textId="77777777" w:rsidR="00240FC2" w:rsidRPr="00240FC2" w:rsidRDefault="00240FC2" w:rsidP="00240FC2">
      <w:pPr>
        <w:pStyle w:val="EndNoteBibliography"/>
        <w:spacing w:after="0"/>
      </w:pPr>
      <w:r w:rsidRPr="00240FC2">
        <w:t>[38] Hegan DC, Lu Y, Stachelek GC, Crosby ME, Bindra RS, Glazer PM. Inhibition of poly(ADP-ribose) polymerase down-regulates BRCA1 and RAD51 in a pathway mediated by E2F4 and p130. Proceedings of the National Academy of Sciences of the United States of America. 2010;107:2201-6.</w:t>
      </w:r>
    </w:p>
    <w:p w14:paraId="43AAC1EB" w14:textId="77777777" w:rsidR="00240FC2" w:rsidRPr="00240FC2" w:rsidRDefault="00240FC2" w:rsidP="00240FC2">
      <w:pPr>
        <w:pStyle w:val="EndNoteBibliography"/>
        <w:spacing w:after="0"/>
      </w:pPr>
      <w:r w:rsidRPr="00240FC2">
        <w:t>[39] Hassumi-Fukasawa MK, Miranda-Camargo FA, Zanetti BR, Galano DF, Ribeiro-Silva A, Soares EG. Expression of BAG-1 and PARP-1 in precursor lesions and invasive cervical cancer associated with human papillomavirus (HPV). Pathology oncology research : POR. 2012;18:929-37.</w:t>
      </w:r>
    </w:p>
    <w:p w14:paraId="62FEF0FF" w14:textId="77777777" w:rsidR="00240FC2" w:rsidRPr="00240FC2" w:rsidRDefault="00240FC2" w:rsidP="00240FC2">
      <w:pPr>
        <w:pStyle w:val="EndNoteBibliography"/>
        <w:spacing w:after="0"/>
      </w:pPr>
      <w:r w:rsidRPr="00240FC2">
        <w:t>[40] Shunkwiler L, Ferris G, Kunos C. Inhibition of Poly(ADP-Ribose) Polymerase Enhances Radiochemosensitivity in Cancers Proficient in DNA Double-Strand Break Repair. International journal of molecular sciences. 2013;14:3773-85.</w:t>
      </w:r>
    </w:p>
    <w:p w14:paraId="7D01AE4C" w14:textId="77777777" w:rsidR="00240FC2" w:rsidRPr="00240FC2" w:rsidRDefault="00240FC2" w:rsidP="00240FC2">
      <w:pPr>
        <w:pStyle w:val="EndNoteBibliography"/>
        <w:spacing w:after="0"/>
      </w:pPr>
      <w:r w:rsidRPr="00240FC2">
        <w:t>[41] Powell C, Mikropoulos C, Kaye SB, Nutting CM, Bhide SA, Newbold K, et al. Pre-clinical and clinical evaluation of PARP inhibitors as tumour-specific radiosensitisers. Cancer Treat Rev. 2010;36:566-75.</w:t>
      </w:r>
    </w:p>
    <w:p w14:paraId="6CCA9A41" w14:textId="77777777" w:rsidR="00240FC2" w:rsidRPr="00240FC2" w:rsidRDefault="00240FC2" w:rsidP="00240FC2">
      <w:pPr>
        <w:pStyle w:val="EndNoteBibliography"/>
        <w:spacing w:after="0"/>
      </w:pPr>
      <w:r w:rsidRPr="00240FC2">
        <w:t>[42] Michels J, Vitale I, Galluzzi L, Adam J, Olaussen KA, Kepp O, et al. Cisplatin resistance associated with PARP hyperactivation. Cancer research. 2013;73:2271-80.</w:t>
      </w:r>
    </w:p>
    <w:p w14:paraId="4FE0D52E" w14:textId="77777777" w:rsidR="00240FC2" w:rsidRPr="00240FC2" w:rsidRDefault="00240FC2" w:rsidP="00240FC2">
      <w:pPr>
        <w:pStyle w:val="EndNoteBibliography"/>
        <w:spacing w:after="0"/>
      </w:pPr>
      <w:r w:rsidRPr="00240FC2">
        <w:t>[43] Kelland LR, Tonkin KS. The effect of 3-aminobenzamide in the radiation response of three human cervix carcinoma xenografts. Radiotherapy and oncology : journal of the European Society for Therapeutic Radiology and Oncology. 1989;15:363-9.</w:t>
      </w:r>
    </w:p>
    <w:p w14:paraId="651A7069" w14:textId="77777777" w:rsidR="00240FC2" w:rsidRPr="00240FC2" w:rsidRDefault="00240FC2" w:rsidP="00240FC2">
      <w:pPr>
        <w:pStyle w:val="EndNoteBibliography"/>
        <w:spacing w:after="0"/>
      </w:pPr>
      <w:r w:rsidRPr="00240FC2">
        <w:t>[44] Kunos C, Deng W, Dawson D, Lea JS, Zanotti KM, Gray HJ, et al. A phase I-II evaluation of veliparib (NSC #737664), topotecan, and filgrastim or pegfilgrastim in the treatment of persistent or recurrent carcinoma of the uterine cervix: an NRG Oncology/Gynecologic Oncology Group study. International journal of gynecological cancer : official journal of the International Gynecological Cancer Society. 2015;25:484-92.</w:t>
      </w:r>
    </w:p>
    <w:p w14:paraId="71279A09" w14:textId="77777777" w:rsidR="00240FC2" w:rsidRPr="00240FC2" w:rsidRDefault="00240FC2" w:rsidP="00240FC2">
      <w:pPr>
        <w:pStyle w:val="EndNoteBibliography"/>
        <w:spacing w:after="0"/>
      </w:pPr>
      <w:r w:rsidRPr="00240FC2">
        <w:t>[45] Symonds RP, Gourley C, Davidson S, Carty K, McCartney E, Rai D, et al. Cediranib combined with carboplatin and paclitaxel in patients with metastatic or recurrent cervical cancer (CIRCCa): a randomised, double-blind, placebo-controlled phase 2 trial. Lancet Oncol. 2015;16:1515-24.</w:t>
      </w:r>
    </w:p>
    <w:p w14:paraId="0AF936D9" w14:textId="77777777" w:rsidR="00240FC2" w:rsidRPr="00240FC2" w:rsidRDefault="00240FC2" w:rsidP="00240FC2">
      <w:pPr>
        <w:pStyle w:val="EndNoteBibliography"/>
        <w:spacing w:after="0"/>
      </w:pPr>
      <w:r w:rsidRPr="00240FC2">
        <w:t>[46] Bindra RS, Schaffer PJ, Meng A, Woo J, Maseide K, Roth ME, et al. Down-regulation of Rad51 and decreased homologous recombination in hypoxic cancer cells. Molecular and cellular biology. 2004;24:8504-18.</w:t>
      </w:r>
    </w:p>
    <w:p w14:paraId="729DFFE0" w14:textId="77777777" w:rsidR="00240FC2" w:rsidRPr="00240FC2" w:rsidRDefault="00240FC2" w:rsidP="00240FC2">
      <w:pPr>
        <w:pStyle w:val="EndNoteBibliography"/>
        <w:spacing w:after="0"/>
      </w:pPr>
      <w:r w:rsidRPr="00240FC2">
        <w:t>[47] Meyn RE, Munshi A, Haymach JV, Milas L, Ang KK. Receptor signaling as a regulatory mechanism of DNA repair. Radiotherapy and oncology : journal of the European Society for Therapeutic Radiology and Oncology. 2009;92:316-22.</w:t>
      </w:r>
    </w:p>
    <w:p w14:paraId="5433B7D1" w14:textId="77777777" w:rsidR="00240FC2" w:rsidRPr="00240FC2" w:rsidRDefault="00240FC2" w:rsidP="00240FC2">
      <w:pPr>
        <w:pStyle w:val="EndNoteBibliography"/>
        <w:spacing w:after="0"/>
      </w:pPr>
      <w:r w:rsidRPr="00240FC2">
        <w:t>[48] Chen DJ, Nirodi CS. The epidermal growth factor receptor: a role in repair of radiation-induced DNA damage. Clinical cancer research : an official journal of the American Association for Cancer Research. 2007;13:6555-60.</w:t>
      </w:r>
    </w:p>
    <w:p w14:paraId="5CE49E1D" w14:textId="77777777" w:rsidR="00240FC2" w:rsidRPr="00240FC2" w:rsidRDefault="00240FC2" w:rsidP="00240FC2">
      <w:pPr>
        <w:pStyle w:val="EndNoteBibliography"/>
        <w:spacing w:after="0"/>
      </w:pPr>
      <w:r w:rsidRPr="00240FC2">
        <w:t>[49] Dittmann K, Mayer C, Fehrenbacher B, Schaller M, Raju U, Milas L, et al. Radiation-induced epidermal growth factor receptor nuclear import is linked to activation of DNA-dependent protein kinase. J Biol Chem. 2005;280:31182-9.</w:t>
      </w:r>
    </w:p>
    <w:p w14:paraId="2EE04DEC" w14:textId="77777777" w:rsidR="00240FC2" w:rsidRPr="00240FC2" w:rsidRDefault="00240FC2" w:rsidP="00240FC2">
      <w:pPr>
        <w:pStyle w:val="EndNoteBibliography"/>
        <w:spacing w:after="0"/>
      </w:pPr>
      <w:r w:rsidRPr="00240FC2">
        <w:t>[50] Muthusami S, Prabakaran DS, Yu JR, Park WY. FTS is responsible for radiation-induced nuclear phosphorylation of EGFR and repair of DNA damage in cervical cancer cells. Journal of cancer research and clinical oncology. 2015;141:203-10.</w:t>
      </w:r>
    </w:p>
    <w:p w14:paraId="6C6C4EBF" w14:textId="77777777" w:rsidR="00240FC2" w:rsidRPr="00240FC2" w:rsidRDefault="00240FC2" w:rsidP="00240FC2">
      <w:pPr>
        <w:pStyle w:val="EndNoteBibliography"/>
        <w:spacing w:after="0"/>
      </w:pPr>
      <w:r w:rsidRPr="00240FC2">
        <w:t>[51] Kim MK, Kim HS, Kim SH, Oh JM, Han JY, Lim JM, et al. Human papillomavirus type 16 E5 oncoprotein as a new target for cervical cancer treatment. Biochem Pharmacol. 2010;80:1930-5.</w:t>
      </w:r>
    </w:p>
    <w:p w14:paraId="3B26345C" w14:textId="77777777" w:rsidR="00240FC2" w:rsidRPr="00240FC2" w:rsidRDefault="00240FC2" w:rsidP="00240FC2">
      <w:pPr>
        <w:pStyle w:val="EndNoteBibliography"/>
        <w:spacing w:after="0"/>
      </w:pPr>
      <w:r w:rsidRPr="00240FC2">
        <w:t>[52] Dittmann K, Mayer C, Rodemann HP. Inhibition of radiation-induced EGFR nuclear import by C225 (Cetuximab) suppresses DNA-PK activity. Radiotherapy and oncology : journal of the European Society for Therapeutic Radiology and Oncology. 2005;76:157-61.</w:t>
      </w:r>
    </w:p>
    <w:p w14:paraId="448A1B8B" w14:textId="77777777" w:rsidR="00240FC2" w:rsidRPr="00240FC2" w:rsidRDefault="00240FC2" w:rsidP="00240FC2">
      <w:pPr>
        <w:pStyle w:val="EndNoteBibliography"/>
        <w:spacing w:after="0"/>
      </w:pPr>
      <w:r w:rsidRPr="00240FC2">
        <w:t>[53] Meira DD, de Almeida VH, Mororo JS, Nobrega I, Bardella L, Silva RL, et al. Combination of cetuximab with chemoradiation, trastuzumab or MAPK inhibitors: mechanisms of sensitisation of cervical cancer cells. British journal of cancer. 2009;101:782-91.</w:t>
      </w:r>
    </w:p>
    <w:p w14:paraId="02D0CAAB" w14:textId="77777777" w:rsidR="00240FC2" w:rsidRPr="00240FC2" w:rsidRDefault="00240FC2" w:rsidP="00240FC2">
      <w:pPr>
        <w:pStyle w:val="EndNoteBibliography"/>
        <w:spacing w:after="0"/>
      </w:pPr>
      <w:r w:rsidRPr="00240FC2">
        <w:lastRenderedPageBreak/>
        <w:t>[54] Myllynen L, Rieckmann T, Dahm-Daphi J, Kasten-Pisula U, Petersen C, Dikomey E, et al. In tumor cells regulation of DNA double strand break repair through EGF receptor involves both NHEJ and HR and is independent of p53 and K-Ras status. Radiotherapy and oncology : journal of the European Society for Therapeutic Radiology and Oncology. 2011;101:147-51.</w:t>
      </w:r>
    </w:p>
    <w:p w14:paraId="74840E8E" w14:textId="77777777" w:rsidR="00240FC2" w:rsidRPr="00240FC2" w:rsidRDefault="00240FC2" w:rsidP="00240FC2">
      <w:pPr>
        <w:pStyle w:val="EndNoteBibliography"/>
        <w:spacing w:after="0"/>
      </w:pPr>
      <w:r w:rsidRPr="00240FC2">
        <w:t>[55] de la Rochefordiere A, Kamal M, Floquet A, Thomas L, Petrow P, Petit T, et al. PIK3CA Pathway Mutations Predictive of Poor Response Following Standard Radiochemotherapy +/- Cetuximab in Cervical Cancer Patients. Clinical cancer research : an official journal of the American Association for Cancer Research. 2015;21:2530-7.</w:t>
      </w:r>
    </w:p>
    <w:p w14:paraId="6A698321" w14:textId="77777777" w:rsidR="00240FC2" w:rsidRPr="00240FC2" w:rsidRDefault="00240FC2" w:rsidP="00240FC2">
      <w:pPr>
        <w:pStyle w:val="EndNoteBibliography"/>
        <w:spacing w:after="0"/>
      </w:pPr>
      <w:r w:rsidRPr="00240FC2">
        <w:t>[56] Nogueira-Rodrigues A, Moralez G, Grazziotin R, Carmo CC, Small IA, Alves FV, et al. Phase 2 trial of erlotinib combined with cisplatin and radiotherapy in patients with locally advanced cervical cancer. Cancer. 2014;120:1187-93.</w:t>
      </w:r>
    </w:p>
    <w:p w14:paraId="2D156CDE" w14:textId="77777777" w:rsidR="00240FC2" w:rsidRPr="00240FC2" w:rsidRDefault="00240FC2" w:rsidP="00240FC2">
      <w:pPr>
        <w:pStyle w:val="EndNoteBibliography"/>
        <w:spacing w:after="0"/>
      </w:pPr>
      <w:r w:rsidRPr="00240FC2">
        <w:t>[57] Kurtz JE, Hardy-Bessard AC, Deslandres M, Lavau-Denes S, Largillier R, Roemer-Becuwe C, et al. Cetuximab, topotecan and cisplatin for the treatment of advanced cervical cancer: A phase II GINECO trial. Gynecol Oncol. 2009;113:16-20.</w:t>
      </w:r>
    </w:p>
    <w:p w14:paraId="1BB8DCB5" w14:textId="77777777" w:rsidR="00240FC2" w:rsidRPr="00240FC2" w:rsidRDefault="00240FC2" w:rsidP="00240FC2">
      <w:pPr>
        <w:pStyle w:val="EndNoteBibliography"/>
        <w:spacing w:after="0"/>
      </w:pPr>
      <w:r w:rsidRPr="00240FC2">
        <w:t>[58] Farley J, Sill MW, Birrer M, Walker J, Schilder RJ, Thigpen JT, et al. Phase II study of cisplatin plus cetuximab in advanced, recurrent, and previously treated cancers of the cervix and evaluation of epidermal growth factor receptor immunohistochemical expression: a Gynecologic Oncology Group study. Gynecol Oncol. 2011;121:303-8.</w:t>
      </w:r>
    </w:p>
    <w:p w14:paraId="0B441BE6" w14:textId="77777777" w:rsidR="00240FC2" w:rsidRPr="00240FC2" w:rsidRDefault="00240FC2" w:rsidP="00240FC2">
      <w:pPr>
        <w:pStyle w:val="EndNoteBibliography"/>
        <w:spacing w:after="0"/>
      </w:pPr>
      <w:r w:rsidRPr="00240FC2">
        <w:t>[59] Pignata S, Scambia G, Lorusso D, De Giorgi U, Nicoletto MO, Lauria R, et al. MITO (Multicentre Italian Trials in Ovarian cancer): CERV 2 trial--A randomized phase II study of carboplatin and paclitaxel +/- cetuximab, in advanced and/or recurrent cervical cancer. ASCO Meeting Abstracts. 2015;33:5520.</w:t>
      </w:r>
    </w:p>
    <w:p w14:paraId="4C4F5D8D" w14:textId="77777777" w:rsidR="00240FC2" w:rsidRPr="00240FC2" w:rsidRDefault="00240FC2" w:rsidP="00240FC2">
      <w:pPr>
        <w:pStyle w:val="EndNoteBibliography"/>
        <w:spacing w:after="0"/>
      </w:pPr>
      <w:r w:rsidRPr="00240FC2">
        <w:t>[60] Cetina L, Crombet T, Jimenez-Lima R, Zapata S, Ramos M, Avila S, et al. A pilot study of nimotuzumab plus single agent chemotherapy as second- or third-line treatment or more in patients with recurrent, persistent or metastatic cervical cancer. Cancer Biol Ther. 2015;16:684-9.</w:t>
      </w:r>
    </w:p>
    <w:p w14:paraId="71F76258" w14:textId="77777777" w:rsidR="00240FC2" w:rsidRPr="00240FC2" w:rsidRDefault="00240FC2" w:rsidP="00240FC2">
      <w:pPr>
        <w:pStyle w:val="EndNoteBibliography"/>
        <w:spacing w:after="0"/>
      </w:pPr>
      <w:r w:rsidRPr="00240FC2">
        <w:t>[61] Murakawa Y, Sonoda E, Barber LJ, Zeng W, Yokomori K, Kimura H, et al. Inhibitors of the proteasome suppress homologous DNA recombination in mammalian cells. Cancer research. 2007;67:8536-43.</w:t>
      </w:r>
    </w:p>
    <w:p w14:paraId="138EE8D6" w14:textId="77777777" w:rsidR="00240FC2" w:rsidRPr="00240FC2" w:rsidRDefault="00240FC2" w:rsidP="00240FC2">
      <w:pPr>
        <w:pStyle w:val="EndNoteBibliography"/>
        <w:spacing w:after="0"/>
      </w:pPr>
      <w:r w:rsidRPr="00240FC2">
        <w:t>[62] Jacquemont C, Taniguchi T. Proteasome function is required for DNA damage response and fanconi anemia pathway activation. Cancer Res. 2007;67:7395-405.</w:t>
      </w:r>
    </w:p>
    <w:p w14:paraId="6EA10A96" w14:textId="77777777" w:rsidR="00240FC2" w:rsidRPr="00240FC2" w:rsidRDefault="00240FC2" w:rsidP="00240FC2">
      <w:pPr>
        <w:pStyle w:val="EndNoteBibliography"/>
        <w:spacing w:after="0"/>
      </w:pPr>
      <w:r w:rsidRPr="00240FC2">
        <w:t>[63] Koltai T. Nelfinavir and other protease inhibitors in cancer: mechanisms involved in anticancer activity. F1000Res. 2015;4:9.</w:t>
      </w:r>
    </w:p>
    <w:p w14:paraId="7B16B0C1" w14:textId="77777777" w:rsidR="00240FC2" w:rsidRPr="00240FC2" w:rsidRDefault="00240FC2" w:rsidP="00240FC2">
      <w:pPr>
        <w:pStyle w:val="EndNoteBibliography"/>
        <w:spacing w:after="0"/>
      </w:pPr>
      <w:r w:rsidRPr="00240FC2">
        <w:t>[64] Motegi A, Murakawa Y, Takeda S. The vital link between the ubiquitin-proteasome pathway and DNA repair: impact on cancer therapy. Cancer letters. 2009;283:1-9.</w:t>
      </w:r>
    </w:p>
    <w:p w14:paraId="67C85969" w14:textId="77777777" w:rsidR="00240FC2" w:rsidRPr="00240FC2" w:rsidRDefault="00240FC2" w:rsidP="00240FC2">
      <w:pPr>
        <w:pStyle w:val="EndNoteBibliography"/>
        <w:spacing w:after="0"/>
      </w:pPr>
      <w:r w:rsidRPr="00240FC2">
        <w:t>[65] Miyamoto Y, Nakagawa S, Wada-Hiraike O, Seiki T, Tanikawa M, Hiraike H, et al. Sequential effects of the proteasome inhibitor bortezomib and chemotherapeutic agents in uterine cervical cancer cell lines. Oncology reports. 2013;29:51-7.</w:t>
      </w:r>
    </w:p>
    <w:p w14:paraId="44828E2B" w14:textId="77777777" w:rsidR="00240FC2" w:rsidRPr="00240FC2" w:rsidRDefault="00240FC2" w:rsidP="00240FC2">
      <w:pPr>
        <w:pStyle w:val="EndNoteBibliography"/>
        <w:spacing w:after="0"/>
      </w:pPr>
      <w:r w:rsidRPr="00240FC2">
        <w:t>[66] Lin Z, Bazzaro M, Wang MC, Chan KC, Peng S, Roden RB. Combination of proteasome and HDAC inhibitors for uterine cervical cancer treatment. Clinical cancer research : an official journal of the American Association for Cancer Research. 2009;15:570-7.</w:t>
      </w:r>
    </w:p>
    <w:p w14:paraId="76538697" w14:textId="77777777" w:rsidR="00240FC2" w:rsidRPr="00240FC2" w:rsidRDefault="00240FC2" w:rsidP="00240FC2">
      <w:pPr>
        <w:pStyle w:val="EndNoteBibliography"/>
        <w:spacing w:after="0"/>
      </w:pPr>
      <w:r w:rsidRPr="00240FC2">
        <w:t>[67] Cui H, Qin Q, Yang M, Zhang H, Liu Z, Yang Y, et al. Bortezomib enhances the radiosensitivity of hypoxic cervical cancer cells by inhibiting HIF-1alpha expression. Int J Clin Exp Pathol. 2015;8:9032-41.</w:t>
      </w:r>
    </w:p>
    <w:p w14:paraId="33C37DBE" w14:textId="77777777" w:rsidR="00240FC2" w:rsidRPr="00240FC2" w:rsidRDefault="00240FC2" w:rsidP="00240FC2">
      <w:pPr>
        <w:pStyle w:val="EndNoteBibliography"/>
        <w:spacing w:after="0"/>
      </w:pPr>
      <w:r w:rsidRPr="00240FC2">
        <w:t>[68] Matsumoto Y, Miyamoto Y, Cabral H, Matsumoto Y, Nagasaka K, Nakagawa S, et al. Enhanced efficacy against cervical carcinomas through polymeric micelles physically incorporating the proteasome inhibitor MG132. Cancer science. 2016;107:773-81.</w:t>
      </w:r>
    </w:p>
    <w:p w14:paraId="42C4C108" w14:textId="77777777" w:rsidR="00240FC2" w:rsidRPr="00240FC2" w:rsidRDefault="00240FC2" w:rsidP="00240FC2">
      <w:pPr>
        <w:pStyle w:val="EndNoteBibliography"/>
        <w:spacing w:after="0"/>
      </w:pPr>
      <w:r w:rsidRPr="00240FC2">
        <w:t>[69] Gong F, Miller KM. Mammalian DNA repair: HATs and HDACs make their mark through histone acetylation. Mutation research. 2013;750:23-30.</w:t>
      </w:r>
    </w:p>
    <w:p w14:paraId="347CE51E" w14:textId="77777777" w:rsidR="00240FC2" w:rsidRPr="00240FC2" w:rsidRDefault="00240FC2" w:rsidP="00240FC2">
      <w:pPr>
        <w:pStyle w:val="EndNoteBibliography"/>
        <w:spacing w:after="0"/>
      </w:pPr>
      <w:r w:rsidRPr="00240FC2">
        <w:t>[70] Moody CA, Laimins LA. Human papillomavirus oncoproteins: pathways to transformation. Nature reviews Cancer. 2010;10:550-60.</w:t>
      </w:r>
    </w:p>
    <w:p w14:paraId="1D7E71F9" w14:textId="77777777" w:rsidR="00240FC2" w:rsidRPr="00240FC2" w:rsidRDefault="00240FC2" w:rsidP="00240FC2">
      <w:pPr>
        <w:pStyle w:val="EndNoteBibliography"/>
        <w:spacing w:after="0"/>
      </w:pPr>
      <w:r w:rsidRPr="00240FC2">
        <w:lastRenderedPageBreak/>
        <w:t>[71] Groselj B, Sharma NL, Hamdy FC, Kerr M, Kiltie AE. Histone deacetylase inhibitors as radiosensitisers: effects on DNA damage signalling and repair. British journal of cancer. 2013;108:748-54.</w:t>
      </w:r>
    </w:p>
    <w:p w14:paraId="61210800" w14:textId="77777777" w:rsidR="00240FC2" w:rsidRPr="00240FC2" w:rsidRDefault="00240FC2" w:rsidP="00240FC2">
      <w:pPr>
        <w:pStyle w:val="EndNoteBibliography"/>
        <w:spacing w:after="0"/>
      </w:pPr>
      <w:r w:rsidRPr="00240FC2">
        <w:t>[72] Fukuda T, Wu W, Okada M, Maeda I, Kojima Y, Hayami R, et al. Class I histone deacetylase inhibitors inhibit the retention of BRCA1 and 53BP1 at the site of DNA damage. Cancer science. 2015;106:1050-6.</w:t>
      </w:r>
    </w:p>
    <w:p w14:paraId="1BE142FC" w14:textId="77777777" w:rsidR="00240FC2" w:rsidRPr="00240FC2" w:rsidRDefault="00240FC2" w:rsidP="00240FC2">
      <w:pPr>
        <w:pStyle w:val="EndNoteBibliography"/>
        <w:spacing w:after="0"/>
      </w:pPr>
      <w:r w:rsidRPr="00240FC2">
        <w:t>[73] Duenas-Gonzalez A, Coronel J, Cetina L, Gonzalez-Fierro A, Chavez-Blanco A, Taja-Chayeb L. Hydralazine-valproate: a repositioned drug combination for the epigenetic therapy of cancer. Expert Opin Drug Metab Toxicol. 2014;10:1433-44.</w:t>
      </w:r>
    </w:p>
    <w:p w14:paraId="23448A07" w14:textId="77777777" w:rsidR="00240FC2" w:rsidRPr="00240FC2" w:rsidRDefault="00240FC2" w:rsidP="00240FC2">
      <w:pPr>
        <w:pStyle w:val="EndNoteBibliography"/>
        <w:spacing w:after="0"/>
      </w:pPr>
      <w:r w:rsidRPr="00240FC2">
        <w:t>[74] Mani E, Medina LA, Isaac-Olive K, Duenas-Gonzalez A. Radiosensitization of cervical cancer cells with epigenetic drugs hydralazine and valproate. Eur J Gynaecol Oncol. 2014;35:140-2.</w:t>
      </w:r>
    </w:p>
    <w:p w14:paraId="0727ADF3" w14:textId="77777777" w:rsidR="00240FC2" w:rsidRPr="00240FC2" w:rsidRDefault="00240FC2" w:rsidP="00240FC2">
      <w:pPr>
        <w:pStyle w:val="EndNoteBibliography"/>
        <w:spacing w:after="0"/>
      </w:pPr>
      <w:r w:rsidRPr="00240FC2">
        <w:t>[75] Chavez-Blanco A, Perez-Plasencia C, Perez-Cardenas E, Carrasco-Legleu C, Rangel-Lopez E, Segura-Pacheco B, et al. Antineoplastic effects of the DNA methylation inhibitor hydralazine and the histone deacetylase inhibitor valproic acid in cancer cell lines. Cancer Cell Int. 2006;6:2.</w:t>
      </w:r>
    </w:p>
    <w:p w14:paraId="203DC512" w14:textId="77777777" w:rsidR="00240FC2" w:rsidRPr="00240FC2" w:rsidRDefault="00240FC2" w:rsidP="00240FC2">
      <w:pPr>
        <w:pStyle w:val="EndNoteBibliography"/>
        <w:spacing w:after="0"/>
      </w:pPr>
      <w:r w:rsidRPr="00240FC2">
        <w:t>[76] De la Cruz-Hernandez E, Perez-Plasencia C, Perez-Cardenas E, Gonzalez-Fierro A, Trejo-Becerril C, Chavez-Blanco A, et al. Transcriptional changes induced by epigenetic therapy with hydralazine and magnesium valproate in cervical carcinoma. Oncology reports. 2011;25:399-407.</w:t>
      </w:r>
    </w:p>
    <w:p w14:paraId="0D774A55" w14:textId="77777777" w:rsidR="00240FC2" w:rsidRPr="00240FC2" w:rsidRDefault="00240FC2" w:rsidP="00240FC2">
      <w:pPr>
        <w:pStyle w:val="EndNoteBibliography"/>
        <w:spacing w:after="0"/>
      </w:pPr>
      <w:r w:rsidRPr="00240FC2">
        <w:t>[77] de la Cruz-Hernandez E, Perez-Cardenas E, Contreras-Paredes A, Cantu D, Mohar A, Lizano M, et al. The effects of DNA methylation and histone deacetylase inhibitors on human papillomavirus early gene expression in cervical cancer, an in vitro and clinical study. Virol J. 2007;4:18.</w:t>
      </w:r>
    </w:p>
    <w:p w14:paraId="74922C47" w14:textId="77777777" w:rsidR="00240FC2" w:rsidRPr="00240FC2" w:rsidRDefault="00240FC2" w:rsidP="00240FC2">
      <w:pPr>
        <w:pStyle w:val="EndNoteBibliography"/>
        <w:spacing w:after="0"/>
      </w:pPr>
      <w:r w:rsidRPr="00240FC2">
        <w:t>[78] Coronel J, Cetina L, Pacheco I, Trejo-Becerril C, Gonzalez-Fierro A, de la Cruz-Hernandez E, et al. A double-blind, placebo-controlled, randomized phase III trial of chemotherapy plus epigenetic therapy with hydralazine valproate for advanced cervical cancer. Preliminary results. Med Oncol. 2011;28 Suppl 1:S540-6.</w:t>
      </w:r>
    </w:p>
    <w:p w14:paraId="5A674CAC" w14:textId="77777777" w:rsidR="00240FC2" w:rsidRPr="00240FC2" w:rsidRDefault="00240FC2" w:rsidP="00240FC2">
      <w:pPr>
        <w:pStyle w:val="EndNoteBibliography"/>
        <w:spacing w:after="0"/>
      </w:pPr>
      <w:r w:rsidRPr="00240FC2">
        <w:t>[79] Candelaria M, Cetina L, Perez-Cardenas E, de la Cruz-Hernandez E, Gonzalez-Fierro A, Trejo-Becerril C, et al. Epigenetic therapy and cisplatin chemoradiation in FIGO stage IIIB cervical cancer. Eur J Gynaecol Oncol. 2010;31:386-91.</w:t>
      </w:r>
    </w:p>
    <w:p w14:paraId="26238D4F" w14:textId="77777777" w:rsidR="00240FC2" w:rsidRPr="00240FC2" w:rsidRDefault="00240FC2" w:rsidP="00240FC2">
      <w:pPr>
        <w:pStyle w:val="EndNoteBibliography"/>
        <w:spacing w:after="0"/>
      </w:pPr>
      <w:r w:rsidRPr="00240FC2">
        <w:t>[80] Pennisi R, Ascenzi P, di Masi A. Hsp90: A New Player in DNA Repair? Biomolecules. 2015;5:2589-618.</w:t>
      </w:r>
    </w:p>
    <w:p w14:paraId="213350F0" w14:textId="77777777" w:rsidR="00240FC2" w:rsidRPr="00240FC2" w:rsidRDefault="00240FC2" w:rsidP="00240FC2">
      <w:pPr>
        <w:pStyle w:val="EndNoteBibliography"/>
        <w:spacing w:after="0"/>
      </w:pPr>
      <w:r w:rsidRPr="00240FC2">
        <w:t>[81] Schwock J, Pham NA, Cao MP, Hedley DW. Efficacy of Hsp90 inhibition for induction of apoptosis and inhibition of growth in cervical carcinoma cells in vitro and in vivo. Cancer Chemother Pharmacol. 2008;61:669-81.</w:t>
      </w:r>
    </w:p>
    <w:p w14:paraId="7DB0DACB" w14:textId="77777777" w:rsidR="00240FC2" w:rsidRPr="00240FC2" w:rsidRDefault="00240FC2" w:rsidP="00240FC2">
      <w:pPr>
        <w:pStyle w:val="EndNoteBibliography"/>
        <w:spacing w:after="0"/>
      </w:pPr>
      <w:r w:rsidRPr="00240FC2">
        <w:t>[82] Ha K, Fiskus W, Rao R, Balusu R, Venkannagari S, Nalabothula NR, et al. Hsp90 inhibitor-mediated disruption of chaperone association of ATR with hsp90 sensitizes cancer cells to DNA damage. Molecular cancer therapeutics. 2011;10:1194-206.</w:t>
      </w:r>
    </w:p>
    <w:p w14:paraId="37E289C5" w14:textId="77777777" w:rsidR="00240FC2" w:rsidRPr="00240FC2" w:rsidRDefault="00240FC2" w:rsidP="00240FC2">
      <w:pPr>
        <w:pStyle w:val="EndNoteBibliography"/>
        <w:spacing w:after="0"/>
      </w:pPr>
      <w:r w:rsidRPr="00240FC2">
        <w:t>[83] Bisht KS, Bradbury CM, Mattson D, Kaushal A, Sowers A, Markovina S, et al. Geldanamycin and 17-allylamino-17-demethoxygeldanamycin potentiate the in vitro and in vivo radiation response of cervical tumor cells via the heat shock protein 90-mediated intracellular signaling and cytotoxicity. Cancer Res. 2003;63:8984-95.</w:t>
      </w:r>
    </w:p>
    <w:p w14:paraId="1BBFCE65" w14:textId="77777777" w:rsidR="00240FC2" w:rsidRPr="00240FC2" w:rsidRDefault="00240FC2" w:rsidP="00240FC2">
      <w:pPr>
        <w:pStyle w:val="EndNoteBibliography"/>
        <w:spacing w:after="0"/>
      </w:pPr>
      <w:r w:rsidRPr="00240FC2">
        <w:t>[84] Dote H, Burgan WE, Camphausen K, Tofilon PJ. Inhibition of hsp90 compromises the DNA damage response to radiation. Cancer Res. 2006;66:9211-20.</w:t>
      </w:r>
    </w:p>
    <w:p w14:paraId="1018D7E0" w14:textId="77777777" w:rsidR="00240FC2" w:rsidRPr="00240FC2" w:rsidRDefault="00240FC2" w:rsidP="00240FC2">
      <w:pPr>
        <w:pStyle w:val="EndNoteBibliography"/>
        <w:spacing w:after="0"/>
      </w:pPr>
      <w:r w:rsidRPr="00240FC2">
        <w:t>[85] Kolberg M, Strand KR, Graff P, Andersson KK. Structure, function, and mechanism of ribonucleotide reductases. Biochimica et biophysica acta. 2004;1699:1-34.</w:t>
      </w:r>
    </w:p>
    <w:p w14:paraId="0B1A7B2D" w14:textId="77777777" w:rsidR="00240FC2" w:rsidRPr="00240FC2" w:rsidRDefault="00240FC2" w:rsidP="00240FC2">
      <w:pPr>
        <w:pStyle w:val="EndNoteBibliography"/>
        <w:spacing w:after="0"/>
      </w:pPr>
      <w:r w:rsidRPr="00240FC2">
        <w:t>[86] Kunos CA, Chiu SM, Pink J, Kinsella TJ. Modulating radiation resistance by inhibiting ribonucleotide reductase in cancers with virally or mutationally silenced p53 protein. Radiation research. 2009;172:666-76.</w:t>
      </w:r>
    </w:p>
    <w:p w14:paraId="2BEF0F1D" w14:textId="77777777" w:rsidR="00240FC2" w:rsidRPr="00240FC2" w:rsidRDefault="00240FC2" w:rsidP="00240FC2">
      <w:pPr>
        <w:pStyle w:val="EndNoteBibliography"/>
        <w:spacing w:after="0"/>
      </w:pPr>
      <w:r w:rsidRPr="00240FC2">
        <w:t>[87] Kunos CA, Radivoyevitch T, Kresak A, Dawson D, Jacobberger J, Yang B, et al. Elevated ribonucleotide reductase levels associate with suppressed radiochemotherapy response in human cervical cancers. International journal of gynecological cancer : official journal of the International Gynecological Cancer Society. 2012;22:1463-9.</w:t>
      </w:r>
    </w:p>
    <w:p w14:paraId="07628418" w14:textId="77777777" w:rsidR="00240FC2" w:rsidRPr="00240FC2" w:rsidRDefault="00240FC2" w:rsidP="00240FC2">
      <w:pPr>
        <w:pStyle w:val="EndNoteBibliography"/>
        <w:spacing w:after="0"/>
      </w:pPr>
      <w:r w:rsidRPr="00240FC2">
        <w:lastRenderedPageBreak/>
        <w:t>[88] Kunos CA, Radivoyevitch T, Pink J, Chiu SM, Stefan T, Jacobberger J, et al. Ribonucleotide reductase inhibition enhances chemoradiosensitivity of human cervical cancers. Radiation research. 2010;174:574-81.</w:t>
      </w:r>
    </w:p>
    <w:p w14:paraId="21ABC350" w14:textId="77777777" w:rsidR="00240FC2" w:rsidRPr="00240FC2" w:rsidRDefault="00240FC2" w:rsidP="00240FC2">
      <w:pPr>
        <w:pStyle w:val="EndNoteBibliography"/>
        <w:spacing w:after="0"/>
      </w:pPr>
      <w:r w:rsidRPr="00240FC2">
        <w:t>[89] Kunos CA, Radivoyevitch T, Waggoner S, Debernardo R, Zanotti K, Resnick K, et al. Radiochemotherapy plus 3-aminopyridine-2-carboxaldehyde thiosemicarbazone (3-AP, NSC #663249) in advanced-stage cervical and vaginal cancers. Gynecologic oncology. 2013;130:75-80.</w:t>
      </w:r>
    </w:p>
    <w:p w14:paraId="69EF6F0E" w14:textId="77777777" w:rsidR="00240FC2" w:rsidRPr="00240FC2" w:rsidRDefault="00240FC2" w:rsidP="00240FC2">
      <w:pPr>
        <w:pStyle w:val="EndNoteBibliography"/>
        <w:spacing w:after="0"/>
      </w:pPr>
      <w:r w:rsidRPr="00240FC2">
        <w:t>[90] Kunos CA, Sherertz TM. Long-Term Disease Control with Triapine-Based Radiochemotherapy for Patients with Stage IB2-IIIB Cervical Cancer. Frontiers in oncology. 2014;4:184.</w:t>
      </w:r>
    </w:p>
    <w:p w14:paraId="1ED117FB" w14:textId="77777777" w:rsidR="00240FC2" w:rsidRDefault="00240FC2" w:rsidP="00240FC2">
      <w:pPr>
        <w:pStyle w:val="EndNoteBibliography"/>
      </w:pPr>
      <w:r w:rsidRPr="00240FC2">
        <w:t>[91] Sagae S, Monk BJ, Pujade-Lauraine E, Gaffney DK, Narayan K, Ryu SY, et al. Advances and Concepts in Cervical Cancer Trials: A Road Map for the Future. International journal of gynecological cancer : official journal of the International Gynecological Cancer Society. 2016;26:199-207.</w:t>
      </w:r>
    </w:p>
    <w:p w14:paraId="521EDD43" w14:textId="76396D06" w:rsidR="00433465" w:rsidRPr="00C716CB" w:rsidRDefault="008D1AE3" w:rsidP="00C716CB">
      <w:pPr>
        <w:pStyle w:val="EndNoteBibliography"/>
      </w:pPr>
      <w:r>
        <w:t>[92] Liverpool Clinical Trials Unit. Clinical Trials &gt; COMICE</w:t>
      </w:r>
      <w:r w:rsidR="007F59CB">
        <w:rPr>
          <w:u w:val="single"/>
        </w:rPr>
        <w:fldChar w:fldCharType="end"/>
      </w:r>
      <w:r>
        <w:t xml:space="preserve">, </w:t>
      </w:r>
      <w:r w:rsidR="00281873" w:rsidRPr="008D1AE3">
        <w:t>https://www.lctu.org.uk/LCTU_NET/frontend/core/Features/trialinfo.aspx?Data=W1tWSEpwWVd4SGNtOTFjQT09XV1bTUE9PV1bW1ZISnBZV3hKUkE9PV1dW016VTJdW1tiRzlqWVd4bF1dW01RPT1d</w:t>
      </w:r>
      <w:r w:rsidR="00C716CB">
        <w:t>; 20</w:t>
      </w:r>
      <w:r w:rsidR="00281873">
        <w:t>16 [accessed 13.02.17]</w:t>
      </w:r>
    </w:p>
    <w:sectPr w:rsidR="00433465" w:rsidRPr="00C716CB" w:rsidSect="0093618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46AFAA" w14:textId="77777777" w:rsidR="00AB6638" w:rsidRDefault="00AB6638" w:rsidP="00AB1E36">
      <w:pPr>
        <w:spacing w:after="0" w:line="240" w:lineRule="auto"/>
      </w:pPr>
      <w:r>
        <w:separator/>
      </w:r>
    </w:p>
  </w:endnote>
  <w:endnote w:type="continuationSeparator" w:id="0">
    <w:p w14:paraId="4C8598C8" w14:textId="77777777" w:rsidR="00AB6638" w:rsidRDefault="00AB6638" w:rsidP="00AB1E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Calibri,Bold">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0AFF" w:usb1="00007843" w:usb2="00000001" w:usb3="00000000" w:csb0="000001BF" w:csb1="00000000"/>
  </w:font>
  <w:font w:name="Verdana-Italic">
    <w:altName w:val="Verdana"/>
    <w:panose1 w:val="00000000000000000000"/>
    <w:charset w:val="00"/>
    <w:family w:val="auto"/>
    <w:notTrueType/>
    <w:pitch w:val="default"/>
    <w:sig w:usb0="00000003" w:usb1="00000000" w:usb2="00000000" w:usb3="00000000" w:csb0="00000001" w:csb1="00000000"/>
  </w:font>
  <w:font w:name="AdvTimes">
    <w:altName w:val="Cambria"/>
    <w:panose1 w:val="00000000000000000000"/>
    <w:charset w:val="00"/>
    <w:family w:val="auto"/>
    <w:notTrueType/>
    <w:pitch w:val="default"/>
    <w:sig w:usb0="00000003" w:usb1="00000000" w:usb2="00000000" w:usb3="00000000" w:csb0="00000001" w:csb1="00000000"/>
  </w:font>
  <w:font w:name="AdvTT7c3c51d9">
    <w:altName w:val="Cambria"/>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E58244" w14:textId="77777777" w:rsidR="00AB6638" w:rsidRDefault="00AB6638" w:rsidP="00AB1E36">
      <w:pPr>
        <w:spacing w:after="0" w:line="240" w:lineRule="auto"/>
      </w:pPr>
      <w:r>
        <w:separator/>
      </w:r>
    </w:p>
  </w:footnote>
  <w:footnote w:type="continuationSeparator" w:id="0">
    <w:p w14:paraId="09ED7F6B" w14:textId="77777777" w:rsidR="00AB6638" w:rsidRDefault="00AB6638" w:rsidP="00AB1E3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ical On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2rsf2xk5rwvaewdpx5ps9kp5pdpzrfs22e&quot;&gt;My EndNote Librarydec16&lt;record-ids&gt;&lt;item&gt;1&lt;/item&gt;&lt;item&gt;2&lt;/item&gt;&lt;item&gt;15&lt;/item&gt;&lt;item&gt;79&lt;/item&gt;&lt;item&gt;86&lt;/item&gt;&lt;item&gt;87&lt;/item&gt;&lt;item&gt;94&lt;/item&gt;&lt;item&gt;95&lt;/item&gt;&lt;item&gt;100&lt;/item&gt;&lt;item&gt;113&lt;/item&gt;&lt;item&gt;116&lt;/item&gt;&lt;item&gt;142&lt;/item&gt;&lt;item&gt;153&lt;/item&gt;&lt;item&gt;174&lt;/item&gt;&lt;item&gt;178&lt;/item&gt;&lt;item&gt;205&lt;/item&gt;&lt;item&gt;219&lt;/item&gt;&lt;item&gt;225&lt;/item&gt;&lt;item&gt;241&lt;/item&gt;&lt;item&gt;246&lt;/item&gt;&lt;item&gt;248&lt;/item&gt;&lt;item&gt;270&lt;/item&gt;&lt;item&gt;281&lt;/item&gt;&lt;item&gt;298&lt;/item&gt;&lt;item&gt;322&lt;/item&gt;&lt;item&gt;332&lt;/item&gt;&lt;item&gt;334&lt;/item&gt;&lt;item&gt;345&lt;/item&gt;&lt;item&gt;346&lt;/item&gt;&lt;item&gt;347&lt;/item&gt;&lt;item&gt;351&lt;/item&gt;&lt;item&gt;352&lt;/item&gt;&lt;item&gt;358&lt;/item&gt;&lt;item&gt;359&lt;/item&gt;&lt;item&gt;364&lt;/item&gt;&lt;item&gt;366&lt;/item&gt;&lt;item&gt;367&lt;/item&gt;&lt;item&gt;369&lt;/item&gt;&lt;item&gt;1196&lt;/item&gt;&lt;item&gt;1197&lt;/item&gt;&lt;item&gt;1199&lt;/item&gt;&lt;item&gt;1200&lt;/item&gt;&lt;item&gt;1204&lt;/item&gt;&lt;item&gt;1209&lt;/item&gt;&lt;item&gt;1210&lt;/item&gt;&lt;/record-ids&gt;&lt;/item&gt;&lt;/Libraries&gt;"/>
  </w:docVars>
  <w:rsids>
    <w:rsidRoot w:val="00A12FCB"/>
    <w:rsid w:val="000035CE"/>
    <w:rsid w:val="000153B7"/>
    <w:rsid w:val="000303C6"/>
    <w:rsid w:val="000303CB"/>
    <w:rsid w:val="00031409"/>
    <w:rsid w:val="000322EB"/>
    <w:rsid w:val="0003327A"/>
    <w:rsid w:val="00033B41"/>
    <w:rsid w:val="00040F3B"/>
    <w:rsid w:val="00046225"/>
    <w:rsid w:val="0005580C"/>
    <w:rsid w:val="000610A3"/>
    <w:rsid w:val="000610BB"/>
    <w:rsid w:val="00061678"/>
    <w:rsid w:val="000617C0"/>
    <w:rsid w:val="00072CAB"/>
    <w:rsid w:val="000735EC"/>
    <w:rsid w:val="0007539B"/>
    <w:rsid w:val="00076324"/>
    <w:rsid w:val="00076BFB"/>
    <w:rsid w:val="00077194"/>
    <w:rsid w:val="0008118D"/>
    <w:rsid w:val="00086801"/>
    <w:rsid w:val="0009024A"/>
    <w:rsid w:val="00093DAB"/>
    <w:rsid w:val="00095191"/>
    <w:rsid w:val="000A114A"/>
    <w:rsid w:val="000A21A2"/>
    <w:rsid w:val="000A5708"/>
    <w:rsid w:val="000B0B10"/>
    <w:rsid w:val="000B3D63"/>
    <w:rsid w:val="000B4502"/>
    <w:rsid w:val="000B7867"/>
    <w:rsid w:val="000C2EFB"/>
    <w:rsid w:val="000C417F"/>
    <w:rsid w:val="000C5793"/>
    <w:rsid w:val="000C5857"/>
    <w:rsid w:val="000D4842"/>
    <w:rsid w:val="000D4BC8"/>
    <w:rsid w:val="000D5325"/>
    <w:rsid w:val="000D5857"/>
    <w:rsid w:val="000E0270"/>
    <w:rsid w:val="000E3DD9"/>
    <w:rsid w:val="000E5227"/>
    <w:rsid w:val="000F552C"/>
    <w:rsid w:val="000F5EC1"/>
    <w:rsid w:val="000F68CA"/>
    <w:rsid w:val="00102391"/>
    <w:rsid w:val="00105B88"/>
    <w:rsid w:val="001067DC"/>
    <w:rsid w:val="0010684E"/>
    <w:rsid w:val="0010729E"/>
    <w:rsid w:val="001074F7"/>
    <w:rsid w:val="00107833"/>
    <w:rsid w:val="00110964"/>
    <w:rsid w:val="00110D04"/>
    <w:rsid w:val="00111A4C"/>
    <w:rsid w:val="00111A72"/>
    <w:rsid w:val="00112E32"/>
    <w:rsid w:val="00116531"/>
    <w:rsid w:val="001202B4"/>
    <w:rsid w:val="00120C89"/>
    <w:rsid w:val="001278BF"/>
    <w:rsid w:val="00127CE5"/>
    <w:rsid w:val="001324B7"/>
    <w:rsid w:val="00132DF9"/>
    <w:rsid w:val="00133181"/>
    <w:rsid w:val="0013552E"/>
    <w:rsid w:val="001376CE"/>
    <w:rsid w:val="001405BE"/>
    <w:rsid w:val="00141D67"/>
    <w:rsid w:val="00141E4F"/>
    <w:rsid w:val="00144198"/>
    <w:rsid w:val="00144FBD"/>
    <w:rsid w:val="001459CB"/>
    <w:rsid w:val="00146B29"/>
    <w:rsid w:val="00147BDD"/>
    <w:rsid w:val="001501BF"/>
    <w:rsid w:val="00150393"/>
    <w:rsid w:val="00153738"/>
    <w:rsid w:val="00153E1B"/>
    <w:rsid w:val="00154FF3"/>
    <w:rsid w:val="001640B8"/>
    <w:rsid w:val="00164839"/>
    <w:rsid w:val="00165520"/>
    <w:rsid w:val="00175A39"/>
    <w:rsid w:val="00181C42"/>
    <w:rsid w:val="00185191"/>
    <w:rsid w:val="001861C1"/>
    <w:rsid w:val="0018771C"/>
    <w:rsid w:val="001902BE"/>
    <w:rsid w:val="0019149D"/>
    <w:rsid w:val="00194232"/>
    <w:rsid w:val="001949BB"/>
    <w:rsid w:val="001951DC"/>
    <w:rsid w:val="00195D1F"/>
    <w:rsid w:val="001A12F9"/>
    <w:rsid w:val="001A2174"/>
    <w:rsid w:val="001A2F06"/>
    <w:rsid w:val="001A4115"/>
    <w:rsid w:val="001A56E7"/>
    <w:rsid w:val="001A58F8"/>
    <w:rsid w:val="001B2A41"/>
    <w:rsid w:val="001B70E2"/>
    <w:rsid w:val="001B7451"/>
    <w:rsid w:val="001B7AE2"/>
    <w:rsid w:val="001C4DF5"/>
    <w:rsid w:val="001C6018"/>
    <w:rsid w:val="001C758F"/>
    <w:rsid w:val="001D1B74"/>
    <w:rsid w:val="001D2526"/>
    <w:rsid w:val="001D2CFE"/>
    <w:rsid w:val="001D594A"/>
    <w:rsid w:val="001D64A0"/>
    <w:rsid w:val="001D680C"/>
    <w:rsid w:val="001E0655"/>
    <w:rsid w:val="001F6A72"/>
    <w:rsid w:val="002021C6"/>
    <w:rsid w:val="002029B1"/>
    <w:rsid w:val="002050C7"/>
    <w:rsid w:val="00206592"/>
    <w:rsid w:val="00214159"/>
    <w:rsid w:val="00214530"/>
    <w:rsid w:val="00222618"/>
    <w:rsid w:val="002244BD"/>
    <w:rsid w:val="002248E5"/>
    <w:rsid w:val="00225889"/>
    <w:rsid w:val="0022623D"/>
    <w:rsid w:val="00230E55"/>
    <w:rsid w:val="002369DB"/>
    <w:rsid w:val="00237C5E"/>
    <w:rsid w:val="00240574"/>
    <w:rsid w:val="00240FC2"/>
    <w:rsid w:val="00241AAA"/>
    <w:rsid w:val="00250DC1"/>
    <w:rsid w:val="00253947"/>
    <w:rsid w:val="002559AC"/>
    <w:rsid w:val="00255AFC"/>
    <w:rsid w:val="00256274"/>
    <w:rsid w:val="00256734"/>
    <w:rsid w:val="0025759B"/>
    <w:rsid w:val="002604C1"/>
    <w:rsid w:val="002638B3"/>
    <w:rsid w:val="00266030"/>
    <w:rsid w:val="0027193B"/>
    <w:rsid w:val="002727C6"/>
    <w:rsid w:val="00273769"/>
    <w:rsid w:val="00281873"/>
    <w:rsid w:val="002819C9"/>
    <w:rsid w:val="00284848"/>
    <w:rsid w:val="00284B45"/>
    <w:rsid w:val="00286893"/>
    <w:rsid w:val="002927A9"/>
    <w:rsid w:val="00296C61"/>
    <w:rsid w:val="002B04EC"/>
    <w:rsid w:val="002B5D1B"/>
    <w:rsid w:val="002C00D1"/>
    <w:rsid w:val="002C153C"/>
    <w:rsid w:val="002C3D69"/>
    <w:rsid w:val="002D2029"/>
    <w:rsid w:val="002D2C79"/>
    <w:rsid w:val="002D3F71"/>
    <w:rsid w:val="002D4AE0"/>
    <w:rsid w:val="002D55CF"/>
    <w:rsid w:val="002D5F8C"/>
    <w:rsid w:val="002D6288"/>
    <w:rsid w:val="002E325C"/>
    <w:rsid w:val="002E525C"/>
    <w:rsid w:val="002E6B57"/>
    <w:rsid w:val="002F0BEF"/>
    <w:rsid w:val="002F0CD5"/>
    <w:rsid w:val="002F161D"/>
    <w:rsid w:val="002F26E5"/>
    <w:rsid w:val="002F479D"/>
    <w:rsid w:val="002F5254"/>
    <w:rsid w:val="00312C7C"/>
    <w:rsid w:val="003151F8"/>
    <w:rsid w:val="003160ED"/>
    <w:rsid w:val="00317530"/>
    <w:rsid w:val="00321145"/>
    <w:rsid w:val="00321ECF"/>
    <w:rsid w:val="003229BE"/>
    <w:rsid w:val="00322EBF"/>
    <w:rsid w:val="003239A1"/>
    <w:rsid w:val="0032593E"/>
    <w:rsid w:val="0032728B"/>
    <w:rsid w:val="0033176E"/>
    <w:rsid w:val="00340194"/>
    <w:rsid w:val="003479FB"/>
    <w:rsid w:val="003507A8"/>
    <w:rsid w:val="00352388"/>
    <w:rsid w:val="00352D37"/>
    <w:rsid w:val="003559FF"/>
    <w:rsid w:val="003646F1"/>
    <w:rsid w:val="00373B1C"/>
    <w:rsid w:val="00373EED"/>
    <w:rsid w:val="003747EE"/>
    <w:rsid w:val="00374F58"/>
    <w:rsid w:val="00377BAC"/>
    <w:rsid w:val="00387661"/>
    <w:rsid w:val="003A19F1"/>
    <w:rsid w:val="003A2901"/>
    <w:rsid w:val="003A442F"/>
    <w:rsid w:val="003C1C17"/>
    <w:rsid w:val="003C5C05"/>
    <w:rsid w:val="003C6648"/>
    <w:rsid w:val="003C6B80"/>
    <w:rsid w:val="003C706C"/>
    <w:rsid w:val="003C7BC3"/>
    <w:rsid w:val="003D1B68"/>
    <w:rsid w:val="003D599F"/>
    <w:rsid w:val="003E2F0D"/>
    <w:rsid w:val="003E4922"/>
    <w:rsid w:val="003F072B"/>
    <w:rsid w:val="003F250B"/>
    <w:rsid w:val="003F3BC4"/>
    <w:rsid w:val="003F509F"/>
    <w:rsid w:val="004038C0"/>
    <w:rsid w:val="00406773"/>
    <w:rsid w:val="0040698F"/>
    <w:rsid w:val="00410D30"/>
    <w:rsid w:val="00412462"/>
    <w:rsid w:val="00412D71"/>
    <w:rsid w:val="00416992"/>
    <w:rsid w:val="00417AA9"/>
    <w:rsid w:val="0042548F"/>
    <w:rsid w:val="00430A9D"/>
    <w:rsid w:val="00433465"/>
    <w:rsid w:val="00433DFE"/>
    <w:rsid w:val="0043543B"/>
    <w:rsid w:val="004377FC"/>
    <w:rsid w:val="004430B8"/>
    <w:rsid w:val="00443CC2"/>
    <w:rsid w:val="00445A60"/>
    <w:rsid w:val="00447F54"/>
    <w:rsid w:val="00450FFA"/>
    <w:rsid w:val="004556F8"/>
    <w:rsid w:val="00462C3F"/>
    <w:rsid w:val="00466FE6"/>
    <w:rsid w:val="00476BCB"/>
    <w:rsid w:val="00481207"/>
    <w:rsid w:val="00482839"/>
    <w:rsid w:val="004833F9"/>
    <w:rsid w:val="0048539A"/>
    <w:rsid w:val="004868F9"/>
    <w:rsid w:val="00495230"/>
    <w:rsid w:val="00496793"/>
    <w:rsid w:val="004A390A"/>
    <w:rsid w:val="004A4749"/>
    <w:rsid w:val="004A5845"/>
    <w:rsid w:val="004B4DB8"/>
    <w:rsid w:val="004C1AB8"/>
    <w:rsid w:val="004D20F2"/>
    <w:rsid w:val="004D286B"/>
    <w:rsid w:val="004D69A7"/>
    <w:rsid w:val="004D7CC9"/>
    <w:rsid w:val="004E17A9"/>
    <w:rsid w:val="004E480D"/>
    <w:rsid w:val="004F0AB2"/>
    <w:rsid w:val="004F0E0F"/>
    <w:rsid w:val="004F1D47"/>
    <w:rsid w:val="004F7C71"/>
    <w:rsid w:val="00505280"/>
    <w:rsid w:val="00505CA9"/>
    <w:rsid w:val="0051759B"/>
    <w:rsid w:val="0051769C"/>
    <w:rsid w:val="00520E87"/>
    <w:rsid w:val="005211F8"/>
    <w:rsid w:val="00522213"/>
    <w:rsid w:val="00525670"/>
    <w:rsid w:val="005258A8"/>
    <w:rsid w:val="00527926"/>
    <w:rsid w:val="00551609"/>
    <w:rsid w:val="00554C50"/>
    <w:rsid w:val="00555C7A"/>
    <w:rsid w:val="00556471"/>
    <w:rsid w:val="0055695A"/>
    <w:rsid w:val="005650EB"/>
    <w:rsid w:val="005701F1"/>
    <w:rsid w:val="00571942"/>
    <w:rsid w:val="00572B2A"/>
    <w:rsid w:val="00572DD1"/>
    <w:rsid w:val="0057413A"/>
    <w:rsid w:val="00576E7C"/>
    <w:rsid w:val="00581C01"/>
    <w:rsid w:val="0058466E"/>
    <w:rsid w:val="005847B6"/>
    <w:rsid w:val="0058692E"/>
    <w:rsid w:val="00592116"/>
    <w:rsid w:val="00593A69"/>
    <w:rsid w:val="00594B63"/>
    <w:rsid w:val="00594CA8"/>
    <w:rsid w:val="00594EA1"/>
    <w:rsid w:val="00595E5A"/>
    <w:rsid w:val="00596F1D"/>
    <w:rsid w:val="005A7574"/>
    <w:rsid w:val="005B275C"/>
    <w:rsid w:val="005B2796"/>
    <w:rsid w:val="005B4FFF"/>
    <w:rsid w:val="005C0695"/>
    <w:rsid w:val="005C2588"/>
    <w:rsid w:val="005C7029"/>
    <w:rsid w:val="005D4466"/>
    <w:rsid w:val="005D7374"/>
    <w:rsid w:val="005D73AC"/>
    <w:rsid w:val="005E5FDE"/>
    <w:rsid w:val="005E6A5F"/>
    <w:rsid w:val="005E6B1A"/>
    <w:rsid w:val="005F2222"/>
    <w:rsid w:val="005F5CD0"/>
    <w:rsid w:val="0060383F"/>
    <w:rsid w:val="0060385F"/>
    <w:rsid w:val="006073BD"/>
    <w:rsid w:val="00615EFF"/>
    <w:rsid w:val="006169A0"/>
    <w:rsid w:val="00616BF7"/>
    <w:rsid w:val="006209D4"/>
    <w:rsid w:val="00623AA1"/>
    <w:rsid w:val="00627064"/>
    <w:rsid w:val="00631710"/>
    <w:rsid w:val="006323F4"/>
    <w:rsid w:val="006335E2"/>
    <w:rsid w:val="00636EAA"/>
    <w:rsid w:val="0063718A"/>
    <w:rsid w:val="00640CA7"/>
    <w:rsid w:val="00642644"/>
    <w:rsid w:val="00642D72"/>
    <w:rsid w:val="00647CA9"/>
    <w:rsid w:val="00655319"/>
    <w:rsid w:val="006607C2"/>
    <w:rsid w:val="00663665"/>
    <w:rsid w:val="00666C3C"/>
    <w:rsid w:val="00671D69"/>
    <w:rsid w:val="00680005"/>
    <w:rsid w:val="00680DBB"/>
    <w:rsid w:val="0068180A"/>
    <w:rsid w:val="006864F4"/>
    <w:rsid w:val="00686686"/>
    <w:rsid w:val="006872BE"/>
    <w:rsid w:val="00687667"/>
    <w:rsid w:val="006876EE"/>
    <w:rsid w:val="006939CC"/>
    <w:rsid w:val="006A0555"/>
    <w:rsid w:val="006A2582"/>
    <w:rsid w:val="006A5247"/>
    <w:rsid w:val="006A6D54"/>
    <w:rsid w:val="006C1385"/>
    <w:rsid w:val="006C348A"/>
    <w:rsid w:val="006D0E0C"/>
    <w:rsid w:val="006D0F74"/>
    <w:rsid w:val="006D116F"/>
    <w:rsid w:val="006D11AF"/>
    <w:rsid w:val="006D3E5E"/>
    <w:rsid w:val="006D4226"/>
    <w:rsid w:val="006D49D5"/>
    <w:rsid w:val="006E22E0"/>
    <w:rsid w:val="006E3B16"/>
    <w:rsid w:val="006E3B45"/>
    <w:rsid w:val="006E485B"/>
    <w:rsid w:val="006E6102"/>
    <w:rsid w:val="006F1020"/>
    <w:rsid w:val="006F2FB4"/>
    <w:rsid w:val="006F4011"/>
    <w:rsid w:val="006F638F"/>
    <w:rsid w:val="00711DF5"/>
    <w:rsid w:val="00713AF5"/>
    <w:rsid w:val="00720106"/>
    <w:rsid w:val="00725975"/>
    <w:rsid w:val="007278BC"/>
    <w:rsid w:val="00730826"/>
    <w:rsid w:val="0073245E"/>
    <w:rsid w:val="00733CE5"/>
    <w:rsid w:val="00734526"/>
    <w:rsid w:val="007354FA"/>
    <w:rsid w:val="00736927"/>
    <w:rsid w:val="007528E0"/>
    <w:rsid w:val="00753461"/>
    <w:rsid w:val="00766198"/>
    <w:rsid w:val="0077670F"/>
    <w:rsid w:val="00776A44"/>
    <w:rsid w:val="00780675"/>
    <w:rsid w:val="0078367B"/>
    <w:rsid w:val="00783C13"/>
    <w:rsid w:val="00786C7E"/>
    <w:rsid w:val="00790A35"/>
    <w:rsid w:val="0079110C"/>
    <w:rsid w:val="00792F01"/>
    <w:rsid w:val="007A0FA6"/>
    <w:rsid w:val="007A1389"/>
    <w:rsid w:val="007A21F5"/>
    <w:rsid w:val="007A27FC"/>
    <w:rsid w:val="007A4AD3"/>
    <w:rsid w:val="007A74CC"/>
    <w:rsid w:val="007B110F"/>
    <w:rsid w:val="007B2607"/>
    <w:rsid w:val="007B6B2D"/>
    <w:rsid w:val="007B7054"/>
    <w:rsid w:val="007C0F38"/>
    <w:rsid w:val="007C26AB"/>
    <w:rsid w:val="007C64D5"/>
    <w:rsid w:val="007C787C"/>
    <w:rsid w:val="007D026B"/>
    <w:rsid w:val="007D0F7A"/>
    <w:rsid w:val="007D18B2"/>
    <w:rsid w:val="007D3452"/>
    <w:rsid w:val="007D5D67"/>
    <w:rsid w:val="007D617A"/>
    <w:rsid w:val="007E2A19"/>
    <w:rsid w:val="007E51A2"/>
    <w:rsid w:val="007E5EB1"/>
    <w:rsid w:val="007E6875"/>
    <w:rsid w:val="007F0D04"/>
    <w:rsid w:val="007F59CB"/>
    <w:rsid w:val="00802C1C"/>
    <w:rsid w:val="008053F9"/>
    <w:rsid w:val="00812C3D"/>
    <w:rsid w:val="00814FF2"/>
    <w:rsid w:val="00815DD3"/>
    <w:rsid w:val="00816254"/>
    <w:rsid w:val="0081683C"/>
    <w:rsid w:val="00821035"/>
    <w:rsid w:val="00823CAC"/>
    <w:rsid w:val="008307D9"/>
    <w:rsid w:val="00831979"/>
    <w:rsid w:val="00833F13"/>
    <w:rsid w:val="008362FC"/>
    <w:rsid w:val="00840AD1"/>
    <w:rsid w:val="00842A79"/>
    <w:rsid w:val="008439C5"/>
    <w:rsid w:val="00847C40"/>
    <w:rsid w:val="008520AD"/>
    <w:rsid w:val="00856EB4"/>
    <w:rsid w:val="00856FC4"/>
    <w:rsid w:val="00857AE3"/>
    <w:rsid w:val="00863F6C"/>
    <w:rsid w:val="008641F9"/>
    <w:rsid w:val="00866653"/>
    <w:rsid w:val="00871345"/>
    <w:rsid w:val="00877609"/>
    <w:rsid w:val="008862FE"/>
    <w:rsid w:val="00892097"/>
    <w:rsid w:val="00893003"/>
    <w:rsid w:val="00893137"/>
    <w:rsid w:val="00893326"/>
    <w:rsid w:val="008945EE"/>
    <w:rsid w:val="008A3717"/>
    <w:rsid w:val="008A41BA"/>
    <w:rsid w:val="008A49D3"/>
    <w:rsid w:val="008A5B62"/>
    <w:rsid w:val="008A63F3"/>
    <w:rsid w:val="008A7332"/>
    <w:rsid w:val="008B206E"/>
    <w:rsid w:val="008B2824"/>
    <w:rsid w:val="008B59B9"/>
    <w:rsid w:val="008B5F53"/>
    <w:rsid w:val="008B5FB9"/>
    <w:rsid w:val="008B6208"/>
    <w:rsid w:val="008B6FF0"/>
    <w:rsid w:val="008B70F1"/>
    <w:rsid w:val="008C0B1F"/>
    <w:rsid w:val="008C34DA"/>
    <w:rsid w:val="008C7469"/>
    <w:rsid w:val="008D1AE3"/>
    <w:rsid w:val="008D240A"/>
    <w:rsid w:val="008D3A73"/>
    <w:rsid w:val="008E35BF"/>
    <w:rsid w:val="008E3ADC"/>
    <w:rsid w:val="008E3C11"/>
    <w:rsid w:val="008E70EE"/>
    <w:rsid w:val="008E7C41"/>
    <w:rsid w:val="008E7FD9"/>
    <w:rsid w:val="008F7969"/>
    <w:rsid w:val="008F7CAF"/>
    <w:rsid w:val="00912ABD"/>
    <w:rsid w:val="00925F20"/>
    <w:rsid w:val="0092780B"/>
    <w:rsid w:val="009314F2"/>
    <w:rsid w:val="00933D68"/>
    <w:rsid w:val="009351F1"/>
    <w:rsid w:val="00935DF1"/>
    <w:rsid w:val="00936189"/>
    <w:rsid w:val="009437AE"/>
    <w:rsid w:val="0094671A"/>
    <w:rsid w:val="00950F93"/>
    <w:rsid w:val="009519B1"/>
    <w:rsid w:val="009526A7"/>
    <w:rsid w:val="009529EF"/>
    <w:rsid w:val="00953293"/>
    <w:rsid w:val="00953404"/>
    <w:rsid w:val="009551C4"/>
    <w:rsid w:val="00957027"/>
    <w:rsid w:val="00962309"/>
    <w:rsid w:val="00963553"/>
    <w:rsid w:val="0096491C"/>
    <w:rsid w:val="00966BC2"/>
    <w:rsid w:val="009678AA"/>
    <w:rsid w:val="00970A5A"/>
    <w:rsid w:val="00976801"/>
    <w:rsid w:val="00977AA2"/>
    <w:rsid w:val="00982AD4"/>
    <w:rsid w:val="00985601"/>
    <w:rsid w:val="00990F09"/>
    <w:rsid w:val="00990FD8"/>
    <w:rsid w:val="00991598"/>
    <w:rsid w:val="009931A8"/>
    <w:rsid w:val="00993DEA"/>
    <w:rsid w:val="0099633D"/>
    <w:rsid w:val="00997BF6"/>
    <w:rsid w:val="009A0672"/>
    <w:rsid w:val="009A06E0"/>
    <w:rsid w:val="009A0D9D"/>
    <w:rsid w:val="009A1F8E"/>
    <w:rsid w:val="009A7B15"/>
    <w:rsid w:val="009B0530"/>
    <w:rsid w:val="009B357A"/>
    <w:rsid w:val="009B5631"/>
    <w:rsid w:val="009B66C7"/>
    <w:rsid w:val="009C7CE0"/>
    <w:rsid w:val="009D7999"/>
    <w:rsid w:val="009E27D5"/>
    <w:rsid w:val="009E2C42"/>
    <w:rsid w:val="009E32AD"/>
    <w:rsid w:val="009E4CD9"/>
    <w:rsid w:val="009E542E"/>
    <w:rsid w:val="009F153F"/>
    <w:rsid w:val="009F405B"/>
    <w:rsid w:val="009F4690"/>
    <w:rsid w:val="009F77FE"/>
    <w:rsid w:val="00A05780"/>
    <w:rsid w:val="00A06376"/>
    <w:rsid w:val="00A076EA"/>
    <w:rsid w:val="00A1227E"/>
    <w:rsid w:val="00A12FCB"/>
    <w:rsid w:val="00A15BBA"/>
    <w:rsid w:val="00A200CF"/>
    <w:rsid w:val="00A202E7"/>
    <w:rsid w:val="00A21A23"/>
    <w:rsid w:val="00A2644D"/>
    <w:rsid w:val="00A270AF"/>
    <w:rsid w:val="00A3123B"/>
    <w:rsid w:val="00A41B91"/>
    <w:rsid w:val="00A474CF"/>
    <w:rsid w:val="00A47C07"/>
    <w:rsid w:val="00A47C27"/>
    <w:rsid w:val="00A55B61"/>
    <w:rsid w:val="00A6138E"/>
    <w:rsid w:val="00A614E8"/>
    <w:rsid w:val="00A635BA"/>
    <w:rsid w:val="00A646AE"/>
    <w:rsid w:val="00A65267"/>
    <w:rsid w:val="00A6619E"/>
    <w:rsid w:val="00A669BC"/>
    <w:rsid w:val="00A70610"/>
    <w:rsid w:val="00A707A4"/>
    <w:rsid w:val="00A73BDB"/>
    <w:rsid w:val="00A752BD"/>
    <w:rsid w:val="00A768A9"/>
    <w:rsid w:val="00A7707A"/>
    <w:rsid w:val="00A80D72"/>
    <w:rsid w:val="00A81084"/>
    <w:rsid w:val="00A82CE6"/>
    <w:rsid w:val="00A8325D"/>
    <w:rsid w:val="00A84278"/>
    <w:rsid w:val="00A91E0B"/>
    <w:rsid w:val="00A970B0"/>
    <w:rsid w:val="00AA03D8"/>
    <w:rsid w:val="00AA2020"/>
    <w:rsid w:val="00AB1033"/>
    <w:rsid w:val="00AB10E9"/>
    <w:rsid w:val="00AB1E36"/>
    <w:rsid w:val="00AB3CB1"/>
    <w:rsid w:val="00AB6638"/>
    <w:rsid w:val="00AC016F"/>
    <w:rsid w:val="00AC1F9C"/>
    <w:rsid w:val="00AD427B"/>
    <w:rsid w:val="00AD42E5"/>
    <w:rsid w:val="00AD4591"/>
    <w:rsid w:val="00AE0484"/>
    <w:rsid w:val="00AE324D"/>
    <w:rsid w:val="00AE64A5"/>
    <w:rsid w:val="00AF726B"/>
    <w:rsid w:val="00AF7F9C"/>
    <w:rsid w:val="00B02FF2"/>
    <w:rsid w:val="00B1115A"/>
    <w:rsid w:val="00B12866"/>
    <w:rsid w:val="00B14B85"/>
    <w:rsid w:val="00B237AA"/>
    <w:rsid w:val="00B31622"/>
    <w:rsid w:val="00B42210"/>
    <w:rsid w:val="00B476AA"/>
    <w:rsid w:val="00B51FE2"/>
    <w:rsid w:val="00B55CE4"/>
    <w:rsid w:val="00B560A9"/>
    <w:rsid w:val="00B56541"/>
    <w:rsid w:val="00B56FA7"/>
    <w:rsid w:val="00B63EBC"/>
    <w:rsid w:val="00B645CD"/>
    <w:rsid w:val="00B64991"/>
    <w:rsid w:val="00B65262"/>
    <w:rsid w:val="00B6622B"/>
    <w:rsid w:val="00B663BD"/>
    <w:rsid w:val="00B82513"/>
    <w:rsid w:val="00B83E93"/>
    <w:rsid w:val="00B863CA"/>
    <w:rsid w:val="00B87444"/>
    <w:rsid w:val="00B90605"/>
    <w:rsid w:val="00B930E0"/>
    <w:rsid w:val="00B936EE"/>
    <w:rsid w:val="00B95FBD"/>
    <w:rsid w:val="00B96E15"/>
    <w:rsid w:val="00BA0D92"/>
    <w:rsid w:val="00BA2EF3"/>
    <w:rsid w:val="00BA4CF2"/>
    <w:rsid w:val="00BA6A31"/>
    <w:rsid w:val="00BB2C1A"/>
    <w:rsid w:val="00BB38DF"/>
    <w:rsid w:val="00BB3DA2"/>
    <w:rsid w:val="00BC052A"/>
    <w:rsid w:val="00BC2A71"/>
    <w:rsid w:val="00BC6A06"/>
    <w:rsid w:val="00BD031B"/>
    <w:rsid w:val="00BD1E0D"/>
    <w:rsid w:val="00BE5183"/>
    <w:rsid w:val="00BE5B44"/>
    <w:rsid w:val="00BE7787"/>
    <w:rsid w:val="00BF0768"/>
    <w:rsid w:val="00BF0929"/>
    <w:rsid w:val="00BF6777"/>
    <w:rsid w:val="00C00C20"/>
    <w:rsid w:val="00C1185D"/>
    <w:rsid w:val="00C11C4F"/>
    <w:rsid w:val="00C14A64"/>
    <w:rsid w:val="00C14C6E"/>
    <w:rsid w:val="00C152A9"/>
    <w:rsid w:val="00C20D89"/>
    <w:rsid w:val="00C32D3F"/>
    <w:rsid w:val="00C33BC7"/>
    <w:rsid w:val="00C3564A"/>
    <w:rsid w:val="00C503CE"/>
    <w:rsid w:val="00C535C7"/>
    <w:rsid w:val="00C62E52"/>
    <w:rsid w:val="00C65ACD"/>
    <w:rsid w:val="00C66107"/>
    <w:rsid w:val="00C716CB"/>
    <w:rsid w:val="00C71CF6"/>
    <w:rsid w:val="00C81474"/>
    <w:rsid w:val="00C84682"/>
    <w:rsid w:val="00C85115"/>
    <w:rsid w:val="00C90CDD"/>
    <w:rsid w:val="00C913C9"/>
    <w:rsid w:val="00CA3012"/>
    <w:rsid w:val="00CA6B6B"/>
    <w:rsid w:val="00CB23D3"/>
    <w:rsid w:val="00CB2E9D"/>
    <w:rsid w:val="00CC1987"/>
    <w:rsid w:val="00CC241E"/>
    <w:rsid w:val="00CC4910"/>
    <w:rsid w:val="00CC5008"/>
    <w:rsid w:val="00CD1179"/>
    <w:rsid w:val="00CD3FB6"/>
    <w:rsid w:val="00CD4C1E"/>
    <w:rsid w:val="00CD4EAF"/>
    <w:rsid w:val="00CD5A34"/>
    <w:rsid w:val="00CE0105"/>
    <w:rsid w:val="00CE406E"/>
    <w:rsid w:val="00CE55EF"/>
    <w:rsid w:val="00CE5D76"/>
    <w:rsid w:val="00CE7ED5"/>
    <w:rsid w:val="00CF0802"/>
    <w:rsid w:val="00CF3686"/>
    <w:rsid w:val="00CF4D44"/>
    <w:rsid w:val="00CF7BF7"/>
    <w:rsid w:val="00D05404"/>
    <w:rsid w:val="00D058D6"/>
    <w:rsid w:val="00D06066"/>
    <w:rsid w:val="00D117C4"/>
    <w:rsid w:val="00D11B19"/>
    <w:rsid w:val="00D12F6F"/>
    <w:rsid w:val="00D20BC5"/>
    <w:rsid w:val="00D24B35"/>
    <w:rsid w:val="00D2567B"/>
    <w:rsid w:val="00D256FF"/>
    <w:rsid w:val="00D27F94"/>
    <w:rsid w:val="00D300D5"/>
    <w:rsid w:val="00D32D62"/>
    <w:rsid w:val="00D33AA0"/>
    <w:rsid w:val="00D35116"/>
    <w:rsid w:val="00D35734"/>
    <w:rsid w:val="00D42450"/>
    <w:rsid w:val="00D464B8"/>
    <w:rsid w:val="00D471BB"/>
    <w:rsid w:val="00D51AC9"/>
    <w:rsid w:val="00D55971"/>
    <w:rsid w:val="00D6090C"/>
    <w:rsid w:val="00D70012"/>
    <w:rsid w:val="00D75F33"/>
    <w:rsid w:val="00D76F88"/>
    <w:rsid w:val="00D77CA7"/>
    <w:rsid w:val="00D80092"/>
    <w:rsid w:val="00D81F26"/>
    <w:rsid w:val="00D82179"/>
    <w:rsid w:val="00D853C5"/>
    <w:rsid w:val="00D92D14"/>
    <w:rsid w:val="00DA5684"/>
    <w:rsid w:val="00DA7AEB"/>
    <w:rsid w:val="00DB4455"/>
    <w:rsid w:val="00DB53C0"/>
    <w:rsid w:val="00DB73EE"/>
    <w:rsid w:val="00DC000F"/>
    <w:rsid w:val="00DC3B16"/>
    <w:rsid w:val="00DC4DEE"/>
    <w:rsid w:val="00DC5CA2"/>
    <w:rsid w:val="00DC717F"/>
    <w:rsid w:val="00DC7332"/>
    <w:rsid w:val="00DD3DF1"/>
    <w:rsid w:val="00DD42A3"/>
    <w:rsid w:val="00DD7869"/>
    <w:rsid w:val="00DE3A2D"/>
    <w:rsid w:val="00DE5FE1"/>
    <w:rsid w:val="00DF09AE"/>
    <w:rsid w:val="00DF0B04"/>
    <w:rsid w:val="00DF0F69"/>
    <w:rsid w:val="00DF1336"/>
    <w:rsid w:val="00DF38B5"/>
    <w:rsid w:val="00DF6F62"/>
    <w:rsid w:val="00DF7DF9"/>
    <w:rsid w:val="00E0469F"/>
    <w:rsid w:val="00E0668D"/>
    <w:rsid w:val="00E1120A"/>
    <w:rsid w:val="00E12799"/>
    <w:rsid w:val="00E12818"/>
    <w:rsid w:val="00E17A19"/>
    <w:rsid w:val="00E231A9"/>
    <w:rsid w:val="00E233D8"/>
    <w:rsid w:val="00E23E15"/>
    <w:rsid w:val="00E24686"/>
    <w:rsid w:val="00E24DF2"/>
    <w:rsid w:val="00E26269"/>
    <w:rsid w:val="00E31894"/>
    <w:rsid w:val="00E33761"/>
    <w:rsid w:val="00E35CE3"/>
    <w:rsid w:val="00E41150"/>
    <w:rsid w:val="00E419E0"/>
    <w:rsid w:val="00E43A92"/>
    <w:rsid w:val="00E45682"/>
    <w:rsid w:val="00E52C8B"/>
    <w:rsid w:val="00E55622"/>
    <w:rsid w:val="00E6176A"/>
    <w:rsid w:val="00E61DB6"/>
    <w:rsid w:val="00E63EB7"/>
    <w:rsid w:val="00E71A5D"/>
    <w:rsid w:val="00E736BF"/>
    <w:rsid w:val="00E74F20"/>
    <w:rsid w:val="00E85206"/>
    <w:rsid w:val="00E90B82"/>
    <w:rsid w:val="00E96587"/>
    <w:rsid w:val="00EA06A3"/>
    <w:rsid w:val="00EA4D8A"/>
    <w:rsid w:val="00EA5928"/>
    <w:rsid w:val="00EA6387"/>
    <w:rsid w:val="00EB4CF3"/>
    <w:rsid w:val="00EC52E9"/>
    <w:rsid w:val="00EC69AD"/>
    <w:rsid w:val="00ED3CE6"/>
    <w:rsid w:val="00ED4157"/>
    <w:rsid w:val="00EE0C76"/>
    <w:rsid w:val="00EE5982"/>
    <w:rsid w:val="00EE5A2A"/>
    <w:rsid w:val="00F00341"/>
    <w:rsid w:val="00F01BCA"/>
    <w:rsid w:val="00F0242A"/>
    <w:rsid w:val="00F02EE2"/>
    <w:rsid w:val="00F03778"/>
    <w:rsid w:val="00F0774D"/>
    <w:rsid w:val="00F100F9"/>
    <w:rsid w:val="00F214E9"/>
    <w:rsid w:val="00F2421A"/>
    <w:rsid w:val="00F24264"/>
    <w:rsid w:val="00F337B9"/>
    <w:rsid w:val="00F33FD9"/>
    <w:rsid w:val="00F36D58"/>
    <w:rsid w:val="00F373DD"/>
    <w:rsid w:val="00F41C3B"/>
    <w:rsid w:val="00F44682"/>
    <w:rsid w:val="00F46A47"/>
    <w:rsid w:val="00F46CB0"/>
    <w:rsid w:val="00F47677"/>
    <w:rsid w:val="00F47CC6"/>
    <w:rsid w:val="00F539EE"/>
    <w:rsid w:val="00F56675"/>
    <w:rsid w:val="00F63E45"/>
    <w:rsid w:val="00F65970"/>
    <w:rsid w:val="00F70308"/>
    <w:rsid w:val="00F742F9"/>
    <w:rsid w:val="00F8650D"/>
    <w:rsid w:val="00F86C3D"/>
    <w:rsid w:val="00F909F7"/>
    <w:rsid w:val="00F91E30"/>
    <w:rsid w:val="00F92081"/>
    <w:rsid w:val="00F95CB9"/>
    <w:rsid w:val="00F96A40"/>
    <w:rsid w:val="00FA2D0E"/>
    <w:rsid w:val="00FA6219"/>
    <w:rsid w:val="00FA7249"/>
    <w:rsid w:val="00FB23A1"/>
    <w:rsid w:val="00FB247E"/>
    <w:rsid w:val="00FB3066"/>
    <w:rsid w:val="00FB58EB"/>
    <w:rsid w:val="00FB665D"/>
    <w:rsid w:val="00FB68A0"/>
    <w:rsid w:val="00FB6BD5"/>
    <w:rsid w:val="00FB6DA2"/>
    <w:rsid w:val="00FB6E65"/>
    <w:rsid w:val="00FC5941"/>
    <w:rsid w:val="00FC59D5"/>
    <w:rsid w:val="00FC662C"/>
    <w:rsid w:val="00FC6DCB"/>
    <w:rsid w:val="00FE10CF"/>
    <w:rsid w:val="00FE1BE0"/>
    <w:rsid w:val="00FE3B19"/>
    <w:rsid w:val="00FE4681"/>
    <w:rsid w:val="00FE4EA1"/>
    <w:rsid w:val="00FF7A9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3CD2C51"/>
  <w15:docId w15:val="{A567FA76-8B7E-4491-BF9D-6523228298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59C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4622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46225"/>
    <w:rPr>
      <w:rFonts w:ascii="Calibri" w:hAnsi="Calibri"/>
      <w:noProof/>
      <w:lang w:val="en-US"/>
    </w:rPr>
  </w:style>
  <w:style w:type="paragraph" w:customStyle="1" w:styleId="EndNoteBibliography">
    <w:name w:val="EndNote Bibliography"/>
    <w:basedOn w:val="Normal"/>
    <w:link w:val="EndNoteBibliographyChar"/>
    <w:rsid w:val="0004622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46225"/>
    <w:rPr>
      <w:rFonts w:ascii="Calibri" w:hAnsi="Calibri"/>
      <w:noProof/>
      <w:lang w:val="en-US"/>
    </w:rPr>
  </w:style>
  <w:style w:type="character" w:styleId="CommentReference">
    <w:name w:val="annotation reference"/>
    <w:basedOn w:val="DefaultParagraphFont"/>
    <w:uiPriority w:val="99"/>
    <w:semiHidden/>
    <w:unhideWhenUsed/>
    <w:rsid w:val="004868F9"/>
    <w:rPr>
      <w:sz w:val="16"/>
      <w:szCs w:val="16"/>
    </w:rPr>
  </w:style>
  <w:style w:type="paragraph" w:styleId="CommentText">
    <w:name w:val="annotation text"/>
    <w:basedOn w:val="Normal"/>
    <w:link w:val="CommentTextChar"/>
    <w:uiPriority w:val="99"/>
    <w:semiHidden/>
    <w:unhideWhenUsed/>
    <w:rsid w:val="004868F9"/>
    <w:pPr>
      <w:spacing w:line="240" w:lineRule="auto"/>
    </w:pPr>
    <w:rPr>
      <w:sz w:val="20"/>
      <w:szCs w:val="20"/>
    </w:rPr>
  </w:style>
  <w:style w:type="character" w:customStyle="1" w:styleId="CommentTextChar">
    <w:name w:val="Comment Text Char"/>
    <w:basedOn w:val="DefaultParagraphFont"/>
    <w:link w:val="CommentText"/>
    <w:uiPriority w:val="99"/>
    <w:semiHidden/>
    <w:rsid w:val="004868F9"/>
    <w:rPr>
      <w:sz w:val="20"/>
      <w:szCs w:val="20"/>
    </w:rPr>
  </w:style>
  <w:style w:type="paragraph" w:styleId="CommentSubject">
    <w:name w:val="annotation subject"/>
    <w:basedOn w:val="CommentText"/>
    <w:next w:val="CommentText"/>
    <w:link w:val="CommentSubjectChar"/>
    <w:uiPriority w:val="99"/>
    <w:semiHidden/>
    <w:unhideWhenUsed/>
    <w:rsid w:val="004868F9"/>
    <w:rPr>
      <w:b/>
      <w:bCs/>
    </w:rPr>
  </w:style>
  <w:style w:type="character" w:customStyle="1" w:styleId="CommentSubjectChar">
    <w:name w:val="Comment Subject Char"/>
    <w:basedOn w:val="CommentTextChar"/>
    <w:link w:val="CommentSubject"/>
    <w:uiPriority w:val="99"/>
    <w:semiHidden/>
    <w:rsid w:val="004868F9"/>
    <w:rPr>
      <w:b/>
      <w:bCs/>
      <w:sz w:val="20"/>
      <w:szCs w:val="20"/>
    </w:rPr>
  </w:style>
  <w:style w:type="paragraph" w:styleId="BalloonText">
    <w:name w:val="Balloon Text"/>
    <w:basedOn w:val="Normal"/>
    <w:link w:val="BalloonTextChar"/>
    <w:uiPriority w:val="99"/>
    <w:semiHidden/>
    <w:unhideWhenUsed/>
    <w:rsid w:val="004868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68F9"/>
    <w:rPr>
      <w:rFonts w:ascii="Segoe UI" w:hAnsi="Segoe UI" w:cs="Segoe UI"/>
      <w:sz w:val="18"/>
      <w:szCs w:val="18"/>
    </w:rPr>
  </w:style>
  <w:style w:type="table" w:styleId="TableGrid">
    <w:name w:val="Table Grid"/>
    <w:basedOn w:val="TableNormal"/>
    <w:uiPriority w:val="39"/>
    <w:rsid w:val="00990F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
    <w:name w:val="Plain Table 11"/>
    <w:basedOn w:val="TableNormal"/>
    <w:uiPriority w:val="41"/>
    <w:rsid w:val="00990FD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tgc">
    <w:name w:val="_tgc"/>
    <w:basedOn w:val="DefaultParagraphFont"/>
    <w:rsid w:val="006876EE"/>
  </w:style>
  <w:style w:type="paragraph" w:styleId="NormalWeb">
    <w:name w:val="Normal (Web)"/>
    <w:basedOn w:val="Normal"/>
    <w:uiPriority w:val="99"/>
    <w:semiHidden/>
    <w:unhideWhenUsed/>
    <w:rsid w:val="00253947"/>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st1">
    <w:name w:val="st1"/>
    <w:basedOn w:val="DefaultParagraphFont"/>
    <w:rsid w:val="00D6090C"/>
  </w:style>
  <w:style w:type="character" w:styleId="Hyperlink">
    <w:name w:val="Hyperlink"/>
    <w:basedOn w:val="DefaultParagraphFont"/>
    <w:uiPriority w:val="99"/>
    <w:unhideWhenUsed/>
    <w:rsid w:val="00A3123B"/>
    <w:rPr>
      <w:color w:val="0563C1" w:themeColor="hyperlink"/>
      <w:u w:val="single"/>
    </w:rPr>
  </w:style>
  <w:style w:type="character" w:styleId="HTMLCite">
    <w:name w:val="HTML Cite"/>
    <w:basedOn w:val="DefaultParagraphFont"/>
    <w:uiPriority w:val="99"/>
    <w:semiHidden/>
    <w:unhideWhenUsed/>
    <w:rsid w:val="00A3123B"/>
    <w:rPr>
      <w:i/>
      <w:iCs/>
    </w:rPr>
  </w:style>
  <w:style w:type="paragraph" w:styleId="Header">
    <w:name w:val="header"/>
    <w:basedOn w:val="Normal"/>
    <w:link w:val="HeaderChar"/>
    <w:uiPriority w:val="99"/>
    <w:unhideWhenUsed/>
    <w:rsid w:val="00AB1E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1E36"/>
  </w:style>
  <w:style w:type="paragraph" w:styleId="Footer">
    <w:name w:val="footer"/>
    <w:basedOn w:val="Normal"/>
    <w:link w:val="FooterChar"/>
    <w:uiPriority w:val="99"/>
    <w:unhideWhenUsed/>
    <w:rsid w:val="00AB1E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1E36"/>
  </w:style>
  <w:style w:type="paragraph" w:styleId="Revision">
    <w:name w:val="Revision"/>
    <w:hidden/>
    <w:uiPriority w:val="99"/>
    <w:semiHidden/>
    <w:rsid w:val="003239A1"/>
    <w:pPr>
      <w:spacing w:after="0" w:line="240" w:lineRule="auto"/>
    </w:pPr>
  </w:style>
  <w:style w:type="character" w:styleId="FollowedHyperlink">
    <w:name w:val="FollowedHyperlink"/>
    <w:basedOn w:val="DefaultParagraphFont"/>
    <w:uiPriority w:val="99"/>
    <w:semiHidden/>
    <w:unhideWhenUsed/>
    <w:rsid w:val="00281873"/>
    <w:rPr>
      <w:color w:val="954F72" w:themeColor="followedHyperlink"/>
      <w:u w:val="single"/>
    </w:rPr>
  </w:style>
  <w:style w:type="character" w:styleId="LineNumber">
    <w:name w:val="line number"/>
    <w:basedOn w:val="DefaultParagraphFont"/>
    <w:uiPriority w:val="99"/>
    <w:semiHidden/>
    <w:unhideWhenUsed/>
    <w:rsid w:val="002E32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9190053">
      <w:bodyDiv w:val="1"/>
      <w:marLeft w:val="0"/>
      <w:marRight w:val="0"/>
      <w:marTop w:val="0"/>
      <w:marBottom w:val="0"/>
      <w:divBdr>
        <w:top w:val="none" w:sz="0" w:space="0" w:color="auto"/>
        <w:left w:val="none" w:sz="0" w:space="0" w:color="auto"/>
        <w:bottom w:val="none" w:sz="0" w:space="0" w:color="auto"/>
        <w:right w:val="none" w:sz="0" w:space="0" w:color="auto"/>
      </w:divBdr>
    </w:div>
    <w:div w:id="1125581957">
      <w:bodyDiv w:val="1"/>
      <w:marLeft w:val="0"/>
      <w:marRight w:val="0"/>
      <w:marTop w:val="0"/>
      <w:marBottom w:val="0"/>
      <w:divBdr>
        <w:top w:val="none" w:sz="0" w:space="0" w:color="auto"/>
        <w:left w:val="none" w:sz="0" w:space="0" w:color="auto"/>
        <w:bottom w:val="none" w:sz="0" w:space="0" w:color="auto"/>
        <w:right w:val="none" w:sz="0" w:space="0" w:color="auto"/>
      </w:divBdr>
    </w:div>
    <w:div w:id="1987591645">
      <w:bodyDiv w:val="1"/>
      <w:marLeft w:val="0"/>
      <w:marRight w:val="0"/>
      <w:marTop w:val="0"/>
      <w:marBottom w:val="0"/>
      <w:divBdr>
        <w:top w:val="none" w:sz="0" w:space="0" w:color="auto"/>
        <w:left w:val="none" w:sz="0" w:space="0" w:color="auto"/>
        <w:bottom w:val="none" w:sz="0" w:space="0" w:color="auto"/>
        <w:right w:val="none" w:sz="0" w:space="0" w:color="auto"/>
      </w:divBdr>
    </w:div>
    <w:div w:id="20713482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www.clinicaltrials.gov"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B0C214-8B1A-45A0-8E1F-E623BC2114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10591</Words>
  <Characters>60370</Characters>
  <Application>Microsoft Office Word</Application>
  <DocSecurity>4</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708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ssar, Laura</dc:creator>
  <cp:lastModifiedBy>Risk, Janet</cp:lastModifiedBy>
  <cp:revision>2</cp:revision>
  <cp:lastPrinted>2017-02-07T10:15:00Z</cp:lastPrinted>
  <dcterms:created xsi:type="dcterms:W3CDTF">2017-03-07T15:28:00Z</dcterms:created>
  <dcterms:modified xsi:type="dcterms:W3CDTF">2017-03-07T15:28:00Z</dcterms:modified>
</cp:coreProperties>
</file>